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38ABF4" w14:textId="086B1A40" w:rsidR="00707B1A" w:rsidRPr="00907515" w:rsidRDefault="00462D25" w:rsidP="00F92160">
      <w:pPr>
        <w:pStyle w:val="NoSpacing"/>
        <w:tabs>
          <w:tab w:val="left" w:pos="2127"/>
        </w:tabs>
        <w:jc w:val="center"/>
        <w:rPr>
          <w:rFonts w:cs="Times New Roman"/>
          <w:b/>
          <w:sz w:val="28"/>
          <w:szCs w:val="24"/>
          <w:lang w:val="en-GB"/>
        </w:rPr>
      </w:pPr>
      <w:r>
        <w:rPr>
          <w:rFonts w:cs="Times New Roman"/>
          <w:b/>
          <w:sz w:val="28"/>
          <w:szCs w:val="24"/>
          <w:lang w:val="en-GB"/>
        </w:rPr>
        <w:t xml:space="preserve">  </w:t>
      </w:r>
      <w:r w:rsidR="00690BD8" w:rsidRPr="00907515">
        <w:rPr>
          <w:rFonts w:cs="Times New Roman"/>
          <w:b/>
          <w:sz w:val="28"/>
          <w:szCs w:val="24"/>
          <w:lang w:val="en-GB"/>
        </w:rPr>
        <w:t>Landscape</w:t>
      </w:r>
      <w:r w:rsidR="00F326B8" w:rsidRPr="00907515">
        <w:rPr>
          <w:rFonts w:cs="Times New Roman"/>
          <w:b/>
          <w:sz w:val="28"/>
          <w:szCs w:val="24"/>
          <w:lang w:val="en-GB"/>
        </w:rPr>
        <w:t xml:space="preserve"> </w:t>
      </w:r>
      <w:r w:rsidR="009827AE" w:rsidRPr="00907515">
        <w:rPr>
          <w:rFonts w:cs="Times New Roman"/>
          <w:b/>
          <w:sz w:val="28"/>
          <w:szCs w:val="24"/>
          <w:lang w:val="en-GB"/>
        </w:rPr>
        <w:t>characterization using</w:t>
      </w:r>
      <w:r w:rsidR="003D74B3" w:rsidRPr="00907515">
        <w:rPr>
          <w:rFonts w:cs="Times New Roman"/>
          <w:b/>
          <w:sz w:val="28"/>
          <w:szCs w:val="24"/>
          <w:lang w:val="en-GB"/>
        </w:rPr>
        <w:t xml:space="preserve"> GIS-Based Landscape Character</w:t>
      </w:r>
      <w:r w:rsidR="00362BB5">
        <w:rPr>
          <w:rFonts w:cs="Times New Roman"/>
          <w:b/>
          <w:sz w:val="28"/>
          <w:szCs w:val="24"/>
          <w:lang w:val="en-GB"/>
        </w:rPr>
        <w:t xml:space="preserve"> </w:t>
      </w:r>
      <w:r w:rsidR="003D74B3" w:rsidRPr="00907515">
        <w:rPr>
          <w:rFonts w:cs="Times New Roman"/>
          <w:b/>
          <w:sz w:val="28"/>
          <w:szCs w:val="24"/>
          <w:lang w:val="en-GB"/>
        </w:rPr>
        <w:t xml:space="preserve">Assessment </w:t>
      </w:r>
      <w:r w:rsidR="00690BD8" w:rsidRPr="00907515">
        <w:rPr>
          <w:rFonts w:cs="Times New Roman"/>
          <w:b/>
          <w:sz w:val="28"/>
          <w:szCs w:val="24"/>
          <w:lang w:val="en-GB"/>
        </w:rPr>
        <w:t>in Hulu Langat</w:t>
      </w:r>
      <w:r w:rsidR="00674E19" w:rsidRPr="00907515">
        <w:rPr>
          <w:rFonts w:cs="Times New Roman"/>
          <w:b/>
          <w:sz w:val="28"/>
          <w:szCs w:val="24"/>
          <w:lang w:val="en-GB"/>
        </w:rPr>
        <w:t xml:space="preserve"> </w:t>
      </w:r>
      <w:r w:rsidR="009827AE">
        <w:rPr>
          <w:rFonts w:cs="Times New Roman"/>
          <w:b/>
          <w:sz w:val="28"/>
          <w:szCs w:val="24"/>
          <w:lang w:val="en-GB"/>
        </w:rPr>
        <w:t>d</w:t>
      </w:r>
      <w:r w:rsidR="00674E19" w:rsidRPr="00907515">
        <w:rPr>
          <w:rFonts w:cs="Times New Roman"/>
          <w:b/>
          <w:sz w:val="28"/>
          <w:szCs w:val="24"/>
          <w:lang w:val="en-GB"/>
        </w:rPr>
        <w:t>istrict</w:t>
      </w:r>
      <w:r w:rsidR="00690BD8" w:rsidRPr="00907515">
        <w:rPr>
          <w:rFonts w:cs="Times New Roman"/>
          <w:b/>
          <w:sz w:val="28"/>
          <w:szCs w:val="24"/>
          <w:lang w:val="en-GB"/>
        </w:rPr>
        <w:t>, Malaysia</w:t>
      </w:r>
    </w:p>
    <w:p w14:paraId="15E46421" w14:textId="77777777" w:rsidR="001A4C06" w:rsidRPr="00907515" w:rsidRDefault="001A4C06" w:rsidP="00BE395F">
      <w:pPr>
        <w:pStyle w:val="NoSpacing"/>
        <w:rPr>
          <w:rFonts w:cs="Times New Roman"/>
          <w:bCs/>
          <w:szCs w:val="24"/>
          <w:lang w:val="en-GB"/>
        </w:rPr>
      </w:pPr>
    </w:p>
    <w:p w14:paraId="4F7659DA" w14:textId="1057052D" w:rsidR="009A2952" w:rsidRPr="00907515" w:rsidRDefault="009A2952" w:rsidP="00BE395F">
      <w:pPr>
        <w:pStyle w:val="NoSpacing"/>
        <w:jc w:val="center"/>
        <w:rPr>
          <w:rFonts w:cs="Times New Roman"/>
          <w:bCs/>
          <w:sz w:val="22"/>
          <w:szCs w:val="24"/>
          <w:lang w:val="en-GB"/>
        </w:rPr>
      </w:pPr>
      <w:proofErr w:type="spellStart"/>
      <w:r w:rsidRPr="00907515">
        <w:rPr>
          <w:rFonts w:cs="Times New Roman"/>
          <w:sz w:val="22"/>
          <w:szCs w:val="24"/>
          <w:lang w:val="en-GB"/>
        </w:rPr>
        <w:t>Masbiha</w:t>
      </w:r>
      <w:proofErr w:type="spellEnd"/>
      <w:r w:rsidRPr="00907515">
        <w:rPr>
          <w:rFonts w:cs="Times New Roman"/>
          <w:sz w:val="22"/>
          <w:szCs w:val="24"/>
          <w:lang w:val="en-GB"/>
        </w:rPr>
        <w:t xml:space="preserve"> Mat Isa</w:t>
      </w:r>
      <w:r w:rsidR="00D54FD7" w:rsidRPr="00907515">
        <w:rPr>
          <w:rFonts w:cs="Times New Roman"/>
          <w:sz w:val="22"/>
          <w:szCs w:val="24"/>
          <w:vertAlign w:val="superscript"/>
          <w:lang w:val="en-GB"/>
        </w:rPr>
        <w:t>1</w:t>
      </w:r>
      <w:r w:rsidRPr="00907515">
        <w:rPr>
          <w:rFonts w:cs="Times New Roman"/>
          <w:sz w:val="22"/>
          <w:szCs w:val="24"/>
          <w:lang w:val="en-GB"/>
        </w:rPr>
        <w:t xml:space="preserve">, </w:t>
      </w:r>
      <w:r w:rsidR="00E508C1" w:rsidRPr="00907515">
        <w:rPr>
          <w:rFonts w:cs="Times New Roman"/>
          <w:sz w:val="22"/>
          <w:szCs w:val="24"/>
          <w:lang w:val="en-GB"/>
        </w:rPr>
        <w:t xml:space="preserve">Nor </w:t>
      </w:r>
      <w:proofErr w:type="spellStart"/>
      <w:r w:rsidR="0002340B" w:rsidRPr="00907515">
        <w:rPr>
          <w:rFonts w:cs="Times New Roman"/>
          <w:sz w:val="22"/>
          <w:szCs w:val="24"/>
          <w:lang w:val="en-GB"/>
        </w:rPr>
        <w:t>Atiah</w:t>
      </w:r>
      <w:proofErr w:type="spellEnd"/>
      <w:r w:rsidR="0002340B" w:rsidRPr="00907515">
        <w:rPr>
          <w:rFonts w:cs="Times New Roman"/>
          <w:sz w:val="22"/>
          <w:szCs w:val="24"/>
          <w:lang w:val="en-GB"/>
        </w:rPr>
        <w:t xml:space="preserve"> Ismail</w:t>
      </w:r>
      <w:r w:rsidR="0002340B" w:rsidRPr="00907515">
        <w:rPr>
          <w:rFonts w:cs="Times New Roman"/>
          <w:sz w:val="22"/>
          <w:szCs w:val="24"/>
          <w:vertAlign w:val="superscript"/>
          <w:lang w:val="en-GB"/>
        </w:rPr>
        <w:t>2</w:t>
      </w:r>
      <w:r w:rsidR="0002340B" w:rsidRPr="00907515">
        <w:rPr>
          <w:rFonts w:cs="Times New Roman"/>
          <w:sz w:val="22"/>
          <w:szCs w:val="24"/>
          <w:lang w:val="en-GB"/>
        </w:rPr>
        <w:t xml:space="preserve">, </w:t>
      </w:r>
      <w:r w:rsidR="001966FA" w:rsidRPr="00907515">
        <w:rPr>
          <w:rFonts w:cs="Times New Roman"/>
          <w:sz w:val="22"/>
          <w:szCs w:val="24"/>
          <w:lang w:val="en-GB"/>
        </w:rPr>
        <w:t>Abdul Rauf</w:t>
      </w:r>
      <w:r w:rsidR="0024562C" w:rsidRPr="00907515">
        <w:rPr>
          <w:rFonts w:cs="Times New Roman"/>
          <w:sz w:val="22"/>
          <w:szCs w:val="24"/>
          <w:lang w:val="en-GB"/>
        </w:rPr>
        <w:t xml:space="preserve"> Abdul</w:t>
      </w:r>
      <w:r w:rsidR="001966FA" w:rsidRPr="00907515">
        <w:rPr>
          <w:rFonts w:cs="Times New Roman"/>
          <w:sz w:val="22"/>
          <w:szCs w:val="24"/>
          <w:lang w:val="en-GB"/>
        </w:rPr>
        <w:t xml:space="preserve"> </w:t>
      </w:r>
      <w:r w:rsidR="00A50319" w:rsidRPr="00907515">
        <w:rPr>
          <w:rFonts w:cs="Times New Roman"/>
          <w:sz w:val="22"/>
          <w:szCs w:val="24"/>
          <w:lang w:val="en-GB"/>
        </w:rPr>
        <w:t>Rasam</w:t>
      </w:r>
      <w:r w:rsidR="00D63FFC">
        <w:rPr>
          <w:rFonts w:cs="Times New Roman"/>
          <w:sz w:val="22"/>
          <w:szCs w:val="24"/>
          <w:vertAlign w:val="superscript"/>
          <w:lang w:val="en-GB"/>
        </w:rPr>
        <w:t>3</w:t>
      </w:r>
      <w:r w:rsidR="00A50319" w:rsidRPr="00907515">
        <w:rPr>
          <w:rFonts w:cs="Times New Roman"/>
          <w:sz w:val="22"/>
          <w:szCs w:val="24"/>
          <w:lang w:val="en-GB"/>
        </w:rPr>
        <w:t>,</w:t>
      </w:r>
      <w:r w:rsidR="00835143" w:rsidRPr="00907515">
        <w:rPr>
          <w:rFonts w:cs="Times New Roman"/>
          <w:sz w:val="22"/>
          <w:szCs w:val="24"/>
          <w:lang w:val="en-GB"/>
        </w:rPr>
        <w:t xml:space="preserve"> </w:t>
      </w:r>
      <w:proofErr w:type="spellStart"/>
      <w:r w:rsidR="0002340B" w:rsidRPr="00907515">
        <w:rPr>
          <w:rFonts w:cs="Times New Roman"/>
          <w:sz w:val="22"/>
          <w:szCs w:val="24"/>
          <w:lang w:val="en-GB"/>
        </w:rPr>
        <w:t>Mohd</w:t>
      </w:r>
      <w:proofErr w:type="spellEnd"/>
      <w:r w:rsidR="0002340B" w:rsidRPr="00907515">
        <w:rPr>
          <w:rFonts w:cs="Times New Roman"/>
          <w:sz w:val="22"/>
          <w:szCs w:val="24"/>
          <w:lang w:val="en-GB"/>
        </w:rPr>
        <w:t xml:space="preserve"> </w:t>
      </w:r>
      <w:proofErr w:type="spellStart"/>
      <w:r w:rsidR="0002340B" w:rsidRPr="00907515">
        <w:rPr>
          <w:rFonts w:cs="Times New Roman"/>
          <w:sz w:val="22"/>
          <w:szCs w:val="24"/>
          <w:lang w:val="en-GB"/>
        </w:rPr>
        <w:t>Zulhaili</w:t>
      </w:r>
      <w:proofErr w:type="spellEnd"/>
      <w:r w:rsidR="0002340B" w:rsidRPr="00907515">
        <w:rPr>
          <w:rFonts w:cs="Times New Roman"/>
          <w:sz w:val="22"/>
          <w:szCs w:val="24"/>
          <w:lang w:val="en-GB"/>
        </w:rPr>
        <w:t xml:space="preserve"> Teh</w:t>
      </w:r>
      <w:r w:rsidR="00D63FFC">
        <w:rPr>
          <w:rFonts w:cs="Times New Roman"/>
          <w:sz w:val="22"/>
          <w:szCs w:val="24"/>
          <w:vertAlign w:val="superscript"/>
          <w:lang w:val="en-GB"/>
        </w:rPr>
        <w:t>4</w:t>
      </w:r>
    </w:p>
    <w:p w14:paraId="0A61DA43" w14:textId="77777777" w:rsidR="009A2952" w:rsidRPr="00907515" w:rsidRDefault="009A2952" w:rsidP="00BE395F">
      <w:pPr>
        <w:widowControl w:val="0"/>
        <w:tabs>
          <w:tab w:val="left" w:pos="7655"/>
        </w:tabs>
        <w:wordWrap w:val="0"/>
        <w:autoSpaceDE w:val="0"/>
        <w:autoSpaceDN w:val="0"/>
        <w:spacing w:before="0" w:after="0" w:line="240" w:lineRule="auto"/>
        <w:jc w:val="center"/>
        <w:rPr>
          <w:rFonts w:eastAsia="SimSun" w:cs="Times New Roman"/>
          <w:kern w:val="2"/>
          <w:szCs w:val="24"/>
          <w:vertAlign w:val="superscript"/>
          <w:lang w:eastAsia="ko-KR"/>
        </w:rPr>
      </w:pPr>
    </w:p>
    <w:p w14:paraId="1473E397" w14:textId="72DC899A" w:rsidR="009A2952" w:rsidRPr="00907515" w:rsidRDefault="009A2952" w:rsidP="00D63FFC">
      <w:pPr>
        <w:widowControl w:val="0"/>
        <w:tabs>
          <w:tab w:val="left" w:pos="7655"/>
        </w:tabs>
        <w:wordWrap w:val="0"/>
        <w:autoSpaceDE w:val="0"/>
        <w:autoSpaceDN w:val="0"/>
        <w:spacing w:before="0" w:after="0" w:line="240" w:lineRule="auto"/>
        <w:jc w:val="center"/>
        <w:rPr>
          <w:rFonts w:eastAsia="SimSun" w:cs="Times New Roman"/>
          <w:kern w:val="2"/>
          <w:sz w:val="22"/>
          <w:szCs w:val="24"/>
          <w:lang w:eastAsia="ko-KR"/>
        </w:rPr>
      </w:pPr>
      <w:r w:rsidRPr="00907515">
        <w:rPr>
          <w:rFonts w:cs="Times New Roman"/>
          <w:sz w:val="22"/>
          <w:szCs w:val="24"/>
          <w:vertAlign w:val="superscript"/>
        </w:rPr>
        <w:t>1</w:t>
      </w:r>
      <w:r w:rsidRPr="00907515">
        <w:rPr>
          <w:rFonts w:eastAsia="SimSun" w:cs="Times New Roman"/>
          <w:kern w:val="2"/>
          <w:sz w:val="22"/>
          <w:szCs w:val="24"/>
          <w:lang w:eastAsia="ko-KR"/>
        </w:rPr>
        <w:t>Centre of Studies for Landscape Architecture,</w:t>
      </w:r>
      <w:r w:rsidR="00D63FFC">
        <w:rPr>
          <w:rFonts w:eastAsia="SimSun" w:cs="Times New Roman"/>
          <w:kern w:val="2"/>
          <w:sz w:val="22"/>
          <w:szCs w:val="24"/>
          <w:lang w:eastAsia="ko-KR"/>
        </w:rPr>
        <w:t xml:space="preserve"> </w:t>
      </w:r>
      <w:r w:rsidR="007B7698" w:rsidRPr="00907515">
        <w:rPr>
          <w:rFonts w:eastAsia="SimSun" w:cs="Times New Roman"/>
          <w:kern w:val="2"/>
          <w:sz w:val="22"/>
          <w:szCs w:val="24"/>
          <w:lang w:eastAsia="ko-KR"/>
        </w:rPr>
        <w:t>College of Built Environment</w:t>
      </w:r>
      <w:r w:rsidRPr="00907515">
        <w:rPr>
          <w:rFonts w:eastAsia="SimSun" w:cs="Times New Roman"/>
          <w:kern w:val="2"/>
          <w:sz w:val="22"/>
          <w:szCs w:val="24"/>
          <w:lang w:eastAsia="ko-KR"/>
        </w:rPr>
        <w:t>,</w:t>
      </w:r>
      <w:r w:rsidR="006C658B">
        <w:rPr>
          <w:rFonts w:eastAsia="SimSun" w:cs="Times New Roman"/>
          <w:kern w:val="2"/>
          <w:sz w:val="22"/>
          <w:szCs w:val="24"/>
          <w:lang w:eastAsia="ko-KR"/>
        </w:rPr>
        <w:t xml:space="preserve"> </w:t>
      </w:r>
      <w:proofErr w:type="spellStart"/>
      <w:r w:rsidRPr="00907515">
        <w:rPr>
          <w:rFonts w:eastAsia="SimSun" w:cs="Times New Roman"/>
          <w:kern w:val="2"/>
          <w:sz w:val="22"/>
          <w:szCs w:val="24"/>
          <w:lang w:eastAsia="ko-KR"/>
        </w:rPr>
        <w:t>Universiti</w:t>
      </w:r>
      <w:proofErr w:type="spellEnd"/>
      <w:r w:rsidRPr="00907515">
        <w:rPr>
          <w:rFonts w:eastAsia="SimSun" w:cs="Times New Roman"/>
          <w:kern w:val="2"/>
          <w:sz w:val="22"/>
          <w:szCs w:val="24"/>
          <w:lang w:eastAsia="ko-KR"/>
        </w:rPr>
        <w:t xml:space="preserve"> </w:t>
      </w:r>
      <w:proofErr w:type="spellStart"/>
      <w:r w:rsidRPr="00907515">
        <w:rPr>
          <w:rFonts w:eastAsia="SimSun" w:cs="Times New Roman"/>
          <w:kern w:val="2"/>
          <w:sz w:val="22"/>
          <w:szCs w:val="24"/>
          <w:lang w:eastAsia="ko-KR"/>
        </w:rPr>
        <w:t>Teknologi</w:t>
      </w:r>
      <w:proofErr w:type="spellEnd"/>
      <w:r w:rsidRPr="00907515">
        <w:rPr>
          <w:rFonts w:eastAsia="SimSun" w:cs="Times New Roman"/>
          <w:kern w:val="2"/>
          <w:sz w:val="22"/>
          <w:szCs w:val="24"/>
          <w:lang w:eastAsia="ko-KR"/>
        </w:rPr>
        <w:t xml:space="preserve"> MARA </w:t>
      </w:r>
      <w:r w:rsidR="007B7698" w:rsidRPr="00907515">
        <w:rPr>
          <w:rFonts w:eastAsia="SimSun" w:cs="Times New Roman"/>
          <w:kern w:val="2"/>
          <w:sz w:val="22"/>
          <w:szCs w:val="24"/>
          <w:lang w:eastAsia="ko-KR"/>
        </w:rPr>
        <w:t>Selangor</w:t>
      </w:r>
    </w:p>
    <w:p w14:paraId="03D1FDA2" w14:textId="6B7BCA96" w:rsidR="007B7698" w:rsidRPr="00907515" w:rsidRDefault="007B7698" w:rsidP="00D63FFC">
      <w:pPr>
        <w:widowControl w:val="0"/>
        <w:tabs>
          <w:tab w:val="left" w:pos="7655"/>
        </w:tabs>
        <w:wordWrap w:val="0"/>
        <w:autoSpaceDE w:val="0"/>
        <w:autoSpaceDN w:val="0"/>
        <w:spacing w:before="0" w:after="0" w:line="240" w:lineRule="auto"/>
        <w:jc w:val="center"/>
        <w:rPr>
          <w:rFonts w:eastAsia="SimSun" w:cs="Times New Roman"/>
          <w:kern w:val="2"/>
          <w:sz w:val="22"/>
          <w:szCs w:val="24"/>
          <w:lang w:eastAsia="ko-KR"/>
        </w:rPr>
      </w:pPr>
      <w:r w:rsidRPr="00907515">
        <w:rPr>
          <w:rFonts w:eastAsia="SimSun" w:cs="Times New Roman"/>
          <w:kern w:val="2"/>
          <w:sz w:val="22"/>
          <w:szCs w:val="24"/>
          <w:vertAlign w:val="superscript"/>
          <w:lang w:eastAsia="ko-KR"/>
        </w:rPr>
        <w:t>2</w:t>
      </w:r>
      <w:r w:rsidRPr="00907515">
        <w:rPr>
          <w:rFonts w:eastAsia="SimSun" w:cs="Times New Roman"/>
          <w:kern w:val="2"/>
          <w:sz w:val="22"/>
          <w:szCs w:val="24"/>
          <w:lang w:eastAsia="ko-KR"/>
        </w:rPr>
        <w:t>Landscape</w:t>
      </w:r>
      <w:r w:rsidR="00BF194D" w:rsidRPr="00907515">
        <w:rPr>
          <w:rFonts w:eastAsia="SimSun" w:cs="Times New Roman"/>
          <w:kern w:val="2"/>
          <w:sz w:val="22"/>
          <w:szCs w:val="24"/>
          <w:lang w:eastAsia="ko-KR"/>
        </w:rPr>
        <w:t xml:space="preserve"> Architecture Department</w:t>
      </w:r>
      <w:r w:rsidRPr="00907515">
        <w:rPr>
          <w:rFonts w:eastAsia="SimSun" w:cs="Times New Roman"/>
          <w:kern w:val="2"/>
          <w:sz w:val="22"/>
          <w:szCs w:val="24"/>
          <w:lang w:eastAsia="ko-KR"/>
        </w:rPr>
        <w:t>,</w:t>
      </w:r>
      <w:r w:rsidR="00D63FFC">
        <w:rPr>
          <w:rFonts w:eastAsia="SimSun" w:cs="Times New Roman"/>
          <w:kern w:val="2"/>
          <w:sz w:val="22"/>
          <w:szCs w:val="24"/>
          <w:lang w:eastAsia="ko-KR"/>
        </w:rPr>
        <w:t xml:space="preserve"> </w:t>
      </w:r>
      <w:r w:rsidRPr="00907515">
        <w:rPr>
          <w:rFonts w:eastAsia="SimSun" w:cs="Times New Roman"/>
          <w:kern w:val="2"/>
          <w:sz w:val="22"/>
          <w:szCs w:val="24"/>
          <w:lang w:eastAsia="ko-KR"/>
        </w:rPr>
        <w:t>Faculty of Design</w:t>
      </w:r>
      <w:r w:rsidR="00BF194D" w:rsidRPr="00907515">
        <w:rPr>
          <w:rFonts w:eastAsia="SimSun" w:cs="Times New Roman"/>
          <w:kern w:val="2"/>
          <w:sz w:val="22"/>
          <w:szCs w:val="24"/>
          <w:lang w:eastAsia="ko-KR"/>
        </w:rPr>
        <w:t xml:space="preserve"> and Architecture</w:t>
      </w:r>
      <w:r w:rsidRPr="00907515">
        <w:rPr>
          <w:rFonts w:eastAsia="SimSun" w:cs="Times New Roman"/>
          <w:kern w:val="2"/>
          <w:sz w:val="22"/>
          <w:szCs w:val="24"/>
          <w:lang w:eastAsia="ko-KR"/>
        </w:rPr>
        <w:t xml:space="preserve">, </w:t>
      </w:r>
      <w:proofErr w:type="spellStart"/>
      <w:r w:rsidRPr="00907515">
        <w:rPr>
          <w:rFonts w:eastAsia="SimSun" w:cs="Times New Roman"/>
          <w:kern w:val="2"/>
          <w:sz w:val="22"/>
          <w:szCs w:val="24"/>
          <w:lang w:eastAsia="ko-KR"/>
        </w:rPr>
        <w:t>Universiti</w:t>
      </w:r>
      <w:proofErr w:type="spellEnd"/>
      <w:r w:rsidRPr="00907515">
        <w:rPr>
          <w:rFonts w:eastAsia="SimSun" w:cs="Times New Roman"/>
          <w:kern w:val="2"/>
          <w:sz w:val="22"/>
          <w:szCs w:val="24"/>
          <w:lang w:eastAsia="ko-KR"/>
        </w:rPr>
        <w:t xml:space="preserve"> Putra Malaysia</w:t>
      </w:r>
    </w:p>
    <w:p w14:paraId="08E9FC3A" w14:textId="10D3F626" w:rsidR="003C3346" w:rsidRPr="00D63FFC" w:rsidRDefault="00D63FFC" w:rsidP="00D63FFC">
      <w:pPr>
        <w:widowControl w:val="0"/>
        <w:tabs>
          <w:tab w:val="left" w:pos="7655"/>
        </w:tabs>
        <w:wordWrap w:val="0"/>
        <w:autoSpaceDE w:val="0"/>
        <w:autoSpaceDN w:val="0"/>
        <w:spacing w:before="0" w:after="0" w:line="240" w:lineRule="auto"/>
        <w:jc w:val="center"/>
        <w:rPr>
          <w:rFonts w:cs="Times New Roman"/>
          <w:sz w:val="22"/>
          <w:szCs w:val="24"/>
        </w:rPr>
      </w:pPr>
      <w:r>
        <w:rPr>
          <w:rFonts w:eastAsia="SimSun" w:cs="Times New Roman"/>
          <w:kern w:val="2"/>
          <w:sz w:val="22"/>
          <w:szCs w:val="24"/>
          <w:vertAlign w:val="superscript"/>
          <w:lang w:eastAsia="ko-KR"/>
        </w:rPr>
        <w:t>3</w:t>
      </w:r>
      <w:r w:rsidR="001966FA" w:rsidRPr="00907515">
        <w:rPr>
          <w:rFonts w:cs="Times New Roman"/>
          <w:sz w:val="22"/>
          <w:szCs w:val="24"/>
        </w:rPr>
        <w:t>Centre of Studies for Surveying Science and Geomatics,</w:t>
      </w:r>
      <w:r w:rsidR="006C658B">
        <w:rPr>
          <w:rFonts w:cs="Times New Roman"/>
          <w:sz w:val="22"/>
          <w:szCs w:val="24"/>
        </w:rPr>
        <w:t xml:space="preserve"> </w:t>
      </w:r>
      <w:r w:rsidR="003C3346" w:rsidRPr="00907515">
        <w:rPr>
          <w:rFonts w:eastAsia="SimSun" w:cs="Times New Roman"/>
          <w:kern w:val="2"/>
          <w:sz w:val="22"/>
          <w:szCs w:val="24"/>
          <w:lang w:eastAsia="ko-KR"/>
        </w:rPr>
        <w:t>Faculty of Architecture, Planning</w:t>
      </w:r>
      <w:r w:rsidR="007B7698" w:rsidRPr="00907515">
        <w:rPr>
          <w:rFonts w:eastAsia="SimSun" w:cs="Times New Roman"/>
          <w:kern w:val="2"/>
          <w:sz w:val="22"/>
          <w:szCs w:val="24"/>
          <w:lang w:eastAsia="ko-KR"/>
        </w:rPr>
        <w:t>,</w:t>
      </w:r>
      <w:r w:rsidR="003C3346" w:rsidRPr="00907515">
        <w:rPr>
          <w:rFonts w:eastAsia="SimSun" w:cs="Times New Roman"/>
          <w:kern w:val="2"/>
          <w:sz w:val="22"/>
          <w:szCs w:val="24"/>
          <w:lang w:eastAsia="ko-KR"/>
        </w:rPr>
        <w:t xml:space="preserve"> and Survey</w:t>
      </w:r>
      <w:r w:rsidR="001003FE" w:rsidRPr="00907515">
        <w:rPr>
          <w:rFonts w:eastAsia="SimSun" w:cs="Times New Roman"/>
          <w:kern w:val="2"/>
          <w:sz w:val="22"/>
          <w:szCs w:val="24"/>
          <w:lang w:eastAsia="ko-KR"/>
        </w:rPr>
        <w:t xml:space="preserve">ing, </w:t>
      </w:r>
      <w:proofErr w:type="spellStart"/>
      <w:r w:rsidR="001003FE" w:rsidRPr="00907515">
        <w:rPr>
          <w:rFonts w:eastAsia="SimSun" w:cs="Times New Roman"/>
          <w:kern w:val="2"/>
          <w:sz w:val="22"/>
          <w:szCs w:val="24"/>
          <w:lang w:eastAsia="ko-KR"/>
        </w:rPr>
        <w:t>Universiti</w:t>
      </w:r>
      <w:proofErr w:type="spellEnd"/>
      <w:r w:rsidR="001003FE" w:rsidRPr="00907515">
        <w:rPr>
          <w:rFonts w:eastAsia="SimSun" w:cs="Times New Roman"/>
          <w:kern w:val="2"/>
          <w:sz w:val="22"/>
          <w:szCs w:val="24"/>
          <w:lang w:eastAsia="ko-KR"/>
        </w:rPr>
        <w:t xml:space="preserve"> </w:t>
      </w:r>
      <w:proofErr w:type="spellStart"/>
      <w:r w:rsidR="001003FE" w:rsidRPr="00907515">
        <w:rPr>
          <w:rFonts w:eastAsia="SimSun" w:cs="Times New Roman"/>
          <w:kern w:val="2"/>
          <w:sz w:val="22"/>
          <w:szCs w:val="24"/>
          <w:lang w:eastAsia="ko-KR"/>
        </w:rPr>
        <w:t>Teknologi</w:t>
      </w:r>
      <w:proofErr w:type="spellEnd"/>
      <w:r w:rsidR="001003FE" w:rsidRPr="00907515">
        <w:rPr>
          <w:rFonts w:eastAsia="SimSun" w:cs="Times New Roman"/>
          <w:kern w:val="2"/>
          <w:sz w:val="22"/>
          <w:szCs w:val="24"/>
          <w:lang w:eastAsia="ko-KR"/>
        </w:rPr>
        <w:t xml:space="preserve"> MARA </w:t>
      </w:r>
      <w:r w:rsidR="003C3346" w:rsidRPr="00907515">
        <w:rPr>
          <w:rFonts w:eastAsia="SimSun" w:cs="Times New Roman"/>
          <w:kern w:val="2"/>
          <w:sz w:val="22"/>
          <w:szCs w:val="24"/>
          <w:lang w:eastAsia="ko-KR"/>
        </w:rPr>
        <w:t>S</w:t>
      </w:r>
      <w:r w:rsidR="00E508C1" w:rsidRPr="00907515">
        <w:rPr>
          <w:rFonts w:eastAsia="SimSun" w:cs="Times New Roman"/>
          <w:kern w:val="2"/>
          <w:sz w:val="22"/>
          <w:szCs w:val="24"/>
          <w:lang w:eastAsia="ko-KR"/>
        </w:rPr>
        <w:t xml:space="preserve">hah </w:t>
      </w:r>
      <w:proofErr w:type="spellStart"/>
      <w:r w:rsidR="00E508C1" w:rsidRPr="00907515">
        <w:rPr>
          <w:rFonts w:eastAsia="SimSun" w:cs="Times New Roman"/>
          <w:kern w:val="2"/>
          <w:sz w:val="22"/>
          <w:szCs w:val="24"/>
          <w:lang w:eastAsia="ko-KR"/>
        </w:rPr>
        <w:t>Alam</w:t>
      </w:r>
      <w:proofErr w:type="spellEnd"/>
    </w:p>
    <w:p w14:paraId="19E12302" w14:textId="15F4CD7C" w:rsidR="00C92095" w:rsidRPr="00907515" w:rsidRDefault="00D63FFC" w:rsidP="00D63FFC">
      <w:pPr>
        <w:widowControl w:val="0"/>
        <w:tabs>
          <w:tab w:val="left" w:pos="7655"/>
        </w:tabs>
        <w:wordWrap w:val="0"/>
        <w:autoSpaceDE w:val="0"/>
        <w:autoSpaceDN w:val="0"/>
        <w:spacing w:before="0" w:after="0" w:line="240" w:lineRule="auto"/>
        <w:jc w:val="center"/>
        <w:rPr>
          <w:rFonts w:eastAsia="SimSun" w:cs="Times New Roman"/>
          <w:kern w:val="2"/>
          <w:sz w:val="22"/>
          <w:szCs w:val="24"/>
          <w:lang w:eastAsia="ko-KR"/>
        </w:rPr>
      </w:pPr>
      <w:r>
        <w:rPr>
          <w:rFonts w:eastAsia="SimSun" w:cs="Times New Roman"/>
          <w:kern w:val="2"/>
          <w:sz w:val="22"/>
          <w:szCs w:val="24"/>
          <w:vertAlign w:val="superscript"/>
          <w:lang w:eastAsia="ko-KR"/>
        </w:rPr>
        <w:t>4</w:t>
      </w:r>
      <w:r w:rsidR="003C3346" w:rsidRPr="00907515">
        <w:rPr>
          <w:rFonts w:eastAsia="SimSun" w:cs="Times New Roman"/>
          <w:kern w:val="2"/>
          <w:sz w:val="22"/>
          <w:szCs w:val="24"/>
          <w:lang w:eastAsia="ko-KR"/>
        </w:rPr>
        <w:t>Centre Study of Landscape Architecture,</w:t>
      </w:r>
      <w:r>
        <w:rPr>
          <w:rFonts w:eastAsia="SimSun" w:cs="Times New Roman"/>
          <w:kern w:val="2"/>
          <w:sz w:val="22"/>
          <w:szCs w:val="24"/>
          <w:lang w:eastAsia="ko-KR"/>
        </w:rPr>
        <w:t xml:space="preserve"> </w:t>
      </w:r>
      <w:r w:rsidR="007B7698" w:rsidRPr="00907515">
        <w:rPr>
          <w:rFonts w:eastAsia="SimSun" w:cs="Times New Roman"/>
          <w:kern w:val="2"/>
          <w:sz w:val="22"/>
          <w:szCs w:val="24"/>
          <w:lang w:eastAsia="ko-KR"/>
        </w:rPr>
        <w:t xml:space="preserve">Department of Built Environment and Technology, </w:t>
      </w:r>
      <w:proofErr w:type="spellStart"/>
      <w:r w:rsidR="007B7698" w:rsidRPr="00907515">
        <w:rPr>
          <w:rFonts w:eastAsia="SimSun" w:cs="Times New Roman"/>
          <w:kern w:val="2"/>
          <w:sz w:val="22"/>
          <w:szCs w:val="24"/>
          <w:lang w:eastAsia="ko-KR"/>
        </w:rPr>
        <w:t>Universiti</w:t>
      </w:r>
      <w:proofErr w:type="spellEnd"/>
      <w:r w:rsidR="007B7698" w:rsidRPr="00907515">
        <w:rPr>
          <w:rFonts w:eastAsia="SimSun" w:cs="Times New Roman"/>
          <w:kern w:val="2"/>
          <w:sz w:val="22"/>
          <w:szCs w:val="24"/>
          <w:lang w:eastAsia="ko-KR"/>
        </w:rPr>
        <w:t xml:space="preserve"> </w:t>
      </w:r>
      <w:proofErr w:type="spellStart"/>
      <w:r w:rsidR="007B7698" w:rsidRPr="00907515">
        <w:rPr>
          <w:rFonts w:eastAsia="SimSun" w:cs="Times New Roman"/>
          <w:kern w:val="2"/>
          <w:sz w:val="22"/>
          <w:szCs w:val="24"/>
          <w:lang w:eastAsia="ko-KR"/>
        </w:rPr>
        <w:t>Teknologi</w:t>
      </w:r>
      <w:proofErr w:type="spellEnd"/>
      <w:r w:rsidR="007B7698" w:rsidRPr="00907515">
        <w:rPr>
          <w:rFonts w:eastAsia="SimSun" w:cs="Times New Roman"/>
          <w:kern w:val="2"/>
          <w:sz w:val="22"/>
          <w:szCs w:val="24"/>
          <w:lang w:eastAsia="ko-KR"/>
        </w:rPr>
        <w:t xml:space="preserve"> </w:t>
      </w:r>
      <w:r w:rsidR="001003FE" w:rsidRPr="00907515">
        <w:rPr>
          <w:rFonts w:eastAsia="SimSun" w:cs="Times New Roman"/>
          <w:kern w:val="2"/>
          <w:sz w:val="22"/>
          <w:szCs w:val="24"/>
          <w:lang w:eastAsia="ko-KR"/>
        </w:rPr>
        <w:t>MARA Perak</w:t>
      </w:r>
    </w:p>
    <w:p w14:paraId="0BE5DF7B" w14:textId="0CBB2C5B" w:rsidR="0094453C" w:rsidRPr="00D63FFC" w:rsidRDefault="0094453C" w:rsidP="00260BF5">
      <w:pPr>
        <w:widowControl w:val="0"/>
        <w:tabs>
          <w:tab w:val="left" w:pos="7655"/>
        </w:tabs>
        <w:wordWrap w:val="0"/>
        <w:autoSpaceDE w:val="0"/>
        <w:autoSpaceDN w:val="0"/>
        <w:spacing w:before="0" w:after="0" w:line="240" w:lineRule="auto"/>
        <w:jc w:val="center"/>
        <w:rPr>
          <w:rFonts w:eastAsia="SimSun" w:cs="Times New Roman"/>
          <w:kern w:val="2"/>
          <w:sz w:val="22"/>
          <w:lang w:eastAsia="ko-KR"/>
        </w:rPr>
      </w:pPr>
    </w:p>
    <w:p w14:paraId="03A15B28" w14:textId="1B9A1BF1" w:rsidR="0094453C" w:rsidRPr="00907515" w:rsidRDefault="0094453C" w:rsidP="00BE395F">
      <w:pPr>
        <w:widowControl w:val="0"/>
        <w:tabs>
          <w:tab w:val="left" w:pos="7655"/>
        </w:tabs>
        <w:wordWrap w:val="0"/>
        <w:autoSpaceDE w:val="0"/>
        <w:autoSpaceDN w:val="0"/>
        <w:spacing w:before="0" w:after="0" w:line="240" w:lineRule="auto"/>
        <w:jc w:val="center"/>
        <w:rPr>
          <w:rFonts w:eastAsia="SimSun" w:cs="Times New Roman"/>
          <w:kern w:val="2"/>
          <w:sz w:val="22"/>
          <w:szCs w:val="24"/>
          <w:lang w:eastAsia="ko-KR"/>
        </w:rPr>
      </w:pPr>
      <w:r w:rsidRPr="00907515">
        <w:rPr>
          <w:rFonts w:eastAsia="SimSun" w:cs="Times New Roman"/>
          <w:kern w:val="2"/>
          <w:sz w:val="22"/>
          <w:szCs w:val="24"/>
          <w:lang w:eastAsia="ko-KR"/>
        </w:rPr>
        <w:t xml:space="preserve">Correspondence: </w:t>
      </w:r>
      <w:proofErr w:type="spellStart"/>
      <w:r w:rsidRPr="00907515">
        <w:rPr>
          <w:rFonts w:eastAsia="SimSun" w:cs="Times New Roman"/>
          <w:kern w:val="2"/>
          <w:sz w:val="22"/>
          <w:szCs w:val="24"/>
          <w:lang w:eastAsia="ko-KR"/>
        </w:rPr>
        <w:t>Masbiha</w:t>
      </w:r>
      <w:proofErr w:type="spellEnd"/>
      <w:r w:rsidRPr="00907515">
        <w:rPr>
          <w:rFonts w:eastAsia="SimSun" w:cs="Times New Roman"/>
          <w:kern w:val="2"/>
          <w:sz w:val="22"/>
          <w:szCs w:val="24"/>
          <w:lang w:eastAsia="ko-KR"/>
        </w:rPr>
        <w:t xml:space="preserve"> Mat Isa (email: masbiha125@uitm.edu.my)</w:t>
      </w:r>
    </w:p>
    <w:p w14:paraId="2CD55E11" w14:textId="77777777" w:rsidR="00BE395F" w:rsidRDefault="00BE395F" w:rsidP="00260BF5">
      <w:pPr>
        <w:spacing w:before="0" w:after="0" w:line="240" w:lineRule="auto"/>
        <w:jc w:val="center"/>
        <w:rPr>
          <w:rFonts w:eastAsia="Times New Roman" w:cs="Times New Roman"/>
          <w:sz w:val="22"/>
        </w:rPr>
      </w:pPr>
    </w:p>
    <w:p w14:paraId="10867FE1" w14:textId="25E292C5" w:rsidR="00BE395F" w:rsidRDefault="00BE395F" w:rsidP="00260BF5">
      <w:pPr>
        <w:spacing w:before="0" w:after="0" w:line="240" w:lineRule="auto"/>
        <w:ind w:left="2" w:hanging="2"/>
        <w:jc w:val="both"/>
        <w:rPr>
          <w:rFonts w:eastAsia="Times New Roman" w:cs="Times New Roman"/>
          <w:color w:val="000000"/>
          <w:szCs w:val="24"/>
          <w:lang w:val="ms-MY"/>
        </w:rPr>
      </w:pPr>
      <w:r>
        <w:rPr>
          <w:rFonts w:eastAsia="Times New Roman" w:cs="Times New Roman"/>
          <w:lang w:val="ms-MY"/>
        </w:rPr>
        <w:t>Received:</w:t>
      </w:r>
      <w:r w:rsidR="0099125E">
        <w:rPr>
          <w:rFonts w:eastAsia="Times New Roman" w:cs="Times New Roman"/>
          <w:lang w:val="ms-MY"/>
        </w:rPr>
        <w:t xml:space="preserve"> 3 August 2022</w:t>
      </w:r>
      <w:r>
        <w:rPr>
          <w:rFonts w:eastAsia="Times New Roman" w:cs="Times New Roman"/>
        </w:rPr>
        <w:t>; Accepted:</w:t>
      </w:r>
      <w:r w:rsidR="0099125E">
        <w:rPr>
          <w:rFonts w:eastAsia="Times New Roman" w:cs="Times New Roman"/>
        </w:rPr>
        <w:t xml:space="preserve"> 17 July 2023</w:t>
      </w:r>
      <w:r>
        <w:rPr>
          <w:rFonts w:eastAsia="Times New Roman" w:cs="Times New Roman"/>
        </w:rPr>
        <w:t xml:space="preserve">; Published: </w:t>
      </w:r>
      <w:r>
        <w:rPr>
          <w:rFonts w:eastAsia="Times New Roman"/>
        </w:rPr>
        <w:t>3</w:t>
      </w:r>
      <w:r w:rsidR="00037CA1">
        <w:rPr>
          <w:rFonts w:eastAsia="Times New Roman"/>
        </w:rPr>
        <w:t>0</w:t>
      </w:r>
      <w:r>
        <w:rPr>
          <w:rFonts w:eastAsia="Times New Roman" w:cs="Times New Roman"/>
        </w:rPr>
        <w:t xml:space="preserve"> </w:t>
      </w:r>
      <w:r>
        <w:rPr>
          <w:rFonts w:eastAsia="Times New Roman"/>
        </w:rPr>
        <w:t>August</w:t>
      </w:r>
      <w:r>
        <w:rPr>
          <w:rFonts w:eastAsia="Times New Roman" w:cs="Times New Roman"/>
        </w:rPr>
        <w:t xml:space="preserve"> 2023</w:t>
      </w:r>
    </w:p>
    <w:p w14:paraId="5604764A" w14:textId="462A273F" w:rsidR="001F5734" w:rsidRDefault="001F5734" w:rsidP="00BE395F">
      <w:pPr>
        <w:pStyle w:val="NoSpacing"/>
        <w:jc w:val="both"/>
        <w:rPr>
          <w:rFonts w:cs="Times New Roman"/>
          <w:b/>
          <w:bCs/>
          <w:szCs w:val="24"/>
          <w:lang w:val="en-GB"/>
        </w:rPr>
      </w:pPr>
    </w:p>
    <w:p w14:paraId="5A308157" w14:textId="77777777" w:rsidR="00BE395F" w:rsidRPr="00907515" w:rsidRDefault="00BE395F" w:rsidP="00BE395F">
      <w:pPr>
        <w:pStyle w:val="NoSpacing"/>
        <w:jc w:val="both"/>
        <w:rPr>
          <w:rFonts w:cs="Times New Roman"/>
          <w:b/>
          <w:bCs/>
          <w:szCs w:val="24"/>
          <w:lang w:val="en-GB"/>
        </w:rPr>
      </w:pPr>
    </w:p>
    <w:p w14:paraId="716B1A03" w14:textId="3FB6771D" w:rsidR="00707B1A" w:rsidRPr="00907515" w:rsidRDefault="00707B1A" w:rsidP="0025680E">
      <w:pPr>
        <w:pStyle w:val="NoSpacing"/>
        <w:jc w:val="both"/>
        <w:rPr>
          <w:rFonts w:cs="Times New Roman"/>
          <w:b/>
          <w:bCs/>
          <w:szCs w:val="24"/>
          <w:lang w:val="en-GB"/>
        </w:rPr>
      </w:pPr>
      <w:r w:rsidRPr="00907515">
        <w:rPr>
          <w:rFonts w:cs="Times New Roman"/>
          <w:b/>
          <w:bCs/>
          <w:szCs w:val="24"/>
          <w:lang w:val="en-GB"/>
        </w:rPr>
        <w:t>Abstract</w:t>
      </w:r>
    </w:p>
    <w:p w14:paraId="498F8DED" w14:textId="77777777" w:rsidR="007653C5" w:rsidRPr="00907515" w:rsidRDefault="007653C5" w:rsidP="0025680E">
      <w:pPr>
        <w:spacing w:before="0" w:after="0" w:line="240" w:lineRule="auto"/>
        <w:jc w:val="both"/>
        <w:rPr>
          <w:rFonts w:cs="Times New Roman"/>
          <w:szCs w:val="24"/>
        </w:rPr>
      </w:pPr>
    </w:p>
    <w:p w14:paraId="79FA71A2" w14:textId="4CD228A4" w:rsidR="00BA64CF" w:rsidRPr="00907515" w:rsidRDefault="007653C5" w:rsidP="0025680E">
      <w:pPr>
        <w:spacing w:before="0" w:after="0" w:line="240" w:lineRule="auto"/>
        <w:jc w:val="both"/>
        <w:rPr>
          <w:rFonts w:cs="Times New Roman"/>
          <w:szCs w:val="24"/>
        </w:rPr>
      </w:pPr>
      <w:r w:rsidRPr="00907515">
        <w:rPr>
          <w:rFonts w:cs="Times New Roman"/>
          <w:szCs w:val="24"/>
        </w:rPr>
        <w:t xml:space="preserve">Landscape Character Assessment (LCA) is rising in significance as the demand for efficient methods to manage and monitor landscapes increases around the world. </w:t>
      </w:r>
      <w:r w:rsidR="00770D34" w:rsidRPr="00907515">
        <w:rPr>
          <w:rFonts w:cs="Times New Roman"/>
          <w:szCs w:val="24"/>
        </w:rPr>
        <w:t xml:space="preserve">LCA entails the procedure of creating maps </w:t>
      </w:r>
      <w:r w:rsidR="00CF53EB" w:rsidRPr="00907515">
        <w:rPr>
          <w:rFonts w:cs="Times New Roman"/>
          <w:szCs w:val="24"/>
        </w:rPr>
        <w:t xml:space="preserve">at the desktop mapping stage </w:t>
      </w:r>
      <w:r w:rsidR="00770D34" w:rsidRPr="00907515">
        <w:rPr>
          <w:rFonts w:cs="Times New Roman"/>
          <w:szCs w:val="24"/>
        </w:rPr>
        <w:t xml:space="preserve">to describe and assess landscapes according to the arrangement of landscape features. </w:t>
      </w:r>
      <w:r w:rsidR="00CF53EB" w:rsidRPr="00907515">
        <w:rPr>
          <w:rFonts w:cs="Times New Roman"/>
          <w:szCs w:val="24"/>
        </w:rPr>
        <w:t>This stud</w:t>
      </w:r>
      <w:r w:rsidR="00543466" w:rsidRPr="00907515">
        <w:rPr>
          <w:rFonts w:cs="Times New Roman"/>
          <w:szCs w:val="24"/>
        </w:rPr>
        <w:t>y</w:t>
      </w:r>
      <w:r w:rsidR="00CF53EB" w:rsidRPr="00907515">
        <w:rPr>
          <w:rFonts w:cs="Times New Roman"/>
          <w:szCs w:val="24"/>
        </w:rPr>
        <w:t xml:space="preserve"> aims to pilot the mapping techniques used in the LCA desktop study, in accordance with the Malaysian Landscape Character Assessment guide</w:t>
      </w:r>
      <w:r w:rsidR="0032669A" w:rsidRPr="00907515">
        <w:rPr>
          <w:rFonts w:cs="Times New Roman"/>
          <w:szCs w:val="24"/>
        </w:rPr>
        <w:t>book</w:t>
      </w:r>
      <w:r w:rsidR="00CF53EB" w:rsidRPr="00907515">
        <w:rPr>
          <w:rFonts w:cs="Times New Roman"/>
          <w:szCs w:val="24"/>
        </w:rPr>
        <w:t xml:space="preserve">, in the rapidly growing Hulu Langat district of Selangor. </w:t>
      </w:r>
      <w:r w:rsidR="00866E60" w:rsidRPr="00907515">
        <w:rPr>
          <w:rFonts w:cs="Times New Roman"/>
          <w:szCs w:val="24"/>
        </w:rPr>
        <w:t xml:space="preserve">Secondary </w:t>
      </w:r>
      <w:r w:rsidR="00543466" w:rsidRPr="00907515">
        <w:rPr>
          <w:rFonts w:cs="Times New Roman"/>
          <w:szCs w:val="24"/>
        </w:rPr>
        <w:t xml:space="preserve">data and </w:t>
      </w:r>
      <w:r w:rsidR="00866E60" w:rsidRPr="00907515">
        <w:rPr>
          <w:rFonts w:cs="Times New Roman"/>
          <w:szCs w:val="24"/>
        </w:rPr>
        <w:t>satellite</w:t>
      </w:r>
      <w:r w:rsidR="00770D34" w:rsidRPr="00907515">
        <w:rPr>
          <w:rFonts w:cs="Times New Roman"/>
          <w:szCs w:val="24"/>
        </w:rPr>
        <w:t xml:space="preserve"> images were</w:t>
      </w:r>
      <w:r w:rsidR="00866E60" w:rsidRPr="00907515">
        <w:rPr>
          <w:rFonts w:cs="Times New Roman"/>
          <w:szCs w:val="24"/>
        </w:rPr>
        <w:t xml:space="preserve"> used to interpret local geomorphology, hydrology, and land cover maps. The study employs the </w:t>
      </w:r>
      <w:r w:rsidR="00770D34" w:rsidRPr="00907515">
        <w:rPr>
          <w:rFonts w:cs="Times New Roman"/>
          <w:szCs w:val="24"/>
        </w:rPr>
        <w:t xml:space="preserve">Geographical Information System (GIS) </w:t>
      </w:r>
      <w:r w:rsidR="00866E60" w:rsidRPr="00907515">
        <w:rPr>
          <w:rFonts w:cs="Times New Roman"/>
          <w:szCs w:val="24"/>
        </w:rPr>
        <w:t xml:space="preserve">weighted </w:t>
      </w:r>
      <w:r w:rsidR="00770D34" w:rsidRPr="00907515">
        <w:rPr>
          <w:rFonts w:cs="Times New Roman"/>
          <w:szCs w:val="24"/>
        </w:rPr>
        <w:t xml:space="preserve">sum </w:t>
      </w:r>
      <w:r w:rsidR="001C0E0B" w:rsidRPr="00907515">
        <w:rPr>
          <w:rFonts w:cs="Times New Roman"/>
          <w:szCs w:val="24"/>
        </w:rPr>
        <w:t>analysis</w:t>
      </w:r>
      <w:r w:rsidR="00866E60" w:rsidRPr="00907515">
        <w:rPr>
          <w:rFonts w:cs="Times New Roman"/>
          <w:szCs w:val="24"/>
        </w:rPr>
        <w:t xml:space="preserve">, which allows for a more accurate assessment of the spatial landscape. </w:t>
      </w:r>
      <w:r w:rsidR="00770D34" w:rsidRPr="00907515">
        <w:rPr>
          <w:rFonts w:cs="Times New Roman"/>
          <w:szCs w:val="24"/>
        </w:rPr>
        <w:t xml:space="preserve">Six (6) landscape character types </w:t>
      </w:r>
      <w:r w:rsidR="00FB29DC" w:rsidRPr="00907515">
        <w:rPr>
          <w:rFonts w:cs="Times New Roman"/>
          <w:szCs w:val="24"/>
        </w:rPr>
        <w:t>were identified in this study: (</w:t>
      </w:r>
      <w:proofErr w:type="spellStart"/>
      <w:r w:rsidR="00FB29DC" w:rsidRPr="00907515">
        <w:rPr>
          <w:rFonts w:cs="Times New Roman"/>
          <w:szCs w:val="24"/>
        </w:rPr>
        <w:t>i</w:t>
      </w:r>
      <w:proofErr w:type="spellEnd"/>
      <w:r w:rsidR="00FB29DC" w:rsidRPr="00907515">
        <w:rPr>
          <w:rFonts w:cs="Times New Roman"/>
          <w:szCs w:val="24"/>
        </w:rPr>
        <w:t>)</w:t>
      </w:r>
      <w:r w:rsidR="00770D34" w:rsidRPr="00907515">
        <w:rPr>
          <w:rFonts w:cs="Times New Roman"/>
          <w:szCs w:val="24"/>
        </w:rPr>
        <w:t xml:space="preserve"> </w:t>
      </w:r>
      <w:r w:rsidR="00C07FC3">
        <w:rPr>
          <w:rFonts w:cs="Times New Roman"/>
          <w:szCs w:val="24"/>
        </w:rPr>
        <w:t>high</w:t>
      </w:r>
      <w:r w:rsidR="00F6375C" w:rsidRPr="00907515">
        <w:rPr>
          <w:rFonts w:cs="Times New Roman"/>
          <w:szCs w:val="24"/>
        </w:rPr>
        <w:t>-hill</w:t>
      </w:r>
      <w:r w:rsidR="00770D34" w:rsidRPr="00907515">
        <w:rPr>
          <w:rFonts w:cs="Times New Roman"/>
          <w:szCs w:val="24"/>
        </w:rPr>
        <w:t xml:space="preserve"> forest; (ii) low</w:t>
      </w:r>
      <w:r w:rsidR="00F6375C" w:rsidRPr="00907515">
        <w:rPr>
          <w:rFonts w:cs="Times New Roman"/>
          <w:szCs w:val="24"/>
        </w:rPr>
        <w:t>-hill agriculture; (iii) valley-</w:t>
      </w:r>
      <w:r w:rsidR="00543466" w:rsidRPr="00907515">
        <w:rPr>
          <w:rFonts w:cs="Times New Roman"/>
          <w:szCs w:val="24"/>
        </w:rPr>
        <w:t xml:space="preserve">agriculture; (iv) </w:t>
      </w:r>
      <w:r w:rsidR="00770D34" w:rsidRPr="00907515">
        <w:rPr>
          <w:rFonts w:cs="Times New Roman"/>
          <w:szCs w:val="24"/>
        </w:rPr>
        <w:t>undulating low</w:t>
      </w:r>
      <w:r w:rsidR="00F6375C" w:rsidRPr="00907515">
        <w:rPr>
          <w:rFonts w:cs="Times New Roman"/>
          <w:szCs w:val="24"/>
        </w:rPr>
        <w:t>-</w:t>
      </w:r>
      <w:r w:rsidR="00770D34" w:rsidRPr="00907515">
        <w:rPr>
          <w:rFonts w:cs="Times New Roman"/>
          <w:szCs w:val="24"/>
        </w:rPr>
        <w:t>land agriculture; (v) undulating low</w:t>
      </w:r>
      <w:r w:rsidR="00F6375C" w:rsidRPr="00907515">
        <w:rPr>
          <w:rFonts w:cs="Times New Roman"/>
          <w:szCs w:val="24"/>
        </w:rPr>
        <w:t>-land settlements; and (vi) low-</w:t>
      </w:r>
      <w:r w:rsidR="00770D34" w:rsidRPr="00907515">
        <w:rPr>
          <w:rFonts w:cs="Times New Roman"/>
          <w:szCs w:val="24"/>
        </w:rPr>
        <w:t xml:space="preserve">hill settlements. </w:t>
      </w:r>
      <w:r w:rsidR="002136C4" w:rsidRPr="00907515">
        <w:rPr>
          <w:rFonts w:cs="Times New Roman"/>
          <w:szCs w:val="24"/>
        </w:rPr>
        <w:t>These six</w:t>
      </w:r>
      <w:r w:rsidR="002136C4">
        <w:rPr>
          <w:rFonts w:cs="Times New Roman"/>
          <w:szCs w:val="24"/>
        </w:rPr>
        <w:t xml:space="preserve"> </w:t>
      </w:r>
      <w:r w:rsidR="002136C4" w:rsidRPr="00907515">
        <w:rPr>
          <w:rFonts w:cs="Times New Roman"/>
          <w:szCs w:val="24"/>
        </w:rPr>
        <w:t>(6) landscapes</w:t>
      </w:r>
      <w:r w:rsidR="00770D34" w:rsidRPr="00907515">
        <w:rPr>
          <w:rFonts w:cs="Times New Roman"/>
          <w:szCs w:val="24"/>
        </w:rPr>
        <w:t xml:space="preserve"> character types are important information and communication material for discussion among stakeholders in the decision-making stages for landscape development. </w:t>
      </w:r>
      <w:r w:rsidR="00FB29DC" w:rsidRPr="00907515">
        <w:rPr>
          <w:rFonts w:cs="Times New Roman"/>
          <w:szCs w:val="24"/>
        </w:rPr>
        <w:t xml:space="preserve">When contemplating any kind of landscape change, the LCA mapping can be a source of guidelines and references to manage the </w:t>
      </w:r>
      <w:r w:rsidR="00E60CE3">
        <w:rPr>
          <w:rFonts w:cs="Times New Roman"/>
          <w:szCs w:val="24"/>
        </w:rPr>
        <w:t xml:space="preserve">landscape </w:t>
      </w:r>
      <w:r w:rsidR="00FB29DC" w:rsidRPr="00907515">
        <w:rPr>
          <w:rFonts w:cs="Times New Roman"/>
          <w:szCs w:val="24"/>
        </w:rPr>
        <w:t xml:space="preserve">character. </w:t>
      </w:r>
      <w:r w:rsidR="00543466" w:rsidRPr="00907515">
        <w:t xml:space="preserve">This study has contributed to the creation of a preliminary </w:t>
      </w:r>
      <w:r w:rsidR="0032669A" w:rsidRPr="00907515">
        <w:t>landscape-type map</w:t>
      </w:r>
      <w:r w:rsidR="00543466" w:rsidRPr="00907515">
        <w:t xml:space="preserve"> for the Hulu Langat district. For future </w:t>
      </w:r>
      <w:r w:rsidR="0032669A" w:rsidRPr="00907515">
        <w:t>studies</w:t>
      </w:r>
      <w:r w:rsidR="00543466" w:rsidRPr="00907515">
        <w:t xml:space="preserve">, it is recommended that the interpretation of landscape elements in the assessment be carried out after the evaluator has gained an understanding of the visual mapping </w:t>
      </w:r>
      <w:r w:rsidR="0032669A" w:rsidRPr="00907515">
        <w:t xml:space="preserve">context to avoid discrepancies </w:t>
      </w:r>
      <w:r w:rsidR="0032669A" w:rsidRPr="00907515">
        <w:rPr>
          <w:rFonts w:cs="Times New Roman"/>
          <w:szCs w:val="24"/>
        </w:rPr>
        <w:t>for</w:t>
      </w:r>
      <w:r w:rsidR="00770D34" w:rsidRPr="00907515">
        <w:rPr>
          <w:rFonts w:cs="Times New Roman"/>
          <w:szCs w:val="24"/>
        </w:rPr>
        <w:t xml:space="preserve"> better mapping </w:t>
      </w:r>
      <w:r w:rsidR="0032669A" w:rsidRPr="00907515">
        <w:rPr>
          <w:rFonts w:cs="Times New Roman"/>
          <w:szCs w:val="24"/>
        </w:rPr>
        <w:t xml:space="preserve">outcomes. </w:t>
      </w:r>
    </w:p>
    <w:p w14:paraId="6DE02DA1" w14:textId="77777777" w:rsidR="00770D34" w:rsidRPr="00907515" w:rsidRDefault="00770D34" w:rsidP="0025680E">
      <w:pPr>
        <w:pStyle w:val="NoSpacing"/>
        <w:jc w:val="both"/>
        <w:rPr>
          <w:rFonts w:cs="Times New Roman"/>
          <w:szCs w:val="24"/>
          <w:lang w:val="en-GB"/>
        </w:rPr>
      </w:pPr>
    </w:p>
    <w:p w14:paraId="7F970B9F" w14:textId="0637B0ED" w:rsidR="007E2F79" w:rsidRPr="00907515" w:rsidRDefault="00707B1A" w:rsidP="0025680E">
      <w:pPr>
        <w:pStyle w:val="NoSpacing"/>
        <w:jc w:val="both"/>
        <w:rPr>
          <w:rFonts w:cs="Times New Roman"/>
          <w:szCs w:val="24"/>
          <w:lang w:val="en-GB"/>
        </w:rPr>
      </w:pPr>
      <w:r w:rsidRPr="00907515">
        <w:rPr>
          <w:rFonts w:cs="Times New Roman"/>
          <w:b/>
          <w:bCs/>
          <w:szCs w:val="24"/>
          <w:lang w:val="en-GB"/>
        </w:rPr>
        <w:t>Keywords:</w:t>
      </w:r>
      <w:r w:rsidRPr="00907515">
        <w:rPr>
          <w:rFonts w:cs="Times New Roman"/>
          <w:szCs w:val="24"/>
          <w:lang w:val="en-GB"/>
        </w:rPr>
        <w:t xml:space="preserve"> GIS</w:t>
      </w:r>
      <w:r w:rsidR="00BC02D2" w:rsidRPr="00907515">
        <w:rPr>
          <w:rFonts w:cs="Times New Roman"/>
          <w:szCs w:val="24"/>
          <w:lang w:val="en-GB"/>
        </w:rPr>
        <w:t xml:space="preserve">, </w:t>
      </w:r>
      <w:r w:rsidR="00B85A8D" w:rsidRPr="00907515">
        <w:rPr>
          <w:rFonts w:cs="Times New Roman"/>
          <w:szCs w:val="24"/>
          <w:lang w:val="en-GB"/>
        </w:rPr>
        <w:t>Landscape Character Assessment</w:t>
      </w:r>
      <w:r w:rsidRPr="00907515">
        <w:rPr>
          <w:rFonts w:cs="Times New Roman"/>
          <w:szCs w:val="24"/>
          <w:lang w:val="en-GB"/>
        </w:rPr>
        <w:t xml:space="preserve">, </w:t>
      </w:r>
      <w:r w:rsidR="00543466" w:rsidRPr="00907515">
        <w:rPr>
          <w:rFonts w:cs="Times New Roman"/>
          <w:szCs w:val="24"/>
          <w:lang w:val="en-GB"/>
        </w:rPr>
        <w:t>landscape</w:t>
      </w:r>
      <w:r w:rsidR="00646254" w:rsidRPr="00907515">
        <w:rPr>
          <w:rFonts w:cs="Times New Roman"/>
          <w:szCs w:val="24"/>
          <w:lang w:val="en-GB"/>
        </w:rPr>
        <w:t>-</w:t>
      </w:r>
      <w:r w:rsidR="00543466" w:rsidRPr="00907515">
        <w:rPr>
          <w:rFonts w:cs="Times New Roman"/>
          <w:szCs w:val="24"/>
          <w:lang w:val="en-GB"/>
        </w:rPr>
        <w:t>types</w:t>
      </w:r>
      <w:r w:rsidR="00AC4409" w:rsidRPr="00907515">
        <w:rPr>
          <w:rFonts w:eastAsia="Calibri" w:cs="Times New Roman"/>
          <w:szCs w:val="24"/>
          <w:lang w:val="en-GB"/>
        </w:rPr>
        <w:t xml:space="preserve">, </w:t>
      </w:r>
      <w:r w:rsidR="00770D34" w:rsidRPr="00907515">
        <w:rPr>
          <w:rFonts w:eastAsia="Calibri" w:cs="Times New Roman"/>
          <w:szCs w:val="24"/>
          <w:lang w:val="en-GB"/>
        </w:rPr>
        <w:t>weighted sum</w:t>
      </w:r>
      <w:r w:rsidR="00EF6909" w:rsidRPr="00907515">
        <w:rPr>
          <w:rFonts w:eastAsia="Calibri" w:cs="Times New Roman"/>
          <w:szCs w:val="24"/>
          <w:lang w:val="en-GB"/>
        </w:rPr>
        <w:t xml:space="preserve"> analysis</w:t>
      </w:r>
    </w:p>
    <w:p w14:paraId="6175075C" w14:textId="3C445362" w:rsidR="00710E86" w:rsidRDefault="00710E86" w:rsidP="0025680E">
      <w:pPr>
        <w:pStyle w:val="NoSpacing"/>
        <w:rPr>
          <w:rFonts w:cs="Times New Roman"/>
          <w:b/>
          <w:szCs w:val="24"/>
          <w:lang w:val="en-GB"/>
        </w:rPr>
      </w:pPr>
    </w:p>
    <w:p w14:paraId="243FB9BC" w14:textId="77777777" w:rsidR="0025680E" w:rsidRPr="00907515" w:rsidRDefault="0025680E" w:rsidP="0025680E">
      <w:pPr>
        <w:pStyle w:val="NoSpacing"/>
        <w:rPr>
          <w:rFonts w:cs="Times New Roman"/>
          <w:b/>
          <w:szCs w:val="24"/>
          <w:lang w:val="en-GB"/>
        </w:rPr>
      </w:pPr>
    </w:p>
    <w:p w14:paraId="44EF0C0B" w14:textId="3998A28A" w:rsidR="00707B1A" w:rsidRPr="00907515" w:rsidRDefault="00707B1A" w:rsidP="0025680E">
      <w:pPr>
        <w:pStyle w:val="NoSpacing"/>
        <w:rPr>
          <w:rFonts w:cs="Times New Roman"/>
          <w:b/>
          <w:szCs w:val="24"/>
          <w:lang w:val="en-GB"/>
        </w:rPr>
      </w:pPr>
      <w:r w:rsidRPr="00907515">
        <w:rPr>
          <w:rFonts w:cs="Times New Roman"/>
          <w:b/>
          <w:szCs w:val="24"/>
          <w:lang w:val="en-GB"/>
        </w:rPr>
        <w:t xml:space="preserve">Introduction  </w:t>
      </w:r>
    </w:p>
    <w:p w14:paraId="21ADCFC6" w14:textId="77777777" w:rsidR="00707B1A" w:rsidRPr="00907515" w:rsidRDefault="00707B1A" w:rsidP="0025680E">
      <w:pPr>
        <w:pStyle w:val="NoSpacing"/>
        <w:jc w:val="both"/>
        <w:rPr>
          <w:rFonts w:cs="Times New Roman"/>
          <w:b/>
          <w:szCs w:val="24"/>
          <w:lang w:val="en-GB"/>
        </w:rPr>
      </w:pPr>
    </w:p>
    <w:p w14:paraId="329F0A70" w14:textId="4F6E9F88" w:rsidR="005D23C5" w:rsidRPr="00907515" w:rsidRDefault="00F60A79" w:rsidP="0025680E">
      <w:pPr>
        <w:spacing w:before="0" w:after="0" w:line="240" w:lineRule="auto"/>
        <w:jc w:val="both"/>
        <w:rPr>
          <w:rFonts w:cs="Times New Roman"/>
          <w:szCs w:val="24"/>
        </w:rPr>
      </w:pPr>
      <w:r w:rsidRPr="00907515">
        <w:rPr>
          <w:rFonts w:cs="Times New Roman"/>
          <w:szCs w:val="24"/>
        </w:rPr>
        <w:t xml:space="preserve">Landscape </w:t>
      </w:r>
      <w:r w:rsidR="00B10BD3" w:rsidRPr="00907515">
        <w:rPr>
          <w:rFonts w:cs="Times New Roman"/>
          <w:szCs w:val="24"/>
        </w:rPr>
        <w:t>characters</w:t>
      </w:r>
      <w:r w:rsidR="008F7AA6" w:rsidRPr="00907515">
        <w:rPr>
          <w:rFonts w:cs="Times New Roman"/>
          <w:szCs w:val="24"/>
        </w:rPr>
        <w:t xml:space="preserve"> </w:t>
      </w:r>
      <w:r w:rsidR="00EC265E" w:rsidRPr="00907515">
        <w:rPr>
          <w:rFonts w:cs="Times New Roman"/>
          <w:szCs w:val="24"/>
        </w:rPr>
        <w:t>reveal</w:t>
      </w:r>
      <w:r w:rsidR="008F7AA6" w:rsidRPr="00907515">
        <w:rPr>
          <w:rFonts w:cs="Times New Roman"/>
          <w:szCs w:val="24"/>
        </w:rPr>
        <w:t xml:space="preserve"> </w:t>
      </w:r>
      <w:r w:rsidR="00EC265E" w:rsidRPr="00907515">
        <w:rPr>
          <w:rFonts w:cs="Times New Roman"/>
          <w:szCs w:val="24"/>
        </w:rPr>
        <w:t>distinct</w:t>
      </w:r>
      <w:r w:rsidR="008F7AA6" w:rsidRPr="00907515">
        <w:rPr>
          <w:rFonts w:cs="Times New Roman"/>
          <w:szCs w:val="24"/>
        </w:rPr>
        <w:t xml:space="preserve"> features in the current environment and provide information </w:t>
      </w:r>
      <w:r w:rsidR="00B10BD3" w:rsidRPr="00907515">
        <w:rPr>
          <w:rFonts w:cs="Times New Roman"/>
          <w:szCs w:val="24"/>
        </w:rPr>
        <w:t>about</w:t>
      </w:r>
      <w:r w:rsidR="009847BF" w:rsidRPr="00907515">
        <w:rPr>
          <w:rFonts w:cs="Times New Roman"/>
          <w:szCs w:val="24"/>
        </w:rPr>
        <w:t xml:space="preserve"> </w:t>
      </w:r>
      <w:r w:rsidR="00B10BD3" w:rsidRPr="00907515">
        <w:rPr>
          <w:rFonts w:cs="Times New Roman"/>
          <w:szCs w:val="24"/>
        </w:rPr>
        <w:t>their</w:t>
      </w:r>
      <w:r w:rsidR="009847BF" w:rsidRPr="00907515">
        <w:rPr>
          <w:rFonts w:cs="Times New Roman"/>
          <w:szCs w:val="24"/>
        </w:rPr>
        <w:t xml:space="preserve"> traits to </w:t>
      </w:r>
      <w:r w:rsidR="00BF4B6C" w:rsidRPr="00907515">
        <w:rPr>
          <w:rFonts w:cs="Times New Roman"/>
          <w:szCs w:val="24"/>
        </w:rPr>
        <w:t>users</w:t>
      </w:r>
      <w:r w:rsidR="003239DD" w:rsidRPr="00907515">
        <w:rPr>
          <w:rFonts w:cs="Times New Roman"/>
          <w:szCs w:val="24"/>
        </w:rPr>
        <w:t xml:space="preserve"> </w:t>
      </w:r>
      <w:r w:rsidR="003239DD" w:rsidRPr="00907515">
        <w:rPr>
          <w:rFonts w:cs="Times New Roman"/>
          <w:szCs w:val="24"/>
        </w:rPr>
        <w:fldChar w:fldCharType="begin" w:fldLock="1"/>
      </w:r>
      <w:r w:rsidR="007F6655" w:rsidRPr="00907515">
        <w:rPr>
          <w:rFonts w:cs="Times New Roman"/>
          <w:szCs w:val="24"/>
        </w:rPr>
        <w:instrText>ADDIN CSL_CITATION {"citationItems":[{"id":"ITEM-1","itemData":{"DOI":"10.1016/j.apgeog.2020.102359","ISSN":"01436228","abstract":"Landscape is an area formed by human and nature interactions. These areas may have some differences. These differences are expressed by the character of the area. Landscape character can be defined as the presence, diversity and arrangement of landscape features that give a certain identity to landscape and make it stand out from the surrounding landscapes. Recently, Landscape Character Analysis (LCA) studies have gained momentum in order to gather more information about the landscape and to make sustainable plans and fulfill the obligations arising from the European Landscape Agreement. In this study, the Aras Basin located in the province of Erzurum in eastern Turkey are discussed using the LCA and optimum land use methodology. Natural and cultural data of the study area were digitized and analyzed with Geographic Information Systems (GIS). According to the analysis results, 14 different landscape character areas and 384 landscape character types obtained in the Aras Basin. Also, optimum land uses of the study area were determined and incompatibility was examined between these areas and landscape character types. Based on the results, the study is considered to be a data source for future implementation, management and development policies related to the basin.","author":[{"dropping-particle":"","family":"Koç","given":"Ahmet","non-dropping-particle":"","parse-names":false,"suffix":""},{"dropping-particle":"","family":"Yılmaz","given":"Sevgi","non-dropping-particle":"","parse-names":false,"suffix":""}],"container-title":"Applied Geography","id":"ITEM-1","issue":"June 2019","issued":{"date-parts":[["2020"]]},"page":"102359","publisher":"Elsevier Ltd","title":"Landscape character analysis and assessment at the lower basin-scale","type":"article-journal","volume":"125"},"uris":["http://www.mendeley.com/documents/?uuid=8dddaac3-ef1c-4528-9726-af82597ad1e3"]}],"mendeley":{"formattedCitation":"(Koç &amp; Yılmaz, 2020)","plainTextFormattedCitation":"(Koç &amp; Yılmaz, 2020)","previouslyFormattedCitation":"(Koç &amp; Yılmaz, 2020)"},"properties":{"noteIndex":0},"schema":"https://github.com/citation-style-language/schema/raw/master/csl-citation.json"}</w:instrText>
      </w:r>
      <w:r w:rsidR="003239DD" w:rsidRPr="00907515">
        <w:rPr>
          <w:rFonts w:cs="Times New Roman"/>
          <w:szCs w:val="24"/>
        </w:rPr>
        <w:fldChar w:fldCharType="separate"/>
      </w:r>
      <w:r w:rsidR="003239DD" w:rsidRPr="00907515">
        <w:rPr>
          <w:rFonts w:cs="Times New Roman"/>
          <w:noProof/>
          <w:szCs w:val="24"/>
        </w:rPr>
        <w:t>(Koç &amp; Yılmaz, 2020)</w:t>
      </w:r>
      <w:r w:rsidR="003239DD" w:rsidRPr="00907515">
        <w:rPr>
          <w:rFonts w:cs="Times New Roman"/>
          <w:szCs w:val="24"/>
        </w:rPr>
        <w:fldChar w:fldCharType="end"/>
      </w:r>
      <w:r w:rsidR="003239DD" w:rsidRPr="00907515">
        <w:rPr>
          <w:rFonts w:cs="Times New Roman"/>
          <w:szCs w:val="24"/>
        </w:rPr>
        <w:t xml:space="preserve">. </w:t>
      </w:r>
      <w:r w:rsidR="00CF7547" w:rsidRPr="00907515">
        <w:rPr>
          <w:rFonts w:cs="Times New Roman"/>
          <w:szCs w:val="24"/>
        </w:rPr>
        <w:t xml:space="preserve">Since the early 1940s, the Landscape Character Assessment (LCA) framework has been used to assess the landscape character </w:t>
      </w:r>
      <w:r w:rsidR="00921B17">
        <w:rPr>
          <w:rFonts w:cs="Times New Roman"/>
          <w:szCs w:val="24"/>
        </w:rPr>
        <w:t>to</w:t>
      </w:r>
      <w:r w:rsidR="00CF7547" w:rsidRPr="00907515">
        <w:rPr>
          <w:rFonts w:cs="Times New Roman"/>
          <w:szCs w:val="24"/>
        </w:rPr>
        <w:t xml:space="preserve"> protect and preserve unique landscapes</w:t>
      </w:r>
      <w:r w:rsidR="00D25ACF" w:rsidRPr="00907515">
        <w:rPr>
          <w:rFonts w:cs="Times New Roman"/>
          <w:szCs w:val="24"/>
        </w:rPr>
        <w:t xml:space="preserve"> </w:t>
      </w:r>
      <w:r w:rsidR="00D25ACF" w:rsidRPr="00907515">
        <w:rPr>
          <w:rFonts w:cs="Times New Roman"/>
          <w:szCs w:val="24"/>
        </w:rPr>
        <w:fldChar w:fldCharType="begin" w:fldLock="1"/>
      </w:r>
      <w:r w:rsidR="00D25ACF" w:rsidRPr="00907515">
        <w:rPr>
          <w:rFonts w:cs="Times New Roman"/>
          <w:szCs w:val="24"/>
        </w:rPr>
        <w:instrText>ADDIN CSL_CITATION {"citationItems":[{"id":"ITEM-1","itemData":{"DOI":"10.1016/j.foar.2022.05.009","ISSN":"20952643","abstract":"Landscape character assessment (LCA) is an effective tool for understanding people's perceptions and preferences of landscape characteristics. Other than the assessment indicators and subjects, the reliability of photos as assessment objects is equally important for the LCA result. However, the commonly used onsite photos are mainly obtained at randomly selected locations by the researchers. We can neither know whether those photos represent the researchers' own preferences, nor, to our best knowledge, can their reliability be tested scientifically. This method is also difficult to apply in large-scale geographical areas. To address these issues, we (1) propose an improved method including the protocols of photography and the sampling of photography locations, in which the fractal principle and stratified random sampling method were combined to minimize the effects of the researchers' preferences and other factors; (2) apply the method to the Guanzhong region as an example, and obtain sampling photos and their geographical coordinates, which can be used as a data package for LCA; (3) use Fractalyse to test the sampled result and receive good validity. In conclusion, this study extends the methodological chain of the LCA and supports the application of LCA in large-scale regions.","author":[{"dropping-particle":"","family":"Yang","given":"Xiaodan","non-dropping-particle":"","parse-names":false,"suffix":""},{"dropping-particle":"","family":"Zhou","given":"Qinghua","non-dropping-particle":"","parse-names":false,"suffix":""},{"dropping-particle":"","family":"Tian","given":"Darui","non-dropping-particle":"","parse-names":false,"suffix":""}],"container-title":"Frontiers of Architectural Research","id":"ITEM-1","issue":"1","issued":{"date-parts":[["2023"]]},"page":"118-128","publisher":"Higher Education Press Limited Company","title":"Improved landscape sampling method for landscape character assessment","type":"article-journal","volume":"12"},"uris":["http://www.mendeley.com/documents/?uuid=f78a50dc-9174-4d20-9351-3429c949e625"]}],"mendeley":{"formattedCitation":"(Yang et al., 2023)","plainTextFormattedCitation":"(Yang et al., 2023)","previouslyFormattedCitation":"(Yang et al., 2023)"},"properties":{"noteIndex":0},"schema":"https://github.com/citation-style-language/schema/raw/master/csl-citation.json"}</w:instrText>
      </w:r>
      <w:r w:rsidR="00D25ACF" w:rsidRPr="00907515">
        <w:rPr>
          <w:rFonts w:cs="Times New Roman"/>
          <w:szCs w:val="24"/>
        </w:rPr>
        <w:fldChar w:fldCharType="separate"/>
      </w:r>
      <w:r w:rsidR="00D25ACF" w:rsidRPr="00907515">
        <w:rPr>
          <w:rFonts w:cs="Times New Roman"/>
          <w:noProof/>
          <w:szCs w:val="24"/>
        </w:rPr>
        <w:t>(Yang et al., 2023)</w:t>
      </w:r>
      <w:r w:rsidR="00D25ACF" w:rsidRPr="00907515">
        <w:rPr>
          <w:rFonts w:cs="Times New Roman"/>
          <w:szCs w:val="24"/>
        </w:rPr>
        <w:fldChar w:fldCharType="end"/>
      </w:r>
      <w:r w:rsidR="00CF7547" w:rsidRPr="00907515">
        <w:rPr>
          <w:rFonts w:cs="Times New Roman"/>
          <w:szCs w:val="24"/>
        </w:rPr>
        <w:t xml:space="preserve">. </w:t>
      </w:r>
      <w:r w:rsidR="003239DD" w:rsidRPr="00907515">
        <w:rPr>
          <w:rFonts w:cs="Times New Roman"/>
          <w:szCs w:val="24"/>
        </w:rPr>
        <w:t xml:space="preserve">Several countries have implemented </w:t>
      </w:r>
      <w:r w:rsidR="00916E90" w:rsidRPr="00907515">
        <w:rPr>
          <w:rFonts w:cs="Times New Roman"/>
          <w:szCs w:val="24"/>
        </w:rPr>
        <w:t>LCA</w:t>
      </w:r>
      <w:r w:rsidR="003239DD" w:rsidRPr="00907515">
        <w:rPr>
          <w:rFonts w:cs="Times New Roman"/>
          <w:szCs w:val="24"/>
        </w:rPr>
        <w:t xml:space="preserve"> using methods that combine spatial resolution and policy orientation, </w:t>
      </w:r>
      <w:r w:rsidR="003239DD" w:rsidRPr="00907515">
        <w:rPr>
          <w:rFonts w:cs="Times New Roman"/>
          <w:szCs w:val="24"/>
        </w:rPr>
        <w:lastRenderedPageBreak/>
        <w:t xml:space="preserve">resulting in impressive monitoring and reporting products at the national level </w:t>
      </w:r>
      <w:r w:rsidR="003239DD" w:rsidRPr="00907515">
        <w:rPr>
          <w:rFonts w:cs="Times New Roman"/>
          <w:szCs w:val="24"/>
        </w:rPr>
        <w:fldChar w:fldCharType="begin" w:fldLock="1"/>
      </w:r>
      <w:r w:rsidR="0040090B" w:rsidRPr="00907515">
        <w:rPr>
          <w:rFonts w:cs="Times New Roman"/>
          <w:szCs w:val="24"/>
        </w:rPr>
        <w:instrText>ADDIN CSL_CITATION {"citationItems":[{"id":"ITEM-1","itemData":{"DOI":"10.3390/land10010053","ISSN":"2073445X","abstract":"Landscape character assessment (LCA) methods have been used in the past few decades to analyze, classify, and map landscape types, using objective and subjective approaches, with the aid of both quantitative and qualitative data. This paper addresses and critically evaluates the compromises and ways in which contemporary LCA methodologies employ (or profess they employ) objective versus subjective and quantitative versus qualitative data and analytical tools, in their conceptualization and implementation. It begins with an extensive literature review of the ways in which the objective/subjective and the quantitative/qualitative variables interweave in currently practiced or proposed versions of LCA. With the aid of meta-analysis, the paper traces and discusses the recent evolution, methods, concessions, and risks of such endeavors, and develops an integrative conceptual model for critical assessment, analysis, and negotiation of the interplay between objective-subjective and quantitative-qualitative constituent parts of existing LCA methodologies. It concludes by pointing to pitfalls and prospects, in the broader attempt towards a more concerted, integrative approach to LCA development and practice, both appropriate to its challenges and adaptable to time-space-culture-discipline landscape particularities and means of implementation.","author":[{"dropping-particle":"","family":"Terkenli","given":"Theano S.","non-dropping-particle":"","parse-names":false,"suffix":""},{"dropping-particle":"","family":"Gkoltsiou","given":"Aikaterini","non-dropping-particle":"","parse-names":false,"suffix":""},{"dropping-particle":"","family":"Kavroudakis","given":"Dimitris","non-dropping-particle":"","parse-names":false,"suffix":""}],"container-title":"Land","id":"ITEM-1","issue":"1","issued":{"date-parts":[["2021"]]},"page":"1-19","title":"The interplay of objectivity and subjectivity in landscape character assessment: Qualitative and quantitative approaches and challenges","type":"article-journal","volume":"10"},"uris":["http://www.mendeley.com/documents/?uuid=104157bb-8d7c-4a58-b702-8ddfe2df1bd0"]}],"mendeley":{"formattedCitation":"(Terkenli et al., 2021)","plainTextFormattedCitation":"(Terkenli et al., 2021)","previouslyFormattedCitation":"(Terkenli et al., 2021)"},"properties":{"noteIndex":0},"schema":"https://github.com/citation-style-language/schema/raw/master/csl-citation.json"}</w:instrText>
      </w:r>
      <w:r w:rsidR="003239DD" w:rsidRPr="00907515">
        <w:rPr>
          <w:rFonts w:cs="Times New Roman"/>
          <w:szCs w:val="24"/>
        </w:rPr>
        <w:fldChar w:fldCharType="separate"/>
      </w:r>
      <w:r w:rsidR="003239DD" w:rsidRPr="00907515">
        <w:rPr>
          <w:rFonts w:cs="Times New Roman"/>
          <w:noProof/>
          <w:szCs w:val="24"/>
        </w:rPr>
        <w:t>(Terkenli et al., 2021)</w:t>
      </w:r>
      <w:r w:rsidR="003239DD" w:rsidRPr="00907515">
        <w:rPr>
          <w:rFonts w:cs="Times New Roman"/>
          <w:szCs w:val="24"/>
        </w:rPr>
        <w:fldChar w:fldCharType="end"/>
      </w:r>
      <w:r w:rsidR="003239DD" w:rsidRPr="00907515">
        <w:rPr>
          <w:rFonts w:cs="Times New Roman"/>
          <w:szCs w:val="24"/>
        </w:rPr>
        <w:t xml:space="preserve">. </w:t>
      </w:r>
      <w:r w:rsidR="00CF7547" w:rsidRPr="00907515">
        <w:rPr>
          <w:rFonts w:cs="Times New Roman"/>
          <w:szCs w:val="24"/>
        </w:rPr>
        <w:t>It has contributed significantly to the formulation of planning policies, the allocation of land for development, and the regulatio</w:t>
      </w:r>
      <w:r w:rsidR="005E7B32" w:rsidRPr="00907515">
        <w:rPr>
          <w:rFonts w:cs="Times New Roman"/>
          <w:szCs w:val="24"/>
        </w:rPr>
        <w:t>n of all development activities.</w:t>
      </w:r>
      <w:r w:rsidR="00B10BD3" w:rsidRPr="00907515">
        <w:rPr>
          <w:rFonts w:cs="Times New Roman"/>
          <w:szCs w:val="24"/>
        </w:rPr>
        <w:t xml:space="preserve"> </w:t>
      </w:r>
      <w:r w:rsidR="00CF7547" w:rsidRPr="00907515">
        <w:rPr>
          <w:rFonts w:cs="Times New Roman"/>
          <w:szCs w:val="24"/>
        </w:rPr>
        <w:t xml:space="preserve">When contemplating any kind of </w:t>
      </w:r>
      <w:r w:rsidR="003C0587" w:rsidRPr="00907515">
        <w:rPr>
          <w:rFonts w:cs="Times New Roman"/>
          <w:szCs w:val="24"/>
        </w:rPr>
        <w:t xml:space="preserve">landscape </w:t>
      </w:r>
      <w:r w:rsidR="00CF7547" w:rsidRPr="00907515">
        <w:rPr>
          <w:rFonts w:cs="Times New Roman"/>
          <w:szCs w:val="24"/>
        </w:rPr>
        <w:t xml:space="preserve">change, the LCA </w:t>
      </w:r>
      <w:r w:rsidR="00FB29DC" w:rsidRPr="00907515">
        <w:rPr>
          <w:rFonts w:cs="Times New Roman"/>
          <w:szCs w:val="24"/>
        </w:rPr>
        <w:t>mapping</w:t>
      </w:r>
      <w:r w:rsidR="00CF7547" w:rsidRPr="00907515">
        <w:rPr>
          <w:rFonts w:cs="Times New Roman"/>
          <w:szCs w:val="24"/>
        </w:rPr>
        <w:t xml:space="preserve"> can be </w:t>
      </w:r>
      <w:r w:rsidR="00B725DB" w:rsidRPr="00907515">
        <w:rPr>
          <w:rFonts w:cs="Times New Roman"/>
          <w:szCs w:val="24"/>
        </w:rPr>
        <w:t>a source of guidelines and references</w:t>
      </w:r>
      <w:r w:rsidR="00CF7547" w:rsidRPr="00907515">
        <w:rPr>
          <w:rFonts w:cs="Times New Roman"/>
          <w:szCs w:val="24"/>
        </w:rPr>
        <w:t xml:space="preserve"> to </w:t>
      </w:r>
      <w:r w:rsidR="00B725DB" w:rsidRPr="00907515">
        <w:rPr>
          <w:rFonts w:cs="Times New Roman"/>
          <w:szCs w:val="24"/>
        </w:rPr>
        <w:t>manage the</w:t>
      </w:r>
      <w:r w:rsidR="00CF7547" w:rsidRPr="00907515">
        <w:rPr>
          <w:rFonts w:cs="Times New Roman"/>
          <w:szCs w:val="24"/>
        </w:rPr>
        <w:t xml:space="preserve"> character of the landscape. This includes opportunities to maintain </w:t>
      </w:r>
      <w:r w:rsidR="00B10BD3" w:rsidRPr="00907515">
        <w:rPr>
          <w:rFonts w:cs="Times New Roman"/>
          <w:szCs w:val="24"/>
        </w:rPr>
        <w:t xml:space="preserve">the </w:t>
      </w:r>
      <w:r w:rsidR="00CF7547" w:rsidRPr="00907515">
        <w:rPr>
          <w:rFonts w:cs="Times New Roman"/>
          <w:szCs w:val="24"/>
        </w:rPr>
        <w:t xml:space="preserve">existing character </w:t>
      </w:r>
      <w:r w:rsidR="00B725DB" w:rsidRPr="00907515">
        <w:rPr>
          <w:rFonts w:cs="Times New Roman"/>
          <w:szCs w:val="24"/>
        </w:rPr>
        <w:t>or</w:t>
      </w:r>
      <w:r w:rsidR="00B10BD3" w:rsidRPr="00907515">
        <w:rPr>
          <w:rFonts w:cs="Times New Roman"/>
          <w:szCs w:val="24"/>
        </w:rPr>
        <w:t xml:space="preserve"> </w:t>
      </w:r>
      <w:r w:rsidR="00CF7547" w:rsidRPr="00907515">
        <w:rPr>
          <w:rFonts w:cs="Times New Roman"/>
          <w:szCs w:val="24"/>
        </w:rPr>
        <w:t xml:space="preserve">improve character, as well as opportunities to develop </w:t>
      </w:r>
      <w:r w:rsidR="00B10BD3" w:rsidRPr="00907515">
        <w:rPr>
          <w:rFonts w:cs="Times New Roman"/>
          <w:szCs w:val="24"/>
        </w:rPr>
        <w:t xml:space="preserve">a </w:t>
      </w:r>
      <w:r w:rsidR="00CF7547" w:rsidRPr="00907515">
        <w:rPr>
          <w:rFonts w:cs="Times New Roman"/>
          <w:szCs w:val="24"/>
        </w:rPr>
        <w:t>new character</w:t>
      </w:r>
      <w:r w:rsidR="00F5073A" w:rsidRPr="00907515">
        <w:rPr>
          <w:rFonts w:cs="Times New Roman"/>
          <w:szCs w:val="24"/>
        </w:rPr>
        <w:t xml:space="preserve"> </w:t>
      </w:r>
      <w:r w:rsidR="003B6BF5" w:rsidRPr="00907515">
        <w:rPr>
          <w:rFonts w:cs="Times New Roman"/>
          <w:szCs w:val="24"/>
        </w:rPr>
        <w:t xml:space="preserve">that </w:t>
      </w:r>
      <w:r w:rsidR="00B10BD3" w:rsidRPr="00907515">
        <w:rPr>
          <w:rFonts w:cs="Times New Roman"/>
          <w:szCs w:val="24"/>
        </w:rPr>
        <w:t>conforms</w:t>
      </w:r>
      <w:r w:rsidR="00F5073A" w:rsidRPr="00907515">
        <w:rPr>
          <w:rFonts w:cs="Times New Roman"/>
          <w:szCs w:val="24"/>
        </w:rPr>
        <w:t xml:space="preserve"> to the existing conditions</w:t>
      </w:r>
      <w:r w:rsidR="00CF7547" w:rsidRPr="00907515">
        <w:rPr>
          <w:rFonts w:cs="Times New Roman"/>
          <w:szCs w:val="24"/>
        </w:rPr>
        <w:t>.</w:t>
      </w:r>
      <w:r w:rsidR="00CF7547" w:rsidRPr="00907515">
        <w:t xml:space="preserve"> </w:t>
      </w:r>
    </w:p>
    <w:p w14:paraId="7DCCF19D" w14:textId="4E20ADE4" w:rsidR="005D23C5" w:rsidRPr="00907515" w:rsidRDefault="00EF6909" w:rsidP="0025680E">
      <w:pPr>
        <w:spacing w:before="0" w:after="0" w:line="240" w:lineRule="auto"/>
        <w:ind w:firstLine="720"/>
        <w:jc w:val="both"/>
        <w:rPr>
          <w:rFonts w:cs="Times New Roman"/>
          <w:szCs w:val="24"/>
        </w:rPr>
      </w:pPr>
      <w:r w:rsidRPr="00907515">
        <w:rPr>
          <w:rFonts w:cs="Times New Roman"/>
          <w:szCs w:val="24"/>
        </w:rPr>
        <w:t xml:space="preserve">In its early stages, LCA concentrated primarily on visual assessments based on the observations and experiences of individual participants. </w:t>
      </w:r>
      <w:r w:rsidR="00CF7547" w:rsidRPr="00907515">
        <w:rPr>
          <w:rFonts w:cs="Times New Roman"/>
          <w:szCs w:val="24"/>
        </w:rPr>
        <w:t xml:space="preserve">As technology has evolved, </w:t>
      </w:r>
      <w:r w:rsidR="00F5073A" w:rsidRPr="00907515">
        <w:rPr>
          <w:rFonts w:cs="Times New Roman"/>
          <w:szCs w:val="24"/>
        </w:rPr>
        <w:t>LCA approaches</w:t>
      </w:r>
      <w:r w:rsidR="005D654A" w:rsidRPr="00907515">
        <w:rPr>
          <w:rFonts w:cs="Times New Roman"/>
          <w:szCs w:val="24"/>
        </w:rPr>
        <w:t xml:space="preserve"> have been integrated</w:t>
      </w:r>
      <w:r w:rsidR="00F5073A" w:rsidRPr="00907515">
        <w:rPr>
          <w:rFonts w:cs="Times New Roman"/>
          <w:szCs w:val="24"/>
        </w:rPr>
        <w:t xml:space="preserve"> with</w:t>
      </w:r>
      <w:r w:rsidR="00CF7547" w:rsidRPr="00907515">
        <w:rPr>
          <w:rFonts w:cs="Times New Roman"/>
          <w:szCs w:val="24"/>
        </w:rPr>
        <w:t xml:space="preserve"> </w:t>
      </w:r>
      <w:r w:rsidR="00F5073A" w:rsidRPr="00907515">
        <w:rPr>
          <w:rFonts w:cs="Times New Roman"/>
          <w:szCs w:val="24"/>
        </w:rPr>
        <w:t>Geog</w:t>
      </w:r>
      <w:r w:rsidR="009627A5" w:rsidRPr="00907515">
        <w:rPr>
          <w:rFonts w:cs="Times New Roman"/>
          <w:szCs w:val="24"/>
        </w:rPr>
        <w:t xml:space="preserve">raphic Information </w:t>
      </w:r>
      <w:r w:rsidR="00836025" w:rsidRPr="00907515">
        <w:rPr>
          <w:rFonts w:cs="Times New Roman"/>
          <w:szCs w:val="24"/>
        </w:rPr>
        <w:t>Systems</w:t>
      </w:r>
      <w:r w:rsidR="009627A5" w:rsidRPr="00907515">
        <w:rPr>
          <w:rFonts w:cs="Times New Roman"/>
          <w:szCs w:val="24"/>
        </w:rPr>
        <w:t xml:space="preserve"> (GIS) </w:t>
      </w:r>
      <w:r w:rsidR="00F5073A" w:rsidRPr="00907515">
        <w:rPr>
          <w:rFonts w:cs="Times New Roman"/>
          <w:szCs w:val="24"/>
        </w:rPr>
        <w:t xml:space="preserve">to </w:t>
      </w:r>
      <w:proofErr w:type="spellStart"/>
      <w:r w:rsidR="008A15DC">
        <w:rPr>
          <w:rFonts w:cs="Times New Roman"/>
          <w:szCs w:val="24"/>
        </w:rPr>
        <w:t>analyz</w:t>
      </w:r>
      <w:r w:rsidR="00B31536" w:rsidRPr="00907515">
        <w:rPr>
          <w:rFonts w:cs="Times New Roman"/>
          <w:szCs w:val="24"/>
        </w:rPr>
        <w:t>e</w:t>
      </w:r>
      <w:proofErr w:type="spellEnd"/>
      <w:r w:rsidR="00F5073A" w:rsidRPr="00907515">
        <w:rPr>
          <w:rFonts w:cs="Times New Roman"/>
          <w:szCs w:val="24"/>
        </w:rPr>
        <w:t xml:space="preserve"> landscape </w:t>
      </w:r>
      <w:r w:rsidRPr="00907515">
        <w:rPr>
          <w:rFonts w:cs="Times New Roman"/>
          <w:szCs w:val="24"/>
        </w:rPr>
        <w:t>characters</w:t>
      </w:r>
      <w:r w:rsidR="003918E0" w:rsidRPr="00907515">
        <w:rPr>
          <w:rFonts w:cs="Times New Roman"/>
          <w:szCs w:val="24"/>
        </w:rPr>
        <w:t xml:space="preserve"> </w:t>
      </w:r>
      <w:r w:rsidRPr="00907515">
        <w:rPr>
          <w:rFonts w:cs="Times New Roman"/>
          <w:szCs w:val="24"/>
        </w:rPr>
        <w:t xml:space="preserve">using </w:t>
      </w:r>
      <w:r w:rsidR="003918E0" w:rsidRPr="00907515">
        <w:rPr>
          <w:rFonts w:cs="Times New Roman"/>
          <w:szCs w:val="24"/>
        </w:rPr>
        <w:t>mapping techniques</w:t>
      </w:r>
      <w:r w:rsidR="00CF7547" w:rsidRPr="00907515">
        <w:rPr>
          <w:rFonts w:cs="Times New Roman"/>
          <w:szCs w:val="24"/>
        </w:rPr>
        <w:t xml:space="preserve"> </w:t>
      </w:r>
      <w:r w:rsidR="005D654A" w:rsidRPr="00907515">
        <w:rPr>
          <w:rFonts w:cs="Times New Roman"/>
          <w:szCs w:val="24"/>
        </w:rPr>
        <w:fldChar w:fldCharType="begin" w:fldLock="1"/>
      </w:r>
      <w:r w:rsidR="003C0587" w:rsidRPr="00907515">
        <w:rPr>
          <w:rFonts w:cs="Times New Roman"/>
          <w:szCs w:val="24"/>
        </w:rPr>
        <w:instrText>ADDIN CSL_CITATION {"citationItems":[{"id":"ITEM-1","itemData":{"DOI":"10.15576/gll/2021.4.19","ISSN":"23001496","abstract":"Landscape is an area formed by the interactions between humans and nature, which bring various characteristics to the area. Landscape Character Assessment (LCA) methods enable more accurate description, mapping, and evaluation of features within the landscape. Also, landscape characterization and classification is facilitated by the advances of Geographic Information Systems (GIS), which constitute a very efficient tool for analysis and overlay mapping. This paper explores and tests an application of Landscape Character Assessment (LCA) methodology at a regional scale in Ziban region, Algeria, combining natural and cultural attributes using GIS. The first stage of overlay of attributes is followed by the verification of draft map involving a visual assessment on-site in order to develop the final classification and assessment describing each landscape character area and type. The study results show that Ziban region has a rich structure with diversified landscapes created by unique natural and cultural landscape values composed of 36 different character areas and 19-character types. The main contribution of this research consists in developing a typology for Ziban landscape and providing useful results for decision-making related to the future management of landscape character in the Algerian context, which has undergone strong pressure related to urbanization, industry, transport, desertification, and tourism.","author":[{"dropping-particle":"","family":"Asma","given":"Menasra","non-dropping-particle":"","parse-names":false,"suffix":""},{"dropping-particle":"","family":"Soumia","given":"Bouzaher","non-dropping-particle":"","parse-names":false,"suffix":""}],"container-title":"Geomatics, Landmanagement and Landscape","id":"ITEM-1","issue":"4","issued":{"date-parts":[["2021"]]},"page":"19-29","title":"GIS tools for landscape character assessment: case of Ziban region in Algeria","type":"article-journal","volume":"4"},"uris":["http://www.mendeley.com/documents/?uuid=3c5ba674-3017-4656-9ffe-184f30954f1f"]},{"id":"ITEM-2","itemData":{"DOI":"10.1016/j.apgeog.2020.102359","ISSN":"01436228","abstract":"Landscape is an area formed by human and nature interactions. These areas may have some differences. These differences are expressed by the character of the area. Landscape character can be defined as the presence, diversity and arrangement of landscape features that give a certain identity to landscape and make it stand out from the surrounding landscapes. Recently, Landscape Character Analysis (LCA) studies have gained momentum in order to gather more information about the landscape and to make sustainable plans and fulfill the obligations arising from the European Landscape Agreement. In this study, the Aras Basin located in the province of Erzurum in eastern Turkey are discussed using the LCA and optimum land use methodology. Natural and cultural data of the study area were digitized and analyzed with Geographic Information Systems (GIS). According to the analysis results, 14 different landscape character areas and 384 landscape character types obtained in the Aras Basin. Also, optimum land uses of the study area were determined and incompatibility was examined between these areas and landscape character types. Based on the results, the study is considered to be a data source for future implementation, management and development policies related to the basin.","author":[{"dropping-particle":"","family":"Koç","given":"Ahmet","non-dropping-particle":"","parse-names":false,"suffix":""},{"dropping-particle":"","family":"Yılmaz","given":"Sevgi","non-dropping-particle":"","parse-names":false,"suffix":""}],"container-title":"Applied Geography","id":"ITEM-2","issue":"June 2019","issued":{"date-parts":[["2020"]]},"page":"102359","publisher":"Elsevier Ltd","title":"Landscape character analysis and assessment at the lower basin-scale","type":"article-journal","volume":"125"},"uris":["http://www.mendeley.com/documents/?uuid=8dddaac3-ef1c-4528-9726-af82597ad1e3"]},{"id":"ITEM-3","itemData":{"DOI":"10.1080/14662035.2021.1964767","ISSN":"14929600","abstract":"More than 80 per cent of the world's landscapes are influenced significantly by human activities, and current land-use and land cover trends are likely to increase the rate of landscape change at a significant rate in the near future. To manage and guide landscape change, and an advocacy of positive landscape change–rather than attempts to stop change as in traditional preservationist approaches–requires the identification of threats and opportunities. Tools to do this will need to be based on well-investigated evidence for the long-term past evolution of landscapes and the understanding of possible future scenarios for change. Historic landscape characterisation (HLC) is a GIS-based method employed to interpret and study landscapes with a particular focus on representing and mapping the aspects of landscape character which result from past cultural processes. This paper introduces a new protocol which uses HLC data to model future landscape evolution and to simulate scenarios of landscape change. It describes a computer-based simulation framework derived from landscape ecology and used with HLC datasets during research on a region in southern Turkey. Such integrated modelling protocols have the potential to assist landscape planners to develop holistic and informative approaches to managing landscape change.","author":[{"dropping-particle":"","family":"Erdoğan","given":"Nurdan","non-dropping-particle":"","parse-names":false,"suffix":""},{"dropping-particle":"","family":"Carrer","given":"Francesco","non-dropping-particle":"","parse-names":false,"suffix":""},{"dropping-particle":"","family":"Tonyaloğlu","given":"Ebru Ersoy","non-dropping-particle":"","parse-names":false,"suffix":""},{"dropping-particle":"","family":"Çavdar","given":"Betül","non-dropping-particle":"","parse-names":false,"suffix":""},{"dropping-particle":"","family":"Varinlioğlu","given":"Günder","non-dropping-particle":"","parse-names":false,"suffix":""},{"dropping-particle":"","family":"Şerifoğlu","given":"Tevfik Emre","non-dropping-particle":"","parse-names":false,"suffix":""},{"dropping-particle":"","family":"Jackson","given":"Mark","non-dropping-particle":"","parse-names":false,"suffix":""},{"dropping-particle":"","family":"Kurtsan","given":"Kübra","non-dropping-particle":"","parse-names":false,"suffix":""},{"dropping-particle":"","family":"Nurlu","given":"Engin","non-dropping-particle":"","parse-names":false,"suffix":""},{"dropping-particle":"","family":"Turner","given":"Sam","non-dropping-particle":"","parse-names":false,"suffix":""}],"container-title":"Landscapes","id":"ITEM-3","issue":"2","issued":{"date-parts":[["2020"]]},"page":"168-182","title":"Simulating Change in Cultural Landscapes: The Integration of Historic Landscape Characterisation and Computer Modelling","type":"article-journal","volume":"21"},"uris":["http://www.mendeley.com/documents/?uuid=132280d8-49b8-4dd2-b135-6a5f8df03ef3"]}],"mendeley":{"formattedCitation":"(Asma &amp; Soumia, 2021; Erdoğan et al., 2020; Koç &amp; Yılmaz, 2020)","manualFormatting":"(Erdoğan et al., 2020; Koç &amp; Yılmaz, 2020)","plainTextFormattedCitation":"(Asma &amp; Soumia, 2021; Erdoğan et al., 2020; Koç &amp; Yılmaz, 2020)","previouslyFormattedCitation":"(Asma &amp; Soumia, 2021; Erdoğan et al., 2020; Koç &amp; Yılmaz, 2020)"},"properties":{"noteIndex":0},"schema":"https://github.com/citation-style-language/schema/raw/master/csl-citation.json"}</w:instrText>
      </w:r>
      <w:r w:rsidR="005D654A" w:rsidRPr="00907515">
        <w:rPr>
          <w:rFonts w:cs="Times New Roman"/>
          <w:szCs w:val="24"/>
        </w:rPr>
        <w:fldChar w:fldCharType="separate"/>
      </w:r>
      <w:r w:rsidR="005D654A" w:rsidRPr="00907515">
        <w:rPr>
          <w:rFonts w:cs="Times New Roman"/>
          <w:noProof/>
          <w:szCs w:val="24"/>
        </w:rPr>
        <w:t>(Erdoğan et al., 2020; Koç &amp; Yılmaz, 2020)</w:t>
      </w:r>
      <w:r w:rsidR="005D654A" w:rsidRPr="00907515">
        <w:rPr>
          <w:rFonts w:cs="Times New Roman"/>
          <w:szCs w:val="24"/>
        </w:rPr>
        <w:fldChar w:fldCharType="end"/>
      </w:r>
      <w:r w:rsidR="005D654A" w:rsidRPr="00907515">
        <w:rPr>
          <w:rFonts w:cs="Times New Roman"/>
          <w:szCs w:val="24"/>
        </w:rPr>
        <w:t xml:space="preserve">. </w:t>
      </w:r>
      <w:r w:rsidR="00274831" w:rsidRPr="00907515">
        <w:rPr>
          <w:rFonts w:cs="Times New Roman"/>
          <w:szCs w:val="24"/>
        </w:rPr>
        <w:t xml:space="preserve">The use of GIS techniques enables improved decisions regarding landscape protection and planning </w:t>
      </w:r>
      <w:r w:rsidR="00CF7547" w:rsidRPr="00907515">
        <w:rPr>
          <w:rFonts w:cs="Times New Roman"/>
          <w:szCs w:val="24"/>
        </w:rPr>
        <w:fldChar w:fldCharType="begin" w:fldLock="1"/>
      </w:r>
      <w:r w:rsidR="005D654A" w:rsidRPr="00907515">
        <w:rPr>
          <w:rFonts w:cs="Times New Roman"/>
          <w:szCs w:val="24"/>
        </w:rPr>
        <w:instrText>ADDIN CSL_CITATION {"citationItems":[{"id":"ITEM-1","itemData":{"DOI":"10.15576/gll/2021.4.19","ISSN":"23001496","abstract":"Landscape is an area formed by the interactions between humans and nature, which bring various characteristics to the area. Landscape Character Assessment (LCA) methods enable more accurate description, mapping, and evaluation of features within the landscape. Also, landscape characterization and classification is facilitated by the advances of Geographic Information Systems (GIS), which constitute a very efficient tool for analysis and overlay mapping. This paper explores and tests an application of Landscape Character Assessment (LCA) methodology at a regional scale in Ziban region, Algeria, combining natural and cultural attributes using GIS. The first stage of overlay of attributes is followed by the verification of draft map involving a visual assessment on-site in order to develop the final classification and assessment describing each landscape character area and type. The study results show that Ziban region has a rich structure with diversified landscapes created by unique natural and cultural landscape values composed of 36 different character areas and 19-character types. The main contribution of this research consists in developing a typology for Ziban landscape and providing useful results for decision-making related to the future management of landscape character in the Algerian context, which has undergone strong pressure related to urbanization, industry, transport, desertification, and tourism.","author":[{"dropping-particle":"","family":"Asma","given":"Menasra","non-dropping-particle":"","parse-names":false,"suffix":""},{"dropping-particle":"","family":"Soumia","given":"Bouzaher","non-dropping-particle":"","parse-names":false,"suffix":""}],"container-title":"Geomatics, Landmanagement and Landscape","id":"ITEM-1","issue":"4","issued":{"date-parts":[["2021"]]},"page":"19-29","title":"GIS tools for landscape character assessment: case of Ziban region in Algeria","type":"article-journal","volume":"4"},"uris":["http://www.mendeley.com/documents/?uuid=3c5ba674-3017-4656-9ffe-184f30954f1f"]}],"mendeley":{"formattedCitation":"(Asma &amp; Soumia, 2021)","plainTextFormattedCitation":"(Asma &amp; Soumia, 2021)","previouslyFormattedCitation":"(Asma &amp; Soumia, 2021)"},"properties":{"noteIndex":0},"schema":"https://github.com/citation-style-language/schema/raw/master/csl-citation.json"}</w:instrText>
      </w:r>
      <w:r w:rsidR="00CF7547" w:rsidRPr="00907515">
        <w:rPr>
          <w:rFonts w:cs="Times New Roman"/>
          <w:szCs w:val="24"/>
        </w:rPr>
        <w:fldChar w:fldCharType="separate"/>
      </w:r>
      <w:r w:rsidR="00CF7547" w:rsidRPr="00907515">
        <w:rPr>
          <w:rFonts w:cs="Times New Roman"/>
          <w:noProof/>
          <w:szCs w:val="24"/>
        </w:rPr>
        <w:t>(Asma &amp; Soumia, 2021)</w:t>
      </w:r>
      <w:r w:rsidR="00CF7547" w:rsidRPr="00907515">
        <w:rPr>
          <w:rFonts w:cs="Times New Roman"/>
          <w:szCs w:val="24"/>
        </w:rPr>
        <w:fldChar w:fldCharType="end"/>
      </w:r>
      <w:r w:rsidR="00CF7547" w:rsidRPr="00907515">
        <w:rPr>
          <w:rFonts w:cs="Times New Roman"/>
          <w:szCs w:val="24"/>
        </w:rPr>
        <w:t xml:space="preserve">. </w:t>
      </w:r>
      <w:r w:rsidR="00916E90" w:rsidRPr="00907515">
        <w:rPr>
          <w:rFonts w:cs="Times New Roman"/>
          <w:szCs w:val="24"/>
        </w:rPr>
        <w:t xml:space="preserve">The majority of LCA procedures involve using a GIS to map the land cover, which </w:t>
      </w:r>
      <w:r w:rsidR="006B6ED6" w:rsidRPr="00907515">
        <w:rPr>
          <w:rFonts w:cs="Times New Roman"/>
          <w:szCs w:val="24"/>
        </w:rPr>
        <w:t>includes</w:t>
      </w:r>
      <w:r w:rsidR="00916E90" w:rsidRPr="00907515">
        <w:rPr>
          <w:rFonts w:cs="Times New Roman"/>
          <w:szCs w:val="24"/>
        </w:rPr>
        <w:t xml:space="preserve"> both the natural and cultural aspects of the landscape. </w:t>
      </w:r>
      <w:r w:rsidR="00274831" w:rsidRPr="00907515">
        <w:rPr>
          <w:rFonts w:cs="Times New Roman"/>
          <w:szCs w:val="24"/>
        </w:rPr>
        <w:t>It is believed that t</w:t>
      </w:r>
      <w:r w:rsidR="00DE14A3" w:rsidRPr="00907515">
        <w:rPr>
          <w:rFonts w:cs="Times New Roman"/>
          <w:szCs w:val="24"/>
        </w:rPr>
        <w:t xml:space="preserve">he </w:t>
      </w:r>
      <w:r w:rsidR="00916E90" w:rsidRPr="00907515">
        <w:rPr>
          <w:rFonts w:cs="Times New Roman"/>
          <w:szCs w:val="24"/>
        </w:rPr>
        <w:t xml:space="preserve">GIS </w:t>
      </w:r>
      <w:r w:rsidR="00311EBF" w:rsidRPr="00907515">
        <w:rPr>
          <w:rFonts w:cs="Times New Roman"/>
          <w:szCs w:val="24"/>
        </w:rPr>
        <w:t xml:space="preserve">mapping outcome </w:t>
      </w:r>
      <w:r w:rsidR="00DE14A3" w:rsidRPr="00907515">
        <w:rPr>
          <w:rFonts w:cs="Times New Roman"/>
          <w:szCs w:val="24"/>
        </w:rPr>
        <w:t xml:space="preserve">can: 1) describe a landscape in terms of the characteristics that continue to distinguish a place; 2) provide spatial reference to baseline information via a </w:t>
      </w:r>
      <w:r w:rsidR="00B10BD3" w:rsidRPr="00907515">
        <w:rPr>
          <w:rFonts w:cs="Times New Roman"/>
          <w:szCs w:val="24"/>
        </w:rPr>
        <w:t>landscape-type</w:t>
      </w:r>
      <w:r w:rsidR="00DE14A3" w:rsidRPr="00907515">
        <w:rPr>
          <w:rFonts w:cs="Times New Roman"/>
          <w:szCs w:val="24"/>
        </w:rPr>
        <w:t xml:space="preserve"> map; 3) inform understanding of key characteristics, sense of place, and unique qualitie</w:t>
      </w:r>
      <w:r w:rsidR="008F1BC2" w:rsidRPr="00907515">
        <w:rPr>
          <w:rFonts w:cs="Times New Roman"/>
          <w:szCs w:val="24"/>
        </w:rPr>
        <w:t>s that enable informed decision-</w:t>
      </w:r>
      <w:r w:rsidR="00DE14A3" w:rsidRPr="00907515">
        <w:rPr>
          <w:rFonts w:cs="Times New Roman"/>
          <w:szCs w:val="24"/>
        </w:rPr>
        <w:t>making; and 4) assist in monitoring landscape change</w:t>
      </w:r>
      <w:r w:rsidR="00E41D80" w:rsidRPr="00907515">
        <w:rPr>
          <w:rFonts w:cs="Times New Roman"/>
          <w:szCs w:val="24"/>
        </w:rPr>
        <w:t>s</w:t>
      </w:r>
      <w:r w:rsidR="00274831" w:rsidRPr="00907515">
        <w:rPr>
          <w:rFonts w:cs="Times New Roman"/>
          <w:szCs w:val="24"/>
        </w:rPr>
        <w:t xml:space="preserve"> </w:t>
      </w:r>
      <w:r w:rsidR="00274831" w:rsidRPr="00907515">
        <w:rPr>
          <w:rFonts w:cs="Times New Roman"/>
          <w:szCs w:val="24"/>
        </w:rPr>
        <w:fldChar w:fldCharType="begin" w:fldLock="1"/>
      </w:r>
      <w:r w:rsidR="00C069AC" w:rsidRPr="00907515">
        <w:rPr>
          <w:rFonts w:cs="Times New Roman"/>
          <w:szCs w:val="24"/>
        </w:rPr>
        <w:instrText>ADDIN CSL_CITATION {"citationItems":[{"id":"ITEM-1","itemData":{"author":[{"dropping-particle":"","family":"Tudor","given":"Christine","non-dropping-particle":"","parse-names":false,"suffix":""}],"id":"ITEM-1","issue":"October","issued":{"date-parts":[["2014"]]},"title":"An Approach to Landscape Character Assessment","type":"article-journal"},"uris":["http://www.mendeley.com/documents/?uuid=3606e741-b3ee-4527-86f7-e829e14ffeff"]}],"mendeley":{"formattedCitation":"(Tudor, 2014)","plainTextFormattedCitation":"(Tudor, 2014)","previouslyFormattedCitation":"(Tudor, 2014)"},"properties":{"noteIndex":0},"schema":"https://github.com/citation-style-language/schema/raw/master/csl-citation.json"}</w:instrText>
      </w:r>
      <w:r w:rsidR="00274831" w:rsidRPr="00907515">
        <w:rPr>
          <w:rFonts w:cs="Times New Roman"/>
          <w:szCs w:val="24"/>
        </w:rPr>
        <w:fldChar w:fldCharType="separate"/>
      </w:r>
      <w:r w:rsidR="00274831" w:rsidRPr="00907515">
        <w:rPr>
          <w:rFonts w:cs="Times New Roman"/>
          <w:noProof/>
          <w:szCs w:val="24"/>
        </w:rPr>
        <w:t>(Tudor, 2014)</w:t>
      </w:r>
      <w:r w:rsidR="00274831" w:rsidRPr="00907515">
        <w:rPr>
          <w:rFonts w:cs="Times New Roman"/>
          <w:szCs w:val="24"/>
        </w:rPr>
        <w:fldChar w:fldCharType="end"/>
      </w:r>
      <w:r w:rsidR="00DE14A3" w:rsidRPr="00907515">
        <w:rPr>
          <w:rFonts w:cs="Times New Roman"/>
          <w:szCs w:val="24"/>
        </w:rPr>
        <w:t xml:space="preserve">. </w:t>
      </w:r>
    </w:p>
    <w:p w14:paraId="62C43708" w14:textId="78773294" w:rsidR="00E40D54" w:rsidRPr="00907515" w:rsidRDefault="00B20EE4" w:rsidP="0025680E">
      <w:pPr>
        <w:spacing w:before="0" w:after="0" w:line="240" w:lineRule="auto"/>
        <w:ind w:firstLine="720"/>
        <w:jc w:val="both"/>
        <w:rPr>
          <w:rFonts w:cs="Times New Roman"/>
          <w:szCs w:val="24"/>
        </w:rPr>
      </w:pPr>
      <w:r w:rsidRPr="00907515">
        <w:rPr>
          <w:rFonts w:cs="Times New Roman"/>
          <w:szCs w:val="24"/>
        </w:rPr>
        <w:t xml:space="preserve">In 2012, </w:t>
      </w:r>
      <w:r w:rsidR="009E0DA8" w:rsidRPr="00907515">
        <w:rPr>
          <w:rFonts w:cs="Times New Roman"/>
          <w:szCs w:val="24"/>
        </w:rPr>
        <w:t xml:space="preserve">the </w:t>
      </w:r>
      <w:r w:rsidR="009512E1" w:rsidRPr="00907515">
        <w:rPr>
          <w:rFonts w:cs="Times New Roman"/>
          <w:szCs w:val="24"/>
        </w:rPr>
        <w:t xml:space="preserve">Malaysian </w:t>
      </w:r>
      <w:r w:rsidR="00EC4729" w:rsidRPr="00907515">
        <w:rPr>
          <w:rFonts w:cs="Times New Roman"/>
          <w:szCs w:val="24"/>
        </w:rPr>
        <w:t xml:space="preserve">National Landscape Department under the Ministry of Housing and Local Government introduced the </w:t>
      </w:r>
      <w:r w:rsidR="00C63E6D" w:rsidRPr="00907515">
        <w:rPr>
          <w:rFonts w:cs="Times New Roman"/>
          <w:szCs w:val="24"/>
        </w:rPr>
        <w:t xml:space="preserve">Malaysian Landscape Character Assessment </w:t>
      </w:r>
      <w:r w:rsidR="00630C80" w:rsidRPr="00907515">
        <w:rPr>
          <w:rFonts w:cs="Times New Roman"/>
          <w:szCs w:val="24"/>
        </w:rPr>
        <w:t>Guide</w:t>
      </w:r>
      <w:r w:rsidR="00905ADF" w:rsidRPr="00907515">
        <w:rPr>
          <w:rFonts w:cs="Times New Roman"/>
          <w:szCs w:val="24"/>
        </w:rPr>
        <w:t xml:space="preserve"> </w:t>
      </w:r>
      <w:r w:rsidR="001C7743" w:rsidRPr="00907515">
        <w:rPr>
          <w:rFonts w:cs="Times New Roman"/>
          <w:szCs w:val="24"/>
        </w:rPr>
        <w:fldChar w:fldCharType="begin" w:fldLock="1"/>
      </w:r>
      <w:r w:rsidR="00F76A27">
        <w:rPr>
          <w:rFonts w:cs="Times New Roman"/>
          <w:szCs w:val="24"/>
        </w:rPr>
        <w:instrText>ADDIN CSL_CITATION {"citationItems":[{"id":"ITEM-1","itemData":{"DOI":"10.21834/ebpj.v5i14.2259","abstract":"Landscape is an essential national resource which includes outstanding natural and cultural heritage. Landscape character assessment can make a valuable contribution to the formation of planning policies, to the allocation of land for development and development of control activities. Efforts in landscape development, preservation and conservation existed in this country indirectly through the introduction of various acts, policies and guidelines. Legislation on development protection and the direction is to provide landscape character assessment at national, regional and local levels through thorough and systematic ways in contributing to national development and an alternative to the protection, planning and landscape management. Keywords: Landscape character acts, policies and guidelines; Landscape character assessment. eISSN: 2398-4287© 2020. The Authors. Published for AMER ABRA cE-Bs by e-International Publishing House, Ltd., UK. This is an open access article under the CC BY-NC-ND license (http://creativecommons.org/licenses/by-nc-nd/4.0/). Peer-review under responsibility of AMER (Association of Malaysian Environment-Behaviour Researchers), ABRA (Association of Behavioural Researchers on Asians) and cE-Bs (Centre for Environment-Behaviour Studies), Faculty of Architecture, Planning &amp; Surveying, Universiti Teknologi MARA, Malaysia. DOI:","author":[{"dropping-particle":"","family":"Teh","given":"Mohd Zulhaili","non-dropping-particle":"","parse-names":false,"suffix":""},{"dropping-particle":"","family":"Ghani","given":"Izham","non-dropping-particle":"","parse-names":false,"suffix":""},{"dropping-particle":"","family":"Abdullah","given":"Marina","non-dropping-particle":"","parse-names":false,"suffix":""},{"dropping-particle":"","family":"Ahmad Pugi","given":"Noorsazwan","non-dropping-particle":"","parse-names":false,"suffix":""}],"container-title":"Environment-Behaviour Proceedings Journal","id":"ITEM-1","issue":"14","issued":{"date-parts":[["2020"]]},"page":"165-170","title":"Landscape Character: Relationship between existing Acts, Policies and Guidelines in Malaysia","type":"article-journal","volume":"5"},"uris":["http://www.mendeley.com/documents/?uuid=3fd370a3-aa22-42e2-a113-dd5ee87d23d0"]},{"id":"ITEM-2","itemData":{"ISBN":"9789675375125","author":[{"dropping-particle":"","family":"National Landscape Department","given":"","non-dropping-particle":"","parse-names":false,"suffix":""}],"id":"ITEM-2","issued":{"date-parts":[["2012"]]},"title":"Manual Penilaian Karakter Landskap Malaysia","type":"book"},"uris":["http://www.mendeley.com/documents/?uuid=7af2f83a-613c-4786-a804-5d92e78e60d7"]}],"mendeley":{"formattedCitation":"(National Landscape Department, 2012; Teh et al., 2020)","plainTextFormattedCitation":"(National Landscape Department, 2012; Teh et al., 2020)","previouslyFormattedCitation":"(National Landscape Department, 2012; Teh et al., 2020)"},"properties":{"noteIndex":0},"schema":"https://github.com/citation-style-language/schema/raw/master/csl-citation.json"}</w:instrText>
      </w:r>
      <w:r w:rsidR="001C7743" w:rsidRPr="00907515">
        <w:rPr>
          <w:rFonts w:cs="Times New Roman"/>
          <w:szCs w:val="24"/>
        </w:rPr>
        <w:fldChar w:fldCharType="separate"/>
      </w:r>
      <w:r w:rsidR="001C7743" w:rsidRPr="00907515">
        <w:rPr>
          <w:rFonts w:cs="Times New Roman"/>
          <w:noProof/>
          <w:szCs w:val="24"/>
        </w:rPr>
        <w:t>(National Landscape Department, 2012; Teh et al., 2020)</w:t>
      </w:r>
      <w:r w:rsidR="001C7743" w:rsidRPr="00907515">
        <w:rPr>
          <w:rFonts w:cs="Times New Roman"/>
          <w:szCs w:val="24"/>
        </w:rPr>
        <w:fldChar w:fldCharType="end"/>
      </w:r>
      <w:r w:rsidR="001C7743" w:rsidRPr="00907515">
        <w:rPr>
          <w:rFonts w:cs="Times New Roman"/>
          <w:szCs w:val="24"/>
        </w:rPr>
        <w:t>.</w:t>
      </w:r>
      <w:r w:rsidR="00EC4729" w:rsidRPr="00907515">
        <w:rPr>
          <w:rFonts w:cs="Times New Roman"/>
          <w:szCs w:val="24"/>
        </w:rPr>
        <w:t xml:space="preserve"> </w:t>
      </w:r>
      <w:r w:rsidR="00AD75C0" w:rsidRPr="00907515">
        <w:rPr>
          <w:rFonts w:cs="Times New Roman"/>
          <w:szCs w:val="24"/>
        </w:rPr>
        <w:t xml:space="preserve">The GIS mapping procedure was </w:t>
      </w:r>
      <w:r w:rsidR="008E1DA4" w:rsidRPr="00907515">
        <w:rPr>
          <w:rFonts w:cs="Times New Roman"/>
          <w:szCs w:val="24"/>
        </w:rPr>
        <w:t>refe</w:t>
      </w:r>
      <w:r w:rsidR="007E5D63" w:rsidRPr="00907515">
        <w:rPr>
          <w:rFonts w:cs="Times New Roman"/>
          <w:szCs w:val="24"/>
        </w:rPr>
        <w:t>r</w:t>
      </w:r>
      <w:r w:rsidR="008E1DA4" w:rsidRPr="00907515">
        <w:rPr>
          <w:rFonts w:cs="Times New Roman"/>
          <w:szCs w:val="24"/>
        </w:rPr>
        <w:t>r</w:t>
      </w:r>
      <w:r w:rsidR="007E5D63" w:rsidRPr="00907515">
        <w:rPr>
          <w:rFonts w:cs="Times New Roman"/>
          <w:szCs w:val="24"/>
        </w:rPr>
        <w:t>ed</w:t>
      </w:r>
      <w:r w:rsidR="008E1DA4" w:rsidRPr="00907515">
        <w:rPr>
          <w:rFonts w:cs="Times New Roman"/>
          <w:szCs w:val="24"/>
        </w:rPr>
        <w:t xml:space="preserve"> to</w:t>
      </w:r>
      <w:r w:rsidR="00823B92" w:rsidRPr="00907515">
        <w:rPr>
          <w:rFonts w:cs="Times New Roman"/>
          <w:szCs w:val="24"/>
        </w:rPr>
        <w:t xml:space="preserve"> in the </w:t>
      </w:r>
      <w:r w:rsidR="00DB5DEF" w:rsidRPr="00907515">
        <w:rPr>
          <w:rFonts w:cs="Times New Roman"/>
          <w:szCs w:val="24"/>
        </w:rPr>
        <w:t>guidebook</w:t>
      </w:r>
      <w:r w:rsidR="00AD75C0" w:rsidRPr="00907515">
        <w:rPr>
          <w:rFonts w:cs="Times New Roman"/>
          <w:szCs w:val="24"/>
        </w:rPr>
        <w:t xml:space="preserve"> as part of the </w:t>
      </w:r>
      <w:r w:rsidRPr="00907515">
        <w:rPr>
          <w:rFonts w:cs="Times New Roman"/>
          <w:szCs w:val="24"/>
        </w:rPr>
        <w:t xml:space="preserve">LCA </w:t>
      </w:r>
      <w:r w:rsidR="00AD75C0" w:rsidRPr="00907515">
        <w:rPr>
          <w:rFonts w:cs="Times New Roman"/>
          <w:szCs w:val="24"/>
        </w:rPr>
        <w:t>process known as the desktop study</w:t>
      </w:r>
      <w:r w:rsidR="009847BF" w:rsidRPr="00907515">
        <w:rPr>
          <w:rFonts w:cs="Times New Roman"/>
          <w:szCs w:val="24"/>
        </w:rPr>
        <w:t xml:space="preserve">/desk phase </w:t>
      </w:r>
      <w:r w:rsidR="009847BF" w:rsidRPr="00907515">
        <w:rPr>
          <w:rFonts w:cs="Times New Roman"/>
          <w:szCs w:val="24"/>
        </w:rPr>
        <w:fldChar w:fldCharType="begin" w:fldLock="1"/>
      </w:r>
      <w:r w:rsidR="009847BF" w:rsidRPr="00907515">
        <w:rPr>
          <w:rFonts w:cs="Times New Roman"/>
          <w:szCs w:val="24"/>
        </w:rPr>
        <w:instrText>ADDIN CSL_CITATION {"citationItems":[{"id":"ITEM-1","itemData":{"DOI":"10.1016/j.landurbplan.2020.103757","ISSN":"01692046","abstract":"Inspired by the narrative nature of Landscape Character Assessment (LCA), we present a complete workflow to (i) build a collection of almost 7000 online texts capturing first-person perception of the Lake District National Park in England, and (ii) analyse these for sight, sound and smell perception. We extract and classify more than 28,000 descriptions referring to sight, almost 1500 to sound and 78 to smell experiences using text analysis. The resulting descriptions can be explored for the whole Lake District revealing for example, how traffic noise intrudes on experiences in the mountains close to transportation axes. Linking descriptions to LCA areas allow us to compare properties of different regions in terms of scenicness or tranquillity at a macro-level by identifying, for example, LCA areas dominated by descriptions of tranquillity or anthropogenic sounds. At a micro-level, we can zoom in to individual descriptions and landscape elements to understand how particular places are experienced in context. Local experts gave positive feedback about the utility of such information as a monitoring tool complementary to existing approaches. Our method has potential for use both in allowing comparison over time and identifying emerging themes discussed in online texts. It provides a scalable way of collecting multiple perspectives from written text, however, more work is required to understand by whom, and why, these contributions are authored.","author":[{"dropping-particle":"","family":"Koblet","given":"Olga","non-dropping-particle":"","parse-names":false,"suffix":""},{"dropping-particle":"","family":"Purves","given":"Ross S.","non-dropping-particle":"","parse-names":false,"suffix":""}],"container-title":"Landscape and Urban Planning","id":"ITEM-1","issue":"July 2019","issued":{"date-parts":[["2020"]]},"page":"103757","publisher":"Elsevier","title":"From online texts to Landscape Character Assessment: Collecting and analysing first-person landscape perception computationally","type":"article-journal","volume":"197"},"uris":["http://www.mendeley.com/documents/?uuid=8e28ca47-470b-4b72-a90b-fec43cbb688e"]}],"mendeley":{"formattedCitation":"(Koblet &amp; Purves, 2020)","plainTextFormattedCitation":"(Koblet &amp; Purves, 2020)","previouslyFormattedCitation":"(Koblet &amp; Purves, 2020)"},"properties":{"noteIndex":0},"schema":"https://github.com/citation-style-language/schema/raw/master/csl-citation.json"}</w:instrText>
      </w:r>
      <w:r w:rsidR="009847BF" w:rsidRPr="00907515">
        <w:rPr>
          <w:rFonts w:cs="Times New Roman"/>
          <w:szCs w:val="24"/>
        </w:rPr>
        <w:fldChar w:fldCharType="separate"/>
      </w:r>
      <w:r w:rsidR="009847BF" w:rsidRPr="00907515">
        <w:rPr>
          <w:rFonts w:cs="Times New Roman"/>
          <w:noProof/>
          <w:szCs w:val="24"/>
        </w:rPr>
        <w:t>(Koblet &amp; Purves, 2020)</w:t>
      </w:r>
      <w:r w:rsidR="009847BF" w:rsidRPr="00907515">
        <w:rPr>
          <w:rFonts w:cs="Times New Roman"/>
          <w:szCs w:val="24"/>
        </w:rPr>
        <w:fldChar w:fldCharType="end"/>
      </w:r>
      <w:r w:rsidR="00AD75C0" w:rsidRPr="00907515">
        <w:rPr>
          <w:rFonts w:cs="Times New Roman"/>
          <w:szCs w:val="24"/>
        </w:rPr>
        <w:t xml:space="preserve">, which </w:t>
      </w:r>
      <w:r w:rsidRPr="00907515">
        <w:rPr>
          <w:rFonts w:cs="Times New Roman"/>
          <w:szCs w:val="24"/>
        </w:rPr>
        <w:t xml:space="preserve">is </w:t>
      </w:r>
      <w:r w:rsidR="009E3BC2" w:rsidRPr="00907515">
        <w:rPr>
          <w:rFonts w:cs="Times New Roman"/>
          <w:szCs w:val="24"/>
        </w:rPr>
        <w:t xml:space="preserve">a </w:t>
      </w:r>
      <w:r w:rsidRPr="00907515">
        <w:rPr>
          <w:rFonts w:cs="Times New Roman"/>
          <w:szCs w:val="24"/>
        </w:rPr>
        <w:t>preliminary mapping process of</w:t>
      </w:r>
      <w:r w:rsidR="00AD75C0" w:rsidRPr="00907515">
        <w:rPr>
          <w:rFonts w:cs="Times New Roman"/>
          <w:szCs w:val="24"/>
        </w:rPr>
        <w:t xml:space="preserve"> landscape character in the respective region. </w:t>
      </w:r>
      <w:r w:rsidR="00F40214" w:rsidRPr="00907515">
        <w:rPr>
          <w:rFonts w:cs="Times New Roman"/>
          <w:szCs w:val="24"/>
        </w:rPr>
        <w:t xml:space="preserve">However, </w:t>
      </w:r>
      <w:r w:rsidR="003F0899" w:rsidRPr="00907515">
        <w:rPr>
          <w:rFonts w:cs="Times New Roman"/>
          <w:szCs w:val="24"/>
        </w:rPr>
        <w:t xml:space="preserve">there is still ongoing discussion among landscape professionals. </w:t>
      </w:r>
      <w:r w:rsidR="00FA5DC8" w:rsidRPr="00907515">
        <w:rPr>
          <w:rFonts w:cs="Times New Roman"/>
          <w:szCs w:val="24"/>
        </w:rPr>
        <w:t xml:space="preserve">These debates revolve around the </w:t>
      </w:r>
      <w:r w:rsidR="00981F41" w:rsidRPr="00907515">
        <w:rPr>
          <w:rFonts w:cs="Times New Roman"/>
          <w:szCs w:val="24"/>
        </w:rPr>
        <w:t>challenges</w:t>
      </w:r>
      <w:r w:rsidR="00792B99" w:rsidRPr="00907515">
        <w:rPr>
          <w:rFonts w:cs="Times New Roman"/>
          <w:szCs w:val="24"/>
        </w:rPr>
        <w:t xml:space="preserve"> to standardize </w:t>
      </w:r>
      <w:r w:rsidR="00794478" w:rsidRPr="00907515">
        <w:rPr>
          <w:rFonts w:cs="Times New Roman"/>
          <w:szCs w:val="24"/>
        </w:rPr>
        <w:t xml:space="preserve">the </w:t>
      </w:r>
      <w:r w:rsidR="00D2239D" w:rsidRPr="00907515">
        <w:rPr>
          <w:rFonts w:cs="Times New Roman"/>
          <w:szCs w:val="24"/>
        </w:rPr>
        <w:t xml:space="preserve">mapping </w:t>
      </w:r>
      <w:r w:rsidR="00794478" w:rsidRPr="00907515">
        <w:rPr>
          <w:rFonts w:cs="Times New Roman"/>
          <w:szCs w:val="24"/>
        </w:rPr>
        <w:t xml:space="preserve">method as handling </w:t>
      </w:r>
      <w:r w:rsidR="00FA5DC8" w:rsidRPr="00907515">
        <w:rPr>
          <w:rFonts w:cs="Times New Roman"/>
          <w:szCs w:val="24"/>
        </w:rPr>
        <w:t xml:space="preserve">GIS </w:t>
      </w:r>
      <w:r w:rsidR="00794478" w:rsidRPr="00907515">
        <w:rPr>
          <w:rFonts w:cs="Times New Roman"/>
          <w:szCs w:val="24"/>
        </w:rPr>
        <w:t xml:space="preserve">data </w:t>
      </w:r>
      <w:r w:rsidR="00630C80" w:rsidRPr="00907515">
        <w:rPr>
          <w:rFonts w:cs="Times New Roman"/>
          <w:szCs w:val="24"/>
        </w:rPr>
        <w:t>requires</w:t>
      </w:r>
      <w:r w:rsidR="000F15FE" w:rsidRPr="00907515">
        <w:rPr>
          <w:rFonts w:cs="Times New Roman"/>
          <w:szCs w:val="24"/>
        </w:rPr>
        <w:t xml:space="preserve"> not only technical skill </w:t>
      </w:r>
      <w:r w:rsidR="006046ED" w:rsidRPr="00907515">
        <w:rPr>
          <w:rFonts w:cs="Times New Roman"/>
          <w:szCs w:val="24"/>
        </w:rPr>
        <w:t>but also contextual understanding</w:t>
      </w:r>
      <w:r w:rsidR="009813E1" w:rsidRPr="00907515">
        <w:rPr>
          <w:rFonts w:cs="Times New Roman"/>
          <w:szCs w:val="24"/>
        </w:rPr>
        <w:t xml:space="preserve"> </w:t>
      </w:r>
      <w:r w:rsidR="009813E1" w:rsidRPr="00907515">
        <w:rPr>
          <w:rFonts w:cs="Times New Roman"/>
          <w:szCs w:val="24"/>
        </w:rPr>
        <w:fldChar w:fldCharType="begin" w:fldLock="1"/>
      </w:r>
      <w:r w:rsidR="008F7990" w:rsidRPr="00907515">
        <w:rPr>
          <w:rFonts w:cs="Times New Roman"/>
          <w:szCs w:val="24"/>
        </w:rPr>
        <w:instrText>ADDIN CSL_CITATION {"citationItems":[{"id":"ITEM-1","itemData":{"DOI":"10.1016/j.landusepol.2018.04.022","ISSN":"02648377","abstract":"Due to the multidisciplinary nature of landscape research, many different systems and methods for landscape identification and classification exist. This paper provides a systematic review of 54 contemporary landscape characterisation approaches from all over the world, with the aim of identifying major methodological strategies. Multivariate statistical analyses revealed segregation of the approaches according to the landscape concept applied, the degree of observer independence and various other factors involved in the landscape characterisation process. Our review confirmed a major distinction between approaches rooted in the natural sciences and approaches rooted in the arts and the humanities. Three substantially different methodological approaches or strategies were identified: 1) ‘holistic’ landscape character assessment approaches, by which visual perception and socio-cultural aspects of the landscape are emphasised; 2) landscape characterisation methods based on a priori selection of geo-ecological and land-use-related properties of the landscape; and 3) biophysical landscape characterisation approaches which rely strongly on statistical analyses in order to identify gradients of variation in the presence and/or abundance of landscape elements and properties. Assessment of landform and the composition of natural and human landscape elements was a central part of all of the reviewed methods. A trend towards increasing observer-independence over time was identified.","author":[{"dropping-particle":"","family":"Simensen","given":"Trond","non-dropping-particle":"","parse-names":false,"suffix":""},{"dropping-particle":"","family":"Halvorsen","given":"Rune","non-dropping-particle":"","parse-names":false,"suffix":""},{"dropping-particle":"","family":"Erikstad","given":"Lars","non-dropping-particle":"","parse-names":false,"suffix":""}],"container-title":"Land Use Policy","id":"ITEM-1","issue":"April","issued":{"date-parts":[["2018"]]},"page":"557-569","publisher":"Elsevier","title":"Methods for landscape characterisation and mapping: A systematic review","type":"article-journal","volume":"75"},"uris":["http://www.mendeley.com/documents/?uuid=171722d2-20f0-4b2d-b887-9221a6810ae2"]},{"id":"ITEM-2","itemData":{"DOI":"10.1080/14662035.2021.1964767","ISSN":"14929600","abstract":"More than 80 per cent of the world's landscapes are influenced significantly by human activities, and current land-use and land cover trends are likely to increase the rate of landscape change at a significant rate in the near future. To manage and guide landscape change, and an advocacy of positive landscape change–rather than attempts to stop change as in traditional preservationist approaches–requires the identification of threats and opportunities. Tools to do this will need to be based on well-investigated evidence for the long-term past evolution of landscapes and the understanding of possible future scenarios for change. Historic landscape characterisation (HLC) is a GIS-based method employed to interpret and study landscapes with a particular focus on representing and mapping the aspects of landscape character which result from past cultural processes. This paper introduces a new protocol which uses HLC data to model future landscape evolution and to simulate scenarios of landscape change. It describes a computer-based simulation framework derived from landscape ecology and used with HLC datasets during research on a region in southern Turkey. Such integrated modelling protocols have the potential to assist landscape planners to develop holistic and informative approaches to managing landscape change.","author":[{"dropping-particle":"","family":"Erdoğan","given":"Nurdan","non-dropping-particle":"","parse-names":false,"suffix":""},{"dropping-particle":"","family":"Carrer","given":"Francesco","non-dropping-particle":"","parse-names":false,"suffix":""},{"dropping-particle":"","family":"Tonyaloğlu","given":"Ebru Ersoy","non-dropping-particle":"","parse-names":false,"suffix":""},{"dropping-particle":"","family":"Çavdar","given":"Betül","non-dropping-particle":"","parse-names":false,"suffix":""},{"dropping-particle":"","family":"Varinlioğlu","given":"Günder","non-dropping-particle":"","parse-names":false,"suffix":""},{"dropping-particle":"","family":"Şerifoğlu","given":"Tevfik Emre","non-dropping-particle":"","parse-names":false,"suffix":""},{"dropping-particle":"","family":"Jackson","given":"Mark","non-dropping-particle":"","parse-names":false,"suffix":""},{"dropping-particle":"","family":"Kurtsan","given":"Kübra","non-dropping-particle":"","parse-names":false,"suffix":""},{"dropping-particle":"","family":"Nurlu","given":"Engin","non-dropping-particle":"","parse-names":false,"suffix":""},{"dropping-particle":"","family":"Turner","given":"Sam","non-dropping-particle":"","parse-names":false,"suffix":""}],"container-title":"Landscapes","id":"ITEM-2","issue":"2","issued":{"date-parts":[["2020"]]},"page":"168-182","title":"Simulating Change in Cultural Landscapes: The Integration of Historic Landscape Characterisation and Computer Modelling","type":"article-journal","volume":"21"},"uris":["http://www.mendeley.com/documents/?uuid=132280d8-49b8-4dd2-b135-6a5f8df03ef3"]}],"mendeley":{"formattedCitation":"(Erdoğan et al., 2020; Simensen et al., 2018)","plainTextFormattedCitation":"(Erdoğan et al., 2020; Simensen et al., 2018)","previouslyFormattedCitation":"(Erdoğan et al., 2020; Simensen et al., 2018)"},"properties":{"noteIndex":0},"schema":"https://github.com/citation-style-language/schema/raw/master/csl-citation.json"}</w:instrText>
      </w:r>
      <w:r w:rsidR="009813E1" w:rsidRPr="00907515">
        <w:rPr>
          <w:rFonts w:cs="Times New Roman"/>
          <w:szCs w:val="24"/>
        </w:rPr>
        <w:fldChar w:fldCharType="separate"/>
      </w:r>
      <w:r w:rsidR="009813E1" w:rsidRPr="00907515">
        <w:rPr>
          <w:rFonts w:cs="Times New Roman"/>
          <w:noProof/>
          <w:szCs w:val="24"/>
        </w:rPr>
        <w:t>(Erdoğan et al., 2020; Simensen et al., 2018)</w:t>
      </w:r>
      <w:r w:rsidR="009813E1" w:rsidRPr="00907515">
        <w:rPr>
          <w:rFonts w:cs="Times New Roman"/>
          <w:szCs w:val="24"/>
        </w:rPr>
        <w:fldChar w:fldCharType="end"/>
      </w:r>
      <w:r w:rsidR="009813E1" w:rsidRPr="00907515">
        <w:rPr>
          <w:rFonts w:cs="Times New Roman"/>
          <w:szCs w:val="24"/>
        </w:rPr>
        <w:t>.</w:t>
      </w:r>
      <w:r w:rsidR="00F40214" w:rsidRPr="00907515">
        <w:rPr>
          <w:rFonts w:cs="Times New Roman"/>
          <w:szCs w:val="24"/>
        </w:rPr>
        <w:t xml:space="preserve"> </w:t>
      </w:r>
      <w:r w:rsidR="009868C9" w:rsidRPr="00907515">
        <w:rPr>
          <w:rFonts w:cs="Times New Roman"/>
          <w:szCs w:val="24"/>
        </w:rPr>
        <w:t xml:space="preserve">In this regard, the objective of </w:t>
      </w:r>
      <w:r w:rsidR="009E696A" w:rsidRPr="00907515">
        <w:rPr>
          <w:rFonts w:cs="Times New Roman"/>
          <w:szCs w:val="24"/>
        </w:rPr>
        <w:t>this paper</w:t>
      </w:r>
      <w:r w:rsidR="009868C9" w:rsidRPr="00907515">
        <w:rPr>
          <w:rFonts w:cs="Times New Roman"/>
          <w:szCs w:val="24"/>
        </w:rPr>
        <w:t xml:space="preserve"> is to </w:t>
      </w:r>
      <w:r w:rsidR="00C551EC" w:rsidRPr="00907515">
        <w:rPr>
          <w:rFonts w:cs="Times New Roman"/>
          <w:szCs w:val="24"/>
        </w:rPr>
        <w:t>pilot</w:t>
      </w:r>
      <w:r w:rsidR="003F22E5" w:rsidRPr="00907515">
        <w:rPr>
          <w:rFonts w:cs="Times New Roman"/>
          <w:szCs w:val="24"/>
        </w:rPr>
        <w:t xml:space="preserve"> the mapping </w:t>
      </w:r>
      <w:r w:rsidR="00C551EC" w:rsidRPr="00907515">
        <w:rPr>
          <w:rFonts w:cs="Times New Roman"/>
          <w:szCs w:val="24"/>
        </w:rPr>
        <w:t>methods</w:t>
      </w:r>
      <w:r w:rsidR="00502C74" w:rsidRPr="00907515">
        <w:rPr>
          <w:rFonts w:cs="Times New Roman"/>
          <w:szCs w:val="24"/>
        </w:rPr>
        <w:t xml:space="preserve"> of </w:t>
      </w:r>
      <w:r w:rsidR="00630C80" w:rsidRPr="00907515">
        <w:rPr>
          <w:rFonts w:cs="Times New Roman"/>
          <w:szCs w:val="24"/>
        </w:rPr>
        <w:t xml:space="preserve">the </w:t>
      </w:r>
      <w:r w:rsidR="00502C74" w:rsidRPr="00907515">
        <w:rPr>
          <w:rFonts w:cs="Times New Roman"/>
          <w:szCs w:val="24"/>
        </w:rPr>
        <w:t xml:space="preserve">LCA </w:t>
      </w:r>
      <w:r w:rsidR="00502C74" w:rsidRPr="00907515">
        <w:rPr>
          <w:rFonts w:eastAsia="Times New Roman" w:cs="Times New Roman"/>
          <w:szCs w:val="24"/>
        </w:rPr>
        <w:t xml:space="preserve">desktop study following the </w:t>
      </w:r>
      <w:r w:rsidR="00502C74" w:rsidRPr="00907515">
        <w:rPr>
          <w:rFonts w:cs="Times New Roman"/>
          <w:szCs w:val="24"/>
        </w:rPr>
        <w:t>Malaysian Landscape Character Assessment guide</w:t>
      </w:r>
      <w:r w:rsidR="00C551EC" w:rsidRPr="00907515">
        <w:rPr>
          <w:rFonts w:cs="Times New Roman"/>
          <w:szCs w:val="24"/>
        </w:rPr>
        <w:t>book</w:t>
      </w:r>
      <w:r w:rsidR="00502C74" w:rsidRPr="00907515">
        <w:rPr>
          <w:rFonts w:cs="Times New Roman"/>
          <w:szCs w:val="24"/>
        </w:rPr>
        <w:t xml:space="preserve">. </w:t>
      </w:r>
      <w:r w:rsidR="00B00CE2" w:rsidRPr="00907515">
        <w:rPr>
          <w:rFonts w:cs="Times New Roman"/>
          <w:szCs w:val="24"/>
        </w:rPr>
        <w:t xml:space="preserve">This study's findings focused on developing a draft of landscape </w:t>
      </w:r>
      <w:r w:rsidR="00630C80" w:rsidRPr="00907515">
        <w:rPr>
          <w:rFonts w:cs="Times New Roman"/>
          <w:szCs w:val="24"/>
        </w:rPr>
        <w:t>characterization in the</w:t>
      </w:r>
      <w:r w:rsidR="00B00CE2" w:rsidRPr="00907515">
        <w:rPr>
          <w:rFonts w:cs="Times New Roman"/>
          <w:szCs w:val="24"/>
        </w:rPr>
        <w:t xml:space="preserve"> form of </w:t>
      </w:r>
      <w:r w:rsidR="00630C80" w:rsidRPr="00907515">
        <w:rPr>
          <w:rFonts w:cs="Times New Roman"/>
          <w:szCs w:val="24"/>
        </w:rPr>
        <w:t xml:space="preserve">a </w:t>
      </w:r>
      <w:r w:rsidR="00B00CE2" w:rsidRPr="00907515">
        <w:rPr>
          <w:rFonts w:cs="Times New Roman"/>
          <w:szCs w:val="24"/>
        </w:rPr>
        <w:t>preliminary landscape character-type map for an early idea of spatial planning of Hulu Langat</w:t>
      </w:r>
      <w:r w:rsidR="00630C80" w:rsidRPr="00907515">
        <w:rPr>
          <w:rFonts w:cs="Times New Roman"/>
          <w:szCs w:val="24"/>
        </w:rPr>
        <w:t>,</w:t>
      </w:r>
      <w:r w:rsidR="00B00CE2" w:rsidRPr="00907515">
        <w:rPr>
          <w:rFonts w:cs="Times New Roman"/>
          <w:szCs w:val="24"/>
        </w:rPr>
        <w:t xml:space="preserve"> especially its urban, </w:t>
      </w:r>
      <w:r w:rsidR="00630C80" w:rsidRPr="00907515">
        <w:rPr>
          <w:rFonts w:cs="Times New Roman"/>
          <w:szCs w:val="24"/>
        </w:rPr>
        <w:t xml:space="preserve">and </w:t>
      </w:r>
      <w:r w:rsidR="00184C9F">
        <w:rPr>
          <w:rFonts w:cs="Times New Roman"/>
          <w:szCs w:val="24"/>
        </w:rPr>
        <w:t>sub</w:t>
      </w:r>
      <w:r w:rsidR="00B00CE2" w:rsidRPr="00907515">
        <w:rPr>
          <w:rFonts w:cs="Times New Roman"/>
          <w:szCs w:val="24"/>
        </w:rPr>
        <w:t>urban</w:t>
      </w:r>
      <w:r w:rsidR="00C66A61" w:rsidRPr="00907515">
        <w:rPr>
          <w:rFonts w:cs="Times New Roman"/>
          <w:szCs w:val="24"/>
        </w:rPr>
        <w:t xml:space="preserve"> </w:t>
      </w:r>
      <w:r w:rsidR="00B31536" w:rsidRPr="00907515">
        <w:rPr>
          <w:rFonts w:cs="Times New Roman"/>
          <w:szCs w:val="24"/>
        </w:rPr>
        <w:t>areas</w:t>
      </w:r>
      <w:r w:rsidR="00B00CE2" w:rsidRPr="00907515">
        <w:rPr>
          <w:rFonts w:cs="Times New Roman"/>
          <w:szCs w:val="24"/>
        </w:rPr>
        <w:t xml:space="preserve">. </w:t>
      </w:r>
      <w:r w:rsidR="0074360B" w:rsidRPr="00907515">
        <w:rPr>
          <w:rFonts w:cs="Times New Roman"/>
          <w:szCs w:val="24"/>
        </w:rPr>
        <w:t xml:space="preserve">This study is important </w:t>
      </w:r>
      <w:r w:rsidR="00670FE3" w:rsidRPr="00907515">
        <w:rPr>
          <w:rFonts w:cs="Times New Roman"/>
          <w:szCs w:val="24"/>
        </w:rPr>
        <w:t xml:space="preserve">in highlighting some adjustments </w:t>
      </w:r>
      <w:r w:rsidR="00DC7215" w:rsidRPr="00907515">
        <w:rPr>
          <w:rFonts w:cs="Times New Roman"/>
          <w:szCs w:val="24"/>
        </w:rPr>
        <w:t xml:space="preserve">that may </w:t>
      </w:r>
      <w:r w:rsidR="003C4F3A" w:rsidRPr="00907515">
        <w:rPr>
          <w:rFonts w:cs="Times New Roman"/>
          <w:szCs w:val="24"/>
        </w:rPr>
        <w:t xml:space="preserve">need </w:t>
      </w:r>
      <w:r w:rsidR="00DC7215" w:rsidRPr="00907515">
        <w:rPr>
          <w:rFonts w:cs="Times New Roman"/>
          <w:szCs w:val="24"/>
        </w:rPr>
        <w:t xml:space="preserve">to be addressed </w:t>
      </w:r>
      <w:r w:rsidR="00670FE3" w:rsidRPr="00907515">
        <w:rPr>
          <w:rFonts w:cs="Times New Roman"/>
          <w:szCs w:val="24"/>
        </w:rPr>
        <w:t>in the GIS procedures f</w:t>
      </w:r>
      <w:r w:rsidR="00F15444" w:rsidRPr="00907515">
        <w:rPr>
          <w:rFonts w:cs="Times New Roman"/>
          <w:szCs w:val="24"/>
        </w:rPr>
        <w:t>rom the</w:t>
      </w:r>
      <w:r w:rsidR="00670FE3" w:rsidRPr="00907515">
        <w:rPr>
          <w:rFonts w:cs="Times New Roman"/>
          <w:szCs w:val="24"/>
        </w:rPr>
        <w:t xml:space="preserve"> </w:t>
      </w:r>
      <w:r w:rsidR="00296239" w:rsidRPr="00907515">
        <w:rPr>
          <w:rFonts w:cs="Times New Roman"/>
          <w:szCs w:val="24"/>
        </w:rPr>
        <w:t xml:space="preserve">researcher’s </w:t>
      </w:r>
      <w:r w:rsidR="00670FE3" w:rsidRPr="00907515">
        <w:rPr>
          <w:rFonts w:cs="Times New Roman"/>
          <w:szCs w:val="24"/>
        </w:rPr>
        <w:t xml:space="preserve">mapping </w:t>
      </w:r>
      <w:r w:rsidR="00F15444" w:rsidRPr="00907515">
        <w:rPr>
          <w:rFonts w:cs="Times New Roman"/>
          <w:szCs w:val="24"/>
        </w:rPr>
        <w:t>experience</w:t>
      </w:r>
      <w:r w:rsidR="00860AA8" w:rsidRPr="00907515">
        <w:rPr>
          <w:rFonts w:cs="Times New Roman"/>
          <w:szCs w:val="24"/>
        </w:rPr>
        <w:t xml:space="preserve">. </w:t>
      </w:r>
      <w:r w:rsidR="00F40214" w:rsidRPr="00907515">
        <w:rPr>
          <w:rFonts w:cs="Times New Roman"/>
          <w:szCs w:val="24"/>
        </w:rPr>
        <w:t>Nonetheless, an ongoing LCA process following this desktop study is required to generate a final landscape</w:t>
      </w:r>
      <w:r w:rsidR="00630C80" w:rsidRPr="00907515">
        <w:rPr>
          <w:rFonts w:cs="Times New Roman"/>
          <w:szCs w:val="24"/>
        </w:rPr>
        <w:t>-</w:t>
      </w:r>
      <w:r w:rsidR="00F40214" w:rsidRPr="00907515">
        <w:rPr>
          <w:rFonts w:cs="Times New Roman"/>
          <w:szCs w:val="24"/>
        </w:rPr>
        <w:t xml:space="preserve">type map that can be used to help make decisions that are tailored to local needs. </w:t>
      </w:r>
    </w:p>
    <w:p w14:paraId="55E5331B" w14:textId="6D4C8837" w:rsidR="00E40D54" w:rsidRDefault="00E40D54" w:rsidP="0025680E">
      <w:pPr>
        <w:spacing w:before="0" w:after="0" w:line="240" w:lineRule="auto"/>
        <w:jc w:val="both"/>
        <w:rPr>
          <w:rFonts w:cs="Times New Roman"/>
          <w:szCs w:val="24"/>
        </w:rPr>
      </w:pPr>
    </w:p>
    <w:p w14:paraId="2C128511" w14:textId="77777777" w:rsidR="00BE292D" w:rsidRPr="00907515" w:rsidRDefault="00BE292D" w:rsidP="0025680E">
      <w:pPr>
        <w:spacing w:before="0" w:after="0" w:line="240" w:lineRule="auto"/>
        <w:jc w:val="both"/>
        <w:rPr>
          <w:rFonts w:cs="Times New Roman"/>
          <w:szCs w:val="24"/>
        </w:rPr>
      </w:pPr>
    </w:p>
    <w:p w14:paraId="44481401" w14:textId="77777777" w:rsidR="001619A8" w:rsidRPr="00907515" w:rsidRDefault="0007370E" w:rsidP="0025680E">
      <w:pPr>
        <w:spacing w:before="0" w:after="0" w:line="240" w:lineRule="auto"/>
        <w:jc w:val="both"/>
        <w:rPr>
          <w:rFonts w:cs="Times New Roman"/>
          <w:szCs w:val="24"/>
        </w:rPr>
      </w:pPr>
      <w:r w:rsidRPr="00907515">
        <w:rPr>
          <w:rFonts w:cs="Times New Roman"/>
          <w:b/>
          <w:szCs w:val="24"/>
        </w:rPr>
        <w:t>Literature review</w:t>
      </w:r>
    </w:p>
    <w:p w14:paraId="1BC5FBEE" w14:textId="77777777" w:rsidR="001619A8" w:rsidRPr="00907515" w:rsidRDefault="001619A8" w:rsidP="0025680E">
      <w:pPr>
        <w:spacing w:before="0" w:after="0" w:line="240" w:lineRule="auto"/>
        <w:jc w:val="both"/>
        <w:rPr>
          <w:rFonts w:cs="Times New Roman"/>
          <w:szCs w:val="24"/>
        </w:rPr>
      </w:pPr>
    </w:p>
    <w:p w14:paraId="424CCA9B" w14:textId="6E68CA8E" w:rsidR="001F5734" w:rsidRPr="00907515" w:rsidRDefault="003E014A" w:rsidP="0025680E">
      <w:pPr>
        <w:spacing w:before="0" w:after="0" w:line="240" w:lineRule="auto"/>
        <w:jc w:val="both"/>
        <w:rPr>
          <w:rFonts w:cs="Times New Roman"/>
          <w:szCs w:val="24"/>
        </w:rPr>
      </w:pPr>
      <w:r w:rsidRPr="00907515">
        <w:rPr>
          <w:rFonts w:cs="Times New Roman"/>
          <w:szCs w:val="24"/>
        </w:rPr>
        <w:t xml:space="preserve">Tudor (2014, as cited in </w:t>
      </w:r>
      <w:r w:rsidRPr="00907515">
        <w:rPr>
          <w:rFonts w:cs="Times New Roman"/>
          <w:szCs w:val="24"/>
        </w:rPr>
        <w:fldChar w:fldCharType="begin" w:fldLock="1"/>
      </w:r>
      <w:r w:rsidR="00D25ACF" w:rsidRPr="00907515">
        <w:rPr>
          <w:rFonts w:cs="Times New Roman"/>
          <w:szCs w:val="24"/>
        </w:rPr>
        <w:instrText>ADDIN CSL_CITATION {"citationItems":[{"id":"ITEM-1","itemData":{"DOI":"10.1016/j.landurbplan.2020.103757","ISSN":"01692046","abstract":"Inspired by the narrative nature of Landscape Character Assessment (LCA), we present a complete workflow to (i) build a collection of almost 7000 online texts capturing first-person perception of the Lake District National Park in England, and (ii) analyse these for sight, sound and smell perception. We extract and classify more than 28,000 descriptions referring to sight, almost 1500 to sound and 78 to smell experiences using text analysis. The resulting descriptions can be explored for the whole Lake District revealing for example, how traffic noise intrudes on experiences in the mountains close to transportation axes. Linking descriptions to LCA areas allow us to compare properties of different regions in terms of scenicness or tranquillity at a macro-level by identifying, for example, LCA areas dominated by descriptions of tranquillity or anthropogenic sounds. At a micro-level, we can zoom in to individual descriptions and landscape elements to understand how particular places are experienced in context. Local experts gave positive feedback about the utility of such information as a monitoring tool complementary to existing approaches. Our method has potential for use both in allowing comparison over time and identifying emerging themes discussed in online texts. It provides a scalable way of collecting multiple perspectives from written text, however, more work is required to understand by whom, and why, these contributions are authored.","author":[{"dropping-particle":"","family":"Koblet","given":"Olga","non-dropping-particle":"","parse-names":false,"suffix":""},{"dropping-particle":"","family":"Purves","given":"Ross S.","non-dropping-particle":"","parse-names":false,"suffix":""}],"container-title":"Landscape and Urban Planning","id":"ITEM-1","issue":"July 2019","issued":{"date-parts":[["2020"]]},"page":"103757","publisher":"Elsevier","title":"From online texts to Landscape Character Assessment: Collecting and analysing first-person landscape perception computationally","type":"article-journal","volume":"197"},"uris":["http://www.mendeley.com/documents/?uuid=8e28ca47-470b-4b72-a90b-fec43cbb688e"]}],"mendeley":{"formattedCitation":"(Koblet &amp; Purves, 2020)","manualFormatting":"Koblet &amp; Purves, 2020)","plainTextFormattedCitation":"(Koblet &amp; Purves, 2020)","previouslyFormattedCitation":"(Koblet &amp; Purves, 2020)"},"properties":{"noteIndex":0},"schema":"https://github.com/citation-style-language/schema/raw/master/csl-citation.json"}</w:instrText>
      </w:r>
      <w:r w:rsidRPr="00907515">
        <w:rPr>
          <w:rFonts w:cs="Times New Roman"/>
          <w:szCs w:val="24"/>
        </w:rPr>
        <w:fldChar w:fldCharType="separate"/>
      </w:r>
      <w:r w:rsidRPr="00907515">
        <w:rPr>
          <w:rFonts w:cs="Times New Roman"/>
          <w:noProof/>
          <w:szCs w:val="24"/>
        </w:rPr>
        <w:t>Koblet &amp; Purves, 2020)</w:t>
      </w:r>
      <w:r w:rsidRPr="00907515">
        <w:rPr>
          <w:rFonts w:cs="Times New Roman"/>
          <w:szCs w:val="24"/>
        </w:rPr>
        <w:fldChar w:fldCharType="end"/>
      </w:r>
      <w:r w:rsidRPr="00907515">
        <w:rPr>
          <w:rFonts w:cs="Times New Roman"/>
          <w:szCs w:val="24"/>
        </w:rPr>
        <w:t xml:space="preserve"> </w:t>
      </w:r>
      <w:r w:rsidR="00504DB2" w:rsidRPr="00907515">
        <w:rPr>
          <w:rFonts w:cs="Times New Roman"/>
          <w:szCs w:val="24"/>
        </w:rPr>
        <w:t xml:space="preserve">defined </w:t>
      </w:r>
      <w:r w:rsidRPr="00907515">
        <w:rPr>
          <w:rFonts w:cs="Times New Roman"/>
          <w:szCs w:val="24"/>
        </w:rPr>
        <w:t xml:space="preserve">landscape character </w:t>
      </w:r>
      <w:r w:rsidR="00504DB2" w:rsidRPr="00907515">
        <w:rPr>
          <w:rFonts w:cs="Times New Roman"/>
          <w:szCs w:val="24"/>
        </w:rPr>
        <w:t xml:space="preserve">as "a distinct and recognizable, consistent pattern of elements, or traits, in the landscape that distinguishes one landscape from another, rather than indicating </w:t>
      </w:r>
      <w:r w:rsidRPr="00907515">
        <w:rPr>
          <w:rFonts w:cs="Times New Roman"/>
          <w:szCs w:val="24"/>
        </w:rPr>
        <w:t xml:space="preserve">whether one is better or worse". </w:t>
      </w:r>
      <w:r w:rsidR="005E6C53" w:rsidRPr="00907515">
        <w:rPr>
          <w:rFonts w:cs="Times New Roman"/>
          <w:szCs w:val="24"/>
        </w:rPr>
        <w:t>The notion of landscape character has become a priority in the planning of European countries, particularly</w:t>
      </w:r>
      <w:r w:rsidR="00630C80" w:rsidRPr="00907515">
        <w:rPr>
          <w:rFonts w:cs="Times New Roman"/>
          <w:szCs w:val="24"/>
        </w:rPr>
        <w:t xml:space="preserve"> toward</w:t>
      </w:r>
      <w:r w:rsidR="005E6C53" w:rsidRPr="00907515">
        <w:rPr>
          <w:rFonts w:cs="Times New Roman"/>
          <w:szCs w:val="24"/>
        </w:rPr>
        <w:t xml:space="preserve"> sustainable development.</w:t>
      </w:r>
      <w:r w:rsidR="007F6655" w:rsidRPr="00907515">
        <w:rPr>
          <w:rFonts w:cs="Times New Roman"/>
          <w:szCs w:val="24"/>
        </w:rPr>
        <w:t xml:space="preserve"> According to </w:t>
      </w:r>
      <w:r w:rsidR="007F6655" w:rsidRPr="00907515">
        <w:rPr>
          <w:rFonts w:cs="Times New Roman"/>
          <w:szCs w:val="24"/>
        </w:rPr>
        <w:fldChar w:fldCharType="begin" w:fldLock="1"/>
      </w:r>
      <w:r w:rsidR="00840007" w:rsidRPr="00907515">
        <w:rPr>
          <w:rFonts w:cs="Times New Roman"/>
          <w:szCs w:val="24"/>
        </w:rPr>
        <w:instrText>ADDIN CSL_CITATION {"citationItems":[{"id":"ITEM-1","itemData":{"DOI":"10.1016/S0169-2046(03)00026-4","ISBN":"0169-2046","ISSN":"01692046","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 ?? 2003 Elsevier Science B.V. All rights reserved.","author":[{"dropping-particle":"","family":"Antrop","given":"Marc","non-dropping-particle":"","parse-names":false,"suffix":""}],"container-title":"Landscape and Urban Planning","id":"ITEM-1","issue":"1-4","issued":{"date-parts":[["2004"]]},"page":"9-26","title":"Landscape change and the urbanization process in Europe","type":"article-journal","volume":"67"},"uris":["http://www.mendeley.com/documents/?uuid=4c0d3c99-c3c0-4483-907e-b9f1c25fec4c"]}],"mendeley":{"formattedCitation":"(Antrop, 2004a)","manualFormatting":"Antrop (2004)","plainTextFormattedCitation":"(Antrop, 2004a)","previouslyFormattedCitation":"(Antrop, 2004a)"},"properties":{"noteIndex":0},"schema":"https://github.com/citation-style-language/schema/raw/master/csl-citation.json"}</w:instrText>
      </w:r>
      <w:r w:rsidR="007F6655" w:rsidRPr="00907515">
        <w:rPr>
          <w:rFonts w:cs="Times New Roman"/>
          <w:szCs w:val="24"/>
        </w:rPr>
        <w:fldChar w:fldCharType="separate"/>
      </w:r>
      <w:r w:rsidR="00F84015" w:rsidRPr="00907515">
        <w:rPr>
          <w:rFonts w:cs="Times New Roman"/>
          <w:noProof/>
          <w:szCs w:val="24"/>
        </w:rPr>
        <w:t xml:space="preserve">Antrop </w:t>
      </w:r>
      <w:r w:rsidR="007F6655" w:rsidRPr="00907515">
        <w:rPr>
          <w:rFonts w:cs="Times New Roman"/>
          <w:noProof/>
          <w:szCs w:val="24"/>
        </w:rPr>
        <w:t>(</w:t>
      </w:r>
      <w:r w:rsidR="00F84015" w:rsidRPr="00907515">
        <w:rPr>
          <w:rFonts w:cs="Times New Roman"/>
          <w:noProof/>
          <w:szCs w:val="24"/>
        </w:rPr>
        <w:t>2004</w:t>
      </w:r>
      <w:r w:rsidR="007F6655" w:rsidRPr="00907515">
        <w:rPr>
          <w:rFonts w:cs="Times New Roman"/>
          <w:noProof/>
          <w:szCs w:val="24"/>
        </w:rPr>
        <w:t>)</w:t>
      </w:r>
      <w:r w:rsidR="007F6655" w:rsidRPr="00907515">
        <w:rPr>
          <w:rFonts w:cs="Times New Roman"/>
          <w:szCs w:val="24"/>
        </w:rPr>
        <w:fldChar w:fldCharType="end"/>
      </w:r>
      <w:r w:rsidR="007F6655" w:rsidRPr="00907515">
        <w:rPr>
          <w:rFonts w:cs="Times New Roman"/>
          <w:szCs w:val="24"/>
        </w:rPr>
        <w:t xml:space="preserve">, many new structures </w:t>
      </w:r>
      <w:r w:rsidR="0058571B" w:rsidRPr="00907515">
        <w:rPr>
          <w:rFonts w:cs="Times New Roman"/>
          <w:szCs w:val="24"/>
        </w:rPr>
        <w:t>have been</w:t>
      </w:r>
      <w:r w:rsidR="007F6655" w:rsidRPr="00907515">
        <w:rPr>
          <w:rFonts w:cs="Times New Roman"/>
          <w:szCs w:val="24"/>
        </w:rPr>
        <w:t xml:space="preserve"> constructed in European countries, obscuring the distinctiveness of traditional landscapes</w:t>
      </w:r>
      <w:r w:rsidR="00B248FB" w:rsidRPr="00907515">
        <w:rPr>
          <w:rFonts w:cs="Times New Roman"/>
          <w:szCs w:val="24"/>
        </w:rPr>
        <w:t xml:space="preserve"> in</w:t>
      </w:r>
      <w:r w:rsidR="0058571B" w:rsidRPr="00907515">
        <w:rPr>
          <w:rFonts w:cs="Times New Roman"/>
          <w:szCs w:val="24"/>
        </w:rPr>
        <w:t xml:space="preserve"> rural and</w:t>
      </w:r>
      <w:r w:rsidR="00B248FB" w:rsidRPr="00907515">
        <w:rPr>
          <w:rFonts w:cs="Times New Roman"/>
          <w:szCs w:val="24"/>
        </w:rPr>
        <w:t xml:space="preserve"> </w:t>
      </w:r>
      <w:r w:rsidR="00184C9F">
        <w:rPr>
          <w:rFonts w:cs="Times New Roman"/>
          <w:szCs w:val="24"/>
        </w:rPr>
        <w:t>sub</w:t>
      </w:r>
      <w:r w:rsidR="00630C80" w:rsidRPr="00907515">
        <w:rPr>
          <w:rFonts w:cs="Times New Roman"/>
          <w:szCs w:val="24"/>
        </w:rPr>
        <w:t>urban</w:t>
      </w:r>
      <w:r w:rsidR="00B248FB" w:rsidRPr="00907515">
        <w:rPr>
          <w:rFonts w:cs="Times New Roman"/>
          <w:szCs w:val="24"/>
        </w:rPr>
        <w:t xml:space="preserve"> </w:t>
      </w:r>
      <w:r w:rsidR="00660C9C" w:rsidRPr="00907515">
        <w:rPr>
          <w:rFonts w:cs="Times New Roman"/>
          <w:szCs w:val="24"/>
        </w:rPr>
        <w:t>areas</w:t>
      </w:r>
      <w:r w:rsidR="007F6655" w:rsidRPr="00907515">
        <w:rPr>
          <w:rFonts w:cs="Times New Roman"/>
          <w:szCs w:val="24"/>
        </w:rPr>
        <w:t xml:space="preserve">. </w:t>
      </w:r>
      <w:r w:rsidR="003E6654" w:rsidRPr="00907515">
        <w:rPr>
          <w:rFonts w:cs="Times New Roman"/>
          <w:szCs w:val="24"/>
        </w:rPr>
        <w:t>As</w:t>
      </w:r>
      <w:r w:rsidR="005E6C53" w:rsidRPr="00907515">
        <w:rPr>
          <w:rFonts w:cs="Times New Roman"/>
          <w:szCs w:val="24"/>
        </w:rPr>
        <w:t xml:space="preserve"> widespread changes </w:t>
      </w:r>
      <w:r w:rsidR="003E6654" w:rsidRPr="00907515">
        <w:rPr>
          <w:rFonts w:cs="Times New Roman"/>
          <w:szCs w:val="24"/>
        </w:rPr>
        <w:t>occur</w:t>
      </w:r>
      <w:r w:rsidR="005E6C53" w:rsidRPr="00907515">
        <w:rPr>
          <w:rFonts w:cs="Times New Roman"/>
          <w:szCs w:val="24"/>
        </w:rPr>
        <w:t xml:space="preserve"> in European rural landscapes, </w:t>
      </w:r>
      <w:r w:rsidR="00410F70" w:rsidRPr="00907515">
        <w:rPr>
          <w:rFonts w:cs="Times New Roman"/>
          <w:szCs w:val="24"/>
        </w:rPr>
        <w:fldChar w:fldCharType="begin" w:fldLock="1"/>
      </w:r>
      <w:r w:rsidR="00304102" w:rsidRPr="00907515">
        <w:rPr>
          <w:rFonts w:cs="Times New Roman"/>
          <w:szCs w:val="24"/>
        </w:rPr>
        <w:instrText>ADDIN CSL_CITATION {"citationItems":[{"id":"ITEM-1","itemData":{"abstract":"In the context of widespread changes in European rural landscapes we underline the importance of considering threats to landscape functions relating to a sense of place, exemplified using the concept of landscape character. Illustrating our argument with examples from the English CQC (Countryside Quality Counts) Project we strongly suggest to move “beyond data” in the strategic assessment of environmental change. Supplementing data on the extent and quantity of changes with contextual information against which to judge “whether these changes matter” in a particular location is vital for the practical use of change data in policy support and environmental assessments.","author":[{"dropping-particle":"","family":"Haines-Young","given":"Roy H","non-dropping-particle":"","parse-names":false,"suffix":""},{"dropping-particle":"","family":"Langanke","given":"Tobias","non-dropping-particle":"","parse-names":false,"suffix":""},{"dropping-particle":"","family":"Potschin","given":"Marion B","non-dropping-particle":"","parse-names":false,"suffix":""}],"container-title":"Use of landscape sciences for the assessment of environmental security","id":"ITEM-1","issued":{"date-parts":[["2008"]]},"page":"165-174","title":"Landscape character as a framework for the assessment of environmental change.","type":"chapter"},"uris":["http://www.mendeley.com/documents/?uuid=01418bfa-09f3-41d2-bd2f-1d0281ec7527"]}],"mendeley":{"formattedCitation":"(Haines-Young et al., 2008)","plainTextFormattedCitation":"(Haines-Young et al., 2008)","previouslyFormattedCitation":"(Haines-Young et al., 2008)"},"properties":{"noteIndex":0},"schema":"https://github.com/citation-style-language/schema/raw/master/csl-citation.json"}</w:instrText>
      </w:r>
      <w:r w:rsidR="00410F70" w:rsidRPr="00907515">
        <w:rPr>
          <w:rFonts w:cs="Times New Roman"/>
          <w:szCs w:val="24"/>
        </w:rPr>
        <w:fldChar w:fldCharType="separate"/>
      </w:r>
      <w:r w:rsidR="00410F70" w:rsidRPr="00907515">
        <w:rPr>
          <w:rFonts w:cs="Times New Roman"/>
          <w:noProof/>
          <w:szCs w:val="24"/>
        </w:rPr>
        <w:t>(Haines-Young et al., 2008)</w:t>
      </w:r>
      <w:r w:rsidR="00410F70" w:rsidRPr="00907515">
        <w:rPr>
          <w:rFonts w:cs="Times New Roman"/>
          <w:szCs w:val="24"/>
        </w:rPr>
        <w:fldChar w:fldCharType="end"/>
      </w:r>
      <w:r w:rsidR="00410F70" w:rsidRPr="00907515">
        <w:rPr>
          <w:rFonts w:cs="Times New Roman"/>
          <w:szCs w:val="24"/>
        </w:rPr>
        <w:t xml:space="preserve"> </w:t>
      </w:r>
      <w:r w:rsidR="00B048ED" w:rsidRPr="00907515">
        <w:rPr>
          <w:rFonts w:cs="Times New Roman"/>
          <w:szCs w:val="24"/>
        </w:rPr>
        <w:t>stress</w:t>
      </w:r>
      <w:r w:rsidR="00410F70" w:rsidRPr="00907515">
        <w:rPr>
          <w:rFonts w:cs="Times New Roman"/>
          <w:szCs w:val="24"/>
        </w:rPr>
        <w:t>ed</w:t>
      </w:r>
      <w:r w:rsidR="00B048ED" w:rsidRPr="00907515">
        <w:rPr>
          <w:rFonts w:cs="Times New Roman"/>
          <w:szCs w:val="24"/>
        </w:rPr>
        <w:t xml:space="preserve"> the need to address </w:t>
      </w:r>
      <w:r w:rsidR="005E6C53" w:rsidRPr="00907515">
        <w:rPr>
          <w:rFonts w:cs="Times New Roman"/>
          <w:szCs w:val="24"/>
        </w:rPr>
        <w:t xml:space="preserve">threats to landscape functions associated with a sense of place, </w:t>
      </w:r>
      <w:r w:rsidR="00B60B3A" w:rsidRPr="00907515">
        <w:rPr>
          <w:rFonts w:cs="Times New Roman"/>
          <w:szCs w:val="24"/>
        </w:rPr>
        <w:t>proved</w:t>
      </w:r>
      <w:r w:rsidR="005E6C53" w:rsidRPr="00907515">
        <w:rPr>
          <w:rFonts w:cs="Times New Roman"/>
          <w:szCs w:val="24"/>
        </w:rPr>
        <w:t xml:space="preserve"> by the concept of landscape character. </w:t>
      </w:r>
      <w:r w:rsidR="00630C80" w:rsidRPr="00907515">
        <w:rPr>
          <w:rFonts w:cs="Times New Roman"/>
          <w:szCs w:val="24"/>
        </w:rPr>
        <w:t>At</w:t>
      </w:r>
      <w:r w:rsidR="00B60B3A" w:rsidRPr="00907515">
        <w:rPr>
          <w:rFonts w:cs="Times New Roman"/>
          <w:szCs w:val="24"/>
        </w:rPr>
        <w:t xml:space="preserve"> present, </w:t>
      </w:r>
      <w:r w:rsidR="00B6412A" w:rsidRPr="00907515">
        <w:rPr>
          <w:rFonts w:cs="Times New Roman"/>
          <w:szCs w:val="24"/>
        </w:rPr>
        <w:fldChar w:fldCharType="begin" w:fldLock="1"/>
      </w:r>
      <w:r w:rsidR="00B60B3A" w:rsidRPr="00907515">
        <w:rPr>
          <w:rFonts w:cs="Times New Roman"/>
          <w:szCs w:val="24"/>
        </w:rPr>
        <w:instrText>ADDIN CSL_CITATION {"citationItems":[{"id":"ITEM-1","itemData":{"URL":"https://www.nature.scot/professional-advice/landscape/landscape-character-assessment/what-landscape-character-assessment","author":[{"dropping-particle":"","family":"NatureScot","given":"","non-dropping-particle":"","parse-names":false,"suffix":""}],"id":"ITEM-1","issued":{"date-parts":[["2023"]]},"title":"What is Landscape Character Assessment? Find out how Landscape Character Assessment is carried out","type":"webpage"},"uris":["http://www.mendeley.com/documents/?uuid=dafe924f-ded2-45bb-9b77-0a843695f613"]}],"mendeley":{"formattedCitation":"(NatureScot, 2023)","manualFormatting":"NatureScot (2023)","plainTextFormattedCitation":"(NatureScot, 2023)","previouslyFormattedCitation":"(NatureScot, 2023)"},"properties":{"noteIndex":0},"schema":"https://github.com/citation-style-language/schema/raw/master/csl-citation.json"}</w:instrText>
      </w:r>
      <w:r w:rsidR="00B6412A" w:rsidRPr="00907515">
        <w:rPr>
          <w:rFonts w:cs="Times New Roman"/>
          <w:szCs w:val="24"/>
        </w:rPr>
        <w:fldChar w:fldCharType="separate"/>
      </w:r>
      <w:r w:rsidR="00B60B3A" w:rsidRPr="00907515">
        <w:rPr>
          <w:rFonts w:cs="Times New Roman"/>
          <w:noProof/>
          <w:szCs w:val="24"/>
        </w:rPr>
        <w:t xml:space="preserve">NatureScot </w:t>
      </w:r>
      <w:r w:rsidR="00B6412A" w:rsidRPr="00907515">
        <w:rPr>
          <w:rFonts w:cs="Times New Roman"/>
          <w:noProof/>
          <w:szCs w:val="24"/>
        </w:rPr>
        <w:t>(2023)</w:t>
      </w:r>
      <w:r w:rsidR="00B6412A" w:rsidRPr="00907515">
        <w:rPr>
          <w:rFonts w:cs="Times New Roman"/>
          <w:szCs w:val="24"/>
        </w:rPr>
        <w:fldChar w:fldCharType="end"/>
      </w:r>
      <w:r w:rsidR="00B6412A" w:rsidRPr="00907515">
        <w:rPr>
          <w:rFonts w:cs="Times New Roman"/>
          <w:szCs w:val="24"/>
        </w:rPr>
        <w:t xml:space="preserve"> </w:t>
      </w:r>
      <w:r w:rsidR="00A255AE" w:rsidRPr="00907515">
        <w:rPr>
          <w:rFonts w:cs="Times New Roman"/>
          <w:szCs w:val="24"/>
        </w:rPr>
        <w:t>applies</w:t>
      </w:r>
      <w:r w:rsidR="005E6C53" w:rsidRPr="00907515">
        <w:rPr>
          <w:rFonts w:cs="Times New Roman"/>
          <w:szCs w:val="24"/>
        </w:rPr>
        <w:t xml:space="preserve"> the Landscape Character Assessment (LCA) framework for policymakers and </w:t>
      </w:r>
      <w:r w:rsidR="005E6C53" w:rsidRPr="00907515">
        <w:rPr>
          <w:rFonts w:cs="Times New Roman"/>
          <w:szCs w:val="24"/>
        </w:rPr>
        <w:lastRenderedPageBreak/>
        <w:t>practitioners to determine what makes a given area unique and what conditions should be establis</w:t>
      </w:r>
      <w:r w:rsidR="00B6412A" w:rsidRPr="00907515">
        <w:rPr>
          <w:rFonts w:cs="Times New Roman"/>
          <w:szCs w:val="24"/>
        </w:rPr>
        <w:t>hed for its growth and changes</w:t>
      </w:r>
      <w:r w:rsidR="00A255AE" w:rsidRPr="00907515">
        <w:rPr>
          <w:rFonts w:cs="Times New Roman"/>
          <w:szCs w:val="24"/>
        </w:rPr>
        <w:t xml:space="preserve"> in European countries. Other countries have begun</w:t>
      </w:r>
      <w:r w:rsidR="00B60B3A" w:rsidRPr="00907515">
        <w:rPr>
          <w:rFonts w:cs="Times New Roman"/>
          <w:szCs w:val="24"/>
        </w:rPr>
        <w:t xml:space="preserve"> and continue</w:t>
      </w:r>
      <w:r w:rsidR="00A255AE" w:rsidRPr="00907515">
        <w:rPr>
          <w:rFonts w:cs="Times New Roman"/>
          <w:szCs w:val="24"/>
        </w:rPr>
        <w:t xml:space="preserve"> to incorporate LCA into their </w:t>
      </w:r>
      <w:r w:rsidR="00F97763" w:rsidRPr="00907515">
        <w:rPr>
          <w:rFonts w:cs="Times New Roman"/>
          <w:szCs w:val="24"/>
        </w:rPr>
        <w:t>research and planning processes</w:t>
      </w:r>
      <w:r w:rsidR="00A255AE" w:rsidRPr="00907515">
        <w:rPr>
          <w:rFonts w:cs="Times New Roman"/>
          <w:szCs w:val="24"/>
        </w:rPr>
        <w:t xml:space="preserve"> </w:t>
      </w:r>
      <w:r w:rsidR="00F97763" w:rsidRPr="00907515">
        <w:rPr>
          <w:rFonts w:cs="Times New Roman"/>
          <w:szCs w:val="24"/>
        </w:rPr>
        <w:fldChar w:fldCharType="begin" w:fldLock="1"/>
      </w:r>
      <w:r w:rsidR="005420FE" w:rsidRPr="00907515">
        <w:rPr>
          <w:rFonts w:cs="Times New Roman"/>
          <w:szCs w:val="24"/>
        </w:rPr>
        <w:instrText>ADDIN CSL_CITATION {"citationItems":[{"id":"ITEM-1","itemData":{"DOI":"10.1016/j.landurbplan.2012.06.007","ISBN":"0169-2046","ISSN":"01692046","abstract":"Human attribution of multiple values to landscapes is not well understood owing to the variability and complexity of both the landscape concept and the human valuation process. In this study, we extend psychophysical analysis of landscapes by examining the relationships between multiple landscape values and physical landscape character. Previous landscape research has tended to focus on the relationship between a single value such as landscape aesthetics and a single physical landscape component, such as vegetation or water. We spatially intersected eight landscape values collected through a regional public participation GIS (PPGIS) process with landscape components and classes from the New Zealand Land Classification (NZLC) system. We used chi-square residual analysis and correspondence analysis to identify significant spatial associations. The results indicate that the general public associate particular values with specific landscape components at a regional scale. Greater than expected landscape values were associated with urban areas, water features, indigenous landcover, and mountains. Fewer than expected landscape values were associated with flatter, agricultural landscapes. We discuss the benefits and limitations of these methods for landscape assessment in New Zealand, and in the absence of PPGIS data to directly measure landscape values, whether landscape components should be used to interpolate values for landscape assessment. We urge replication of the method in other regions to increase the external validity of the landscape value-physical landscape associations described herein. © 2012 Elsevier B.V.","author":[{"dropping-particle":"","family":"Brown","given":"Greg","non-dropping-particle":"","parse-names":false,"suffix":""},{"dropping-particle":"","family":"Brabyn","given":"Lars","non-dropping-particle":"","parse-names":false,"suffix":""}],"container-title":"Landscape and Urban Planning","id":"ITEM-1","issue":"3","issued":{"date-parts":[["2012"]]},"page":"317-331","title":"An analysis of the relationships between multiple values and physical landscapes at a regional scale using public participation GIS and landscape character classification","type":"article-journal","volume":"107"},"uris":["http://www.mendeley.com/documents/?uuid=fa575f54-55ea-417f-a9e3-7cb45c0afd74"]},{"id":"ITEM-2","itemData":{"DOI":"10.1080/13504500509469634","author":[{"dropping-particle":"","family":"Kim","given":"Keun-ho","non-dropping-particle":"","parse-names":false,"suffix":""},{"dropping-particle":"","family":"Pauleit","given":"Stephan","non-dropping-particle":"","parse-names":false,"suffix":""}],"container-title":"International Journal of Sustainable Development &amp; World Ecology","id":"ITEM-2","issue":"November 2014","issued":{"date-parts":[["2009"]]},"page":"37-41","title":"Landscape metrics to assess the ecological conditions of city regions: Application to Kwangju City, South Korea","type":"article-journal"},"uris":["http://www.mendeley.com/documents/?uuid=bc0dac39-51fd-487f-a14e-68e324843af3"]},{"id":"ITEM-3","itemData":{"DOI":"10.1061/(asce)up.1943-5444.0000655","ISSN":"0733-9488","abstract":"The landscape character of metropolitan areas faces the problem of competition between protection and development. This study explores the synergism of management, protection, and development of landscape character diversity (LCD) under the influence of the inherent sensitivity of cities and landscape resource. An overlay analysis using elevation, topographic relief, and land cover identified 30 landscape description units in the Wuhan Metropolitan Area. A spatial distribution pattern of LCD was obtained using the Shannon diversity index and the moving window method, and urban influence (UI) was calculated using UI sources and a minimum cumulative resistance model. Overall landscape sensitivity (OLS) was determined by evaluating the inherent sensitivity factors from the resources and visual aspects of the landscape and establishing the weight of single factors. An integration framework for LCD, OLS, and UI was constructed, and five landscape character management and protection areas were described and corresponding strategies proposed. The method proposed can be used for scientific management and protection zoning, as a valuable reference for subsequent landscape policies and landscape character assessment research.","author":[{"dropping-particle":"","family":"Wu","given":"Yunong","non-dropping-particle":"","parse-names":false,"suffix":""},{"dropping-particle":"","family":"Wang","given":"Huijie","non-dropping-particle":"","parse-names":false,"suffix":""},{"dropping-particle":"","family":"Zhang","given":"Bin","non-dropping-particle":"","parse-names":false,"suffix":""}],"container-title":"Journal of Urban Planning and Development","id":"ITEM-3","issue":"1","issued":{"date-parts":[["2021"]]},"page":"1-12","title":"Landscape Character Diversity and Zoning Management: Case of Wuhan Metropolitan Area","type":"article-journal","volume":"147"},"uris":["http://www.mendeley.com/documents/?uuid=91a100ba-d6e0-427f-b189-bbba1e1a9748"]},{"id":"ITEM-4","itemData":{"DOI":"10.15576/gll/2021.4.19","ISSN":"23001496","abstract":"Landscape is an area formed by the interactions between humans and nature, which bring various characteristics to the area. Landscape Character Assessment (LCA) methods enable more accurate description, mapping, and evaluation of features within the landscape. Also, landscape characterization and classification is facilitated by the advances of Geographic Information Systems (GIS), which constitute a very efficient tool for analysis and overlay mapping. This paper explores and tests an application of Landscape Character Assessment (LCA) methodology at a regional scale in Ziban region, Algeria, combining natural and cultural attributes using GIS. The first stage of overlay of attributes is followed by the verification of draft map involving a visual assessment on-site in order to develop the final classification and assessment describing each landscape character area and type. The study results show that Ziban region has a rich structure with diversified landscapes created by unique natural and cultural landscape values composed of 36 different character areas and 19-character types. The main contribution of this research consists in developing a typology for Ziban landscape and providing useful results for decision-making related to the future management of landscape character in the Algerian context, which has undergone strong pressure related to urbanization, industry, transport, desertification, and tourism.","author":[{"dropping-particle":"","family":"Menasra","given":"Asma","non-dropping-particle":"","parse-names":false,"suffix":""},{"dropping-particle":"","family":"Bouzaher","given":"Soumia","non-dropping-particle":"","parse-names":false,"suffix":""}],"container-title":"Geomatics, Landmanagement and Landscape","id":"ITEM-4","issue":"4","issued":{"date-parts":[["2021"]]},"page":"19-29","title":"GIS tools for landscape character assessment: case of Ziban region in Algeria","type":"article-journal","volume":"4"},"uris":["http://www.mendeley.com/documents/?uuid=1e9619d0-0e64-424a-962c-fedab0f6a941"]}],"mendeley":{"formattedCitation":"(Brown &amp; Brabyn, 2012; Kim &amp; Pauleit, 2009; Menasra &amp; Bouzaher, 2021; Wu et al., 2021)","plainTextFormattedCitation":"(Brown &amp; Brabyn, 2012; Kim &amp; Pauleit, 2009; Menasra &amp; Bouzaher, 2021; Wu et al., 2021)","previouslyFormattedCitation":"(Brown &amp; Brabyn, 2012; Kim &amp; Pauleit, 2009; Menasra &amp; Bouzaher, 2021; Wu et al., 2021)"},"properties":{"noteIndex":0},"schema":"https://github.com/citation-style-language/schema/raw/master/csl-citation.json"}</w:instrText>
      </w:r>
      <w:r w:rsidR="00F97763" w:rsidRPr="00907515">
        <w:rPr>
          <w:rFonts w:cs="Times New Roman"/>
          <w:szCs w:val="24"/>
        </w:rPr>
        <w:fldChar w:fldCharType="separate"/>
      </w:r>
      <w:r w:rsidR="00F97763" w:rsidRPr="00907515">
        <w:rPr>
          <w:rFonts w:cs="Times New Roman"/>
          <w:noProof/>
          <w:szCs w:val="24"/>
        </w:rPr>
        <w:t>(Brown &amp; Brabyn, 2012; Kim &amp; Pauleit, 2009; Menasra &amp; Bouzaher, 2021; Wu et al., 2021)</w:t>
      </w:r>
      <w:r w:rsidR="00F97763" w:rsidRPr="00907515">
        <w:rPr>
          <w:rFonts w:cs="Times New Roman"/>
          <w:szCs w:val="24"/>
        </w:rPr>
        <w:fldChar w:fldCharType="end"/>
      </w:r>
      <w:r w:rsidR="00F97763" w:rsidRPr="00907515">
        <w:rPr>
          <w:rFonts w:cs="Times New Roman"/>
          <w:szCs w:val="24"/>
        </w:rPr>
        <w:t xml:space="preserve">. </w:t>
      </w:r>
    </w:p>
    <w:p w14:paraId="1B1A103E" w14:textId="1EB88888" w:rsidR="001F5734" w:rsidRPr="00907515" w:rsidRDefault="005420FE" w:rsidP="0025680E">
      <w:pPr>
        <w:spacing w:before="0" w:after="0" w:line="240" w:lineRule="auto"/>
        <w:ind w:firstLine="720"/>
        <w:jc w:val="both"/>
        <w:rPr>
          <w:rFonts w:cs="Times New Roman"/>
          <w:szCs w:val="24"/>
        </w:rPr>
      </w:pPr>
      <w:r w:rsidRPr="00907515">
        <w:rPr>
          <w:rFonts w:cs="Times New Roman"/>
          <w:szCs w:val="24"/>
        </w:rPr>
        <w:t>In Peninsular Mala</w:t>
      </w:r>
      <w:r w:rsidR="000B6E72" w:rsidRPr="00907515">
        <w:rPr>
          <w:rFonts w:cs="Times New Roman"/>
          <w:szCs w:val="24"/>
        </w:rPr>
        <w:t xml:space="preserve">ysia, physical development in </w:t>
      </w:r>
      <w:r w:rsidR="00630C80" w:rsidRPr="00907515">
        <w:rPr>
          <w:rFonts w:cs="Times New Roman"/>
          <w:szCs w:val="24"/>
        </w:rPr>
        <w:t xml:space="preserve">the </w:t>
      </w:r>
      <w:r w:rsidRPr="00907515">
        <w:rPr>
          <w:rFonts w:cs="Times New Roman"/>
          <w:szCs w:val="24"/>
        </w:rPr>
        <w:t xml:space="preserve">majority of Malaysia's townships, for example, Selangor, Penang, and Johor have been successful with the growth of industrial areas and good infrastructure networks </w:t>
      </w:r>
      <w:r w:rsidRPr="00907515">
        <w:rPr>
          <w:rFonts w:cs="Times New Roman"/>
          <w:szCs w:val="24"/>
        </w:rPr>
        <w:fldChar w:fldCharType="begin" w:fldLock="1"/>
      </w:r>
      <w:r w:rsidRPr="00907515">
        <w:rPr>
          <w:rFonts w:cs="Times New Roman"/>
          <w:szCs w:val="24"/>
        </w:rPr>
        <w:instrText>ADDIN CSL_CITATION {"citationItems":[{"id":"ITEM-1","itemData":{"author":[{"dropping-particle":"Van","family":"Grunsven","given":"Leo","non-dropping-particle":"","parse-names":false,"suffix":""},{"dropping-particle":"","family":"Benson","given":"Matt","non-dropping-particle":"","parse-names":false,"suffix":""}],"id":"ITEM-1","issue":"2","issued":{"date-parts":[["2020"]]},"title":"Urban Development in Malaysia : Towards A New Systems","type":"article-journal"},"uris":["http://www.mendeley.com/documents/?uuid=024170e6-e41f-418a-b6f2-4029bb0d186a"]}],"mendeley":{"formattedCitation":"(Grunsven &amp; Benson, 2020)","plainTextFormattedCitation":"(Grunsven &amp; Benson, 2020)","previouslyFormattedCitation":"(Grunsven &amp; Benson, 2020)"},"properties":{"noteIndex":0},"schema":"https://github.com/citation-style-language/schema/raw/master/csl-citation.json"}</w:instrText>
      </w:r>
      <w:r w:rsidRPr="00907515">
        <w:rPr>
          <w:rFonts w:cs="Times New Roman"/>
          <w:szCs w:val="24"/>
        </w:rPr>
        <w:fldChar w:fldCharType="separate"/>
      </w:r>
      <w:r w:rsidRPr="00907515">
        <w:rPr>
          <w:rFonts w:cs="Times New Roman"/>
          <w:noProof/>
          <w:szCs w:val="24"/>
        </w:rPr>
        <w:t>(Grunsven &amp; Benson, 2020)</w:t>
      </w:r>
      <w:r w:rsidRPr="00907515">
        <w:rPr>
          <w:rFonts w:cs="Times New Roman"/>
          <w:szCs w:val="24"/>
        </w:rPr>
        <w:fldChar w:fldCharType="end"/>
      </w:r>
      <w:r w:rsidRPr="00907515">
        <w:rPr>
          <w:rFonts w:cs="Times New Roman"/>
          <w:szCs w:val="24"/>
        </w:rPr>
        <w:t xml:space="preserve">. However, intense development puts pressure on Malaysia's urban </w:t>
      </w:r>
      <w:r w:rsidR="009C4C7A" w:rsidRPr="00907515">
        <w:rPr>
          <w:rFonts w:cs="Times New Roman"/>
          <w:szCs w:val="24"/>
        </w:rPr>
        <w:t xml:space="preserve">and </w:t>
      </w:r>
      <w:r w:rsidR="00184C9F">
        <w:rPr>
          <w:rFonts w:cs="Times New Roman"/>
          <w:szCs w:val="24"/>
        </w:rPr>
        <w:t>sub</w:t>
      </w:r>
      <w:r w:rsidR="009C4C7A" w:rsidRPr="00907515">
        <w:rPr>
          <w:rFonts w:cs="Times New Roman"/>
          <w:szCs w:val="24"/>
        </w:rPr>
        <w:t xml:space="preserve">urban areas </w:t>
      </w:r>
      <w:r w:rsidRPr="00907515">
        <w:rPr>
          <w:rFonts w:cs="Times New Roman"/>
          <w:szCs w:val="24"/>
        </w:rPr>
        <w:t>to develop without reflecting on natural characteristics</w:t>
      </w:r>
      <w:r w:rsidR="0000319C" w:rsidRPr="00907515">
        <w:rPr>
          <w:rFonts w:cs="Times New Roman"/>
          <w:szCs w:val="24"/>
        </w:rPr>
        <w:t xml:space="preserve"> </w:t>
      </w:r>
      <w:r w:rsidR="0000319C" w:rsidRPr="00907515">
        <w:rPr>
          <w:rFonts w:cs="Times New Roman"/>
          <w:szCs w:val="24"/>
        </w:rPr>
        <w:fldChar w:fldCharType="begin" w:fldLock="1"/>
      </w:r>
      <w:r w:rsidR="007C7FF9" w:rsidRPr="00907515">
        <w:rPr>
          <w:rFonts w:cs="Times New Roman"/>
          <w:szCs w:val="24"/>
        </w:rPr>
        <w:instrText>ADDIN CSL_CITATION {"citationItems":[{"id":"ITEM-1","itemData":{"DOI":"10.3390/su14137756","ISSN":"20711050","abstract":"The urbanization process in Peninsular Malaysia has resulted in an increase in temper-ature. Large cities such as Kuala Lumpur, Johor Bharu, and George Town are experiencing rapid urbanization processes, resulting in unpredictable changes in temperature and weather, which conse-quently impact community livelihoods. Many believe that the recent flooding in urban residential areas in Peninsular Malaysia has been worsened by climate change. Hence, this paper explores and discusses recent community perceptions of the climate change issue in Peninsular Malaysia. A group of 350 community members from different states in Peninsular Malaysia gave their views and opinions related to climate change via an online quantitative survey questionnaire. Their perception of the urbanization process and its impact on the increase in temperature was descriptively analyzed using the frequency analysis technique and mean score, while their suggestions in verbatim form on reducing the effects of climate change were analyzed thematically. The respondents perceived the climate change issue as attributable to the factors of urbanization, namely the manufacturing industry, population density, and private motor vehicles. Respondents provided suggestions for reducing the effects of climate change, ranging from government policies to community actions.","author":[{"dropping-particle":"","family":"Yaacob","given":"Mashitoh","non-dropping-particle":"","parse-names":false,"suffix":""},{"dropping-particle":"","family":"So","given":"Winnie Wing Mui","non-dropping-particle":"","parse-names":false,"suffix":""},{"dropping-particle":"","family":"Iizuka","given":"Noriko","non-dropping-particle":"","parse-names":false,"suffix":""}],"container-title":"Sustainability (Switzerland)","id":"ITEM-1","issue":"13","issued":{"date-parts":[["2022"]]},"page":"1-23","title":"Exploring Community Perceptions of Climate Change Issues in Peninsular Malaysia","type":"article-journal","volume":"14"},"uris":["http://www.mendeley.com/documents/?uuid=423ddb2f-73ef-4509-a481-232f9d693c67"]}],"mendeley":{"formattedCitation":"(Yaacob et al., 2022)","plainTextFormattedCitation":"(Yaacob et al., 2022)","previouslyFormattedCitation":"(Yaacob et al., 2022)"},"properties":{"noteIndex":0},"schema":"https://github.com/citation-style-language/schema/raw/master/csl-citation.json"}</w:instrText>
      </w:r>
      <w:r w:rsidR="0000319C" w:rsidRPr="00907515">
        <w:rPr>
          <w:rFonts w:cs="Times New Roman"/>
          <w:szCs w:val="24"/>
        </w:rPr>
        <w:fldChar w:fldCharType="separate"/>
      </w:r>
      <w:r w:rsidR="0000319C" w:rsidRPr="00907515">
        <w:rPr>
          <w:rFonts w:cs="Times New Roman"/>
          <w:noProof/>
          <w:szCs w:val="24"/>
        </w:rPr>
        <w:t>(Yaacob et al., 2022)</w:t>
      </w:r>
      <w:r w:rsidR="0000319C" w:rsidRPr="00907515">
        <w:rPr>
          <w:rFonts w:cs="Times New Roman"/>
          <w:szCs w:val="24"/>
        </w:rPr>
        <w:fldChar w:fldCharType="end"/>
      </w:r>
      <w:r w:rsidR="0000319C" w:rsidRPr="00907515">
        <w:rPr>
          <w:rFonts w:cs="Times New Roman"/>
          <w:szCs w:val="24"/>
        </w:rPr>
        <w:t>.</w:t>
      </w:r>
      <w:r w:rsidRPr="00907515">
        <w:rPr>
          <w:rFonts w:cs="Times New Roman"/>
          <w:szCs w:val="24"/>
        </w:rPr>
        <w:t xml:space="preserve"> </w:t>
      </w:r>
      <w:r w:rsidR="004D4A4D" w:rsidRPr="00907515">
        <w:rPr>
          <w:rFonts w:cs="Times New Roman"/>
          <w:szCs w:val="24"/>
        </w:rPr>
        <w:t xml:space="preserve">Similar to the situation in Europe </w:t>
      </w:r>
      <w:r w:rsidR="00F4185F" w:rsidRPr="00907515">
        <w:rPr>
          <w:rFonts w:cs="Times New Roman"/>
          <w:szCs w:val="24"/>
        </w:rPr>
        <w:fldChar w:fldCharType="begin" w:fldLock="1"/>
      </w:r>
      <w:r w:rsidR="00F4185F" w:rsidRPr="00907515">
        <w:rPr>
          <w:rFonts w:cs="Times New Roman"/>
          <w:szCs w:val="24"/>
        </w:rPr>
        <w:instrText>ADDIN CSL_CITATION {"citationItems":[{"id":"ITEM-1","itemData":{"DOI":"10.1016/S0169-2046(03)00026-4","ISBN":"0169-2046","ISSN":"01692046","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 ?? 2003 Elsevier Science B.V. All rights reserved.","author":[{"dropping-particle":"","family":"Antrop","given":"Marc","non-dropping-particle":"","parse-names":false,"suffix":""}],"container-title":"Landscape and Urban Planning","id":"ITEM-1","issue":"1-4","issued":{"date-parts":[["2004"]]},"page":"9-26","title":"Landscape change and the urbanization process in Europe","type":"article","volume":"67"},"uris":["http://www.mendeley.com/documents/?uuid=793a5455-881c-4fe8-8a10-6b1f6ce7afac"]},{"id":"ITEM-2","itemData":{"ISBN":"9783030508401","author":[{"dropping-particle":"","family":"Weith","given":"Thomas","non-dropping-particle":"","parse-names":false,"suffix":""},{"dropping-particle":"","family":"Barkmann","given":"Tim","non-dropping-particle":"","parse-names":false,"suffix":""},{"dropping-particle":"","family":"Gaasch","given":"Nadin","non-dropping-particle":"","parse-names":false,"suffix":""},{"dropping-particle":"","family":"Rogga","given":"Sebastian","non-dropping-particle":"","parse-names":false,"suffix":""},{"dropping-particle":"","family":"Strauß","given":"Christian","non-dropping-particle":"","parse-names":false,"suffix":""},{"dropping-particle":"","family":"Zscheischler","given":"Jana","non-dropping-particle":"","parse-names":false,"suffix":""}],"id":"ITEM-2","issued":{"date-parts":[["2021"]]},"title":"Sustainable Land Management in a European Context","type":"book"},"uris":["http://www.mendeley.com/documents/?uuid=db3ad721-2932-43cc-ae36-4bb168facbc6"]}],"mendeley":{"formattedCitation":"(Antrop, 2004b; Weith et al., 2021)","manualFormatting":"(Weith et al., 2021)","plainTextFormattedCitation":"(Antrop, 2004b; Weith et al., 2021)","previouslyFormattedCitation":"(Antrop, 2004b; Weith et al., 2021)"},"properties":{"noteIndex":0},"schema":"https://github.com/citation-style-language/schema/raw/master/csl-citation.json"}</w:instrText>
      </w:r>
      <w:r w:rsidR="00F4185F" w:rsidRPr="00907515">
        <w:rPr>
          <w:rFonts w:cs="Times New Roman"/>
          <w:szCs w:val="24"/>
        </w:rPr>
        <w:fldChar w:fldCharType="separate"/>
      </w:r>
      <w:r w:rsidR="00F4185F" w:rsidRPr="00907515">
        <w:rPr>
          <w:rFonts w:cs="Times New Roman"/>
          <w:noProof/>
          <w:szCs w:val="24"/>
        </w:rPr>
        <w:t>(Weith et al., 2021)</w:t>
      </w:r>
      <w:r w:rsidR="00F4185F" w:rsidRPr="00907515">
        <w:rPr>
          <w:rFonts w:cs="Times New Roman"/>
          <w:szCs w:val="24"/>
        </w:rPr>
        <w:fldChar w:fldCharType="end"/>
      </w:r>
      <w:r w:rsidR="00F4185F" w:rsidRPr="00907515">
        <w:rPr>
          <w:rFonts w:cs="Times New Roman"/>
          <w:szCs w:val="24"/>
        </w:rPr>
        <w:t>,</w:t>
      </w:r>
      <w:r w:rsidR="004D4A4D" w:rsidRPr="00907515">
        <w:rPr>
          <w:rFonts w:cs="Times New Roman"/>
          <w:szCs w:val="24"/>
        </w:rPr>
        <w:t xml:space="preserve"> many man-made elements and structures have been imposed upon the landscape of Malaysia, leading to a loss of diversity, coherence, and identity in the existing landscape. </w:t>
      </w:r>
      <w:r w:rsidR="00F4185F" w:rsidRPr="00907515">
        <w:rPr>
          <w:rFonts w:cs="Times New Roman"/>
          <w:szCs w:val="24"/>
        </w:rPr>
        <w:t xml:space="preserve"> </w:t>
      </w:r>
      <w:r w:rsidR="00D03429" w:rsidRPr="00907515">
        <w:rPr>
          <w:rFonts w:cs="Times New Roman"/>
          <w:szCs w:val="24"/>
        </w:rPr>
        <w:t xml:space="preserve">Over the last decades, </w:t>
      </w:r>
      <w:r w:rsidR="00630C80" w:rsidRPr="00907515">
        <w:rPr>
          <w:rFonts w:cs="Times New Roman"/>
          <w:szCs w:val="24"/>
        </w:rPr>
        <w:t>urbanization</w:t>
      </w:r>
      <w:r w:rsidR="00D03429" w:rsidRPr="00907515">
        <w:rPr>
          <w:rFonts w:cs="Times New Roman"/>
          <w:szCs w:val="24"/>
        </w:rPr>
        <w:t>, demographic alterations, and industrialization have changed Malaysia's inherent character and qualities</w:t>
      </w:r>
      <w:r w:rsidR="00630C80" w:rsidRPr="00907515">
        <w:rPr>
          <w:rFonts w:cs="Times New Roman"/>
          <w:szCs w:val="24"/>
        </w:rPr>
        <w:t>,</w:t>
      </w:r>
      <w:r w:rsidR="00D03429" w:rsidRPr="00907515">
        <w:rPr>
          <w:rFonts w:cs="Times New Roman"/>
          <w:szCs w:val="24"/>
        </w:rPr>
        <w:t xml:space="preserve"> particularly in </w:t>
      </w:r>
      <w:r w:rsidR="0096529C" w:rsidRPr="00907515">
        <w:rPr>
          <w:rFonts w:cs="Times New Roman"/>
          <w:szCs w:val="24"/>
        </w:rPr>
        <w:t>sub</w:t>
      </w:r>
      <w:r w:rsidR="00D03429" w:rsidRPr="00907515">
        <w:rPr>
          <w:rFonts w:cs="Times New Roman"/>
          <w:szCs w:val="24"/>
        </w:rPr>
        <w:t xml:space="preserve">urban areas. New designs in the built environments have been </w:t>
      </w:r>
      <w:r w:rsidR="000F15FE" w:rsidRPr="00907515">
        <w:rPr>
          <w:rFonts w:cs="Times New Roman"/>
          <w:szCs w:val="24"/>
        </w:rPr>
        <w:t>debated</w:t>
      </w:r>
      <w:r w:rsidR="00D03429" w:rsidRPr="00907515">
        <w:rPr>
          <w:rFonts w:cs="Times New Roman"/>
          <w:szCs w:val="24"/>
        </w:rPr>
        <w:t xml:space="preserve"> for their potential to alter the scenery, </w:t>
      </w:r>
      <w:r w:rsidR="00F8532D" w:rsidRPr="00907515">
        <w:rPr>
          <w:rFonts w:cs="Times New Roman"/>
          <w:szCs w:val="24"/>
        </w:rPr>
        <w:t>which later</w:t>
      </w:r>
      <w:r w:rsidR="00630C80" w:rsidRPr="00907515">
        <w:rPr>
          <w:rFonts w:cs="Times New Roman"/>
          <w:szCs w:val="24"/>
        </w:rPr>
        <w:t xml:space="preserve"> changed</w:t>
      </w:r>
      <w:r w:rsidR="00F8532D" w:rsidRPr="00907515">
        <w:rPr>
          <w:rFonts w:cs="Times New Roman"/>
          <w:szCs w:val="24"/>
        </w:rPr>
        <w:t xml:space="preserve"> the character</w:t>
      </w:r>
      <w:r w:rsidR="00630C80" w:rsidRPr="00907515">
        <w:rPr>
          <w:rFonts w:cs="Times New Roman"/>
          <w:szCs w:val="24"/>
        </w:rPr>
        <w:t>,</w:t>
      </w:r>
      <w:r w:rsidR="00F8532D" w:rsidRPr="00907515">
        <w:rPr>
          <w:rFonts w:cs="Times New Roman"/>
          <w:szCs w:val="24"/>
        </w:rPr>
        <w:t xml:space="preserve"> </w:t>
      </w:r>
      <w:r w:rsidR="00D03429" w:rsidRPr="00907515">
        <w:rPr>
          <w:rFonts w:cs="Times New Roman"/>
          <w:szCs w:val="24"/>
        </w:rPr>
        <w:t>particularly in Kuala Lu</w:t>
      </w:r>
      <w:r w:rsidR="00F4185F" w:rsidRPr="00907515">
        <w:rPr>
          <w:rFonts w:cs="Times New Roman"/>
          <w:szCs w:val="24"/>
        </w:rPr>
        <w:t>mpur and the surrounding cities</w:t>
      </w:r>
      <w:r w:rsidR="00D03429" w:rsidRPr="00907515">
        <w:rPr>
          <w:rFonts w:cs="Times New Roman"/>
          <w:szCs w:val="24"/>
        </w:rPr>
        <w:t xml:space="preserve"> </w:t>
      </w:r>
      <w:r w:rsidR="00D03429" w:rsidRPr="00907515">
        <w:rPr>
          <w:rFonts w:cs="Times New Roman"/>
          <w:szCs w:val="24"/>
        </w:rPr>
        <w:fldChar w:fldCharType="begin" w:fldLock="1"/>
      </w:r>
      <w:r w:rsidR="008B40CC" w:rsidRPr="00907515">
        <w:rPr>
          <w:rFonts w:cs="Times New Roman"/>
          <w:szCs w:val="24"/>
        </w:rPr>
        <w:instrText>ADDIN CSL_CITATION {"citationItems":[{"id":"ITEM-1","itemData":{"author":[{"dropping-particle":"","family":"Ujang","given":"Norsidah","non-dropping-particle":"","parse-names":false,"suffix":""}],"id":"ITEM-1","issued":{"date-parts":[["2016"]]},"page":"1-19","title":"Transforming the Historical Urban Village of Kampong Bharu into a New Urban Centre in Kuala Lumpur","type":"article-journal"},"uris":["http://www.mendeley.com/documents/?uuid=923cc629-dc35-43de-9604-37f98013719c"]}],"mendeley":{"formattedCitation":"(Ujang, 2016)","plainTextFormattedCitation":"(Ujang, 2016)","previouslyFormattedCitation":"(Ujang, 2016)"},"properties":{"noteIndex":0},"schema":"https://github.com/citation-style-language/schema/raw/master/csl-citation.json"}</w:instrText>
      </w:r>
      <w:r w:rsidR="00D03429" w:rsidRPr="00907515">
        <w:rPr>
          <w:rFonts w:cs="Times New Roman"/>
          <w:szCs w:val="24"/>
        </w:rPr>
        <w:fldChar w:fldCharType="separate"/>
      </w:r>
      <w:r w:rsidR="00D03429" w:rsidRPr="00907515">
        <w:rPr>
          <w:rFonts w:cs="Times New Roman"/>
          <w:noProof/>
          <w:szCs w:val="24"/>
        </w:rPr>
        <w:t>(Ujang, 2016)</w:t>
      </w:r>
      <w:r w:rsidR="00D03429" w:rsidRPr="00907515">
        <w:rPr>
          <w:rFonts w:cs="Times New Roman"/>
          <w:szCs w:val="24"/>
        </w:rPr>
        <w:fldChar w:fldCharType="end"/>
      </w:r>
      <w:r w:rsidR="00D03429" w:rsidRPr="00907515">
        <w:rPr>
          <w:rFonts w:cs="Times New Roman"/>
          <w:szCs w:val="24"/>
        </w:rPr>
        <w:t xml:space="preserve">. </w:t>
      </w:r>
    </w:p>
    <w:p w14:paraId="3D76C010" w14:textId="37F6E535" w:rsidR="001F5734" w:rsidRPr="00907515" w:rsidRDefault="00232937" w:rsidP="0025680E">
      <w:pPr>
        <w:spacing w:before="0" w:after="0" w:line="240" w:lineRule="auto"/>
        <w:ind w:firstLine="720"/>
        <w:jc w:val="both"/>
        <w:rPr>
          <w:rFonts w:cs="Times New Roman"/>
          <w:szCs w:val="24"/>
        </w:rPr>
      </w:pPr>
      <w:r w:rsidRPr="00907515">
        <w:rPr>
          <w:rFonts w:cs="Times New Roman"/>
          <w:szCs w:val="24"/>
        </w:rPr>
        <w:t xml:space="preserve">In general, the Malaysian Landscape Character Assessment method </w:t>
      </w:r>
      <w:r w:rsidR="009F2B6C" w:rsidRPr="00907515">
        <w:rPr>
          <w:rFonts w:cs="Times New Roman"/>
          <w:szCs w:val="24"/>
        </w:rPr>
        <w:t xml:space="preserve">in the guidebook </w:t>
      </w:r>
      <w:r w:rsidRPr="00907515">
        <w:rPr>
          <w:rFonts w:cs="Times New Roman"/>
          <w:szCs w:val="24"/>
        </w:rPr>
        <w:t>has</w:t>
      </w:r>
      <w:r w:rsidR="00A24054" w:rsidRPr="00907515">
        <w:rPr>
          <w:rFonts w:cs="Times New Roman"/>
          <w:szCs w:val="24"/>
        </w:rPr>
        <w:t xml:space="preserve"> provided</w:t>
      </w:r>
      <w:r w:rsidRPr="00907515">
        <w:rPr>
          <w:rFonts w:cs="Times New Roman"/>
          <w:szCs w:val="24"/>
        </w:rPr>
        <w:t xml:space="preserve"> </w:t>
      </w:r>
      <w:r w:rsidR="00630C80" w:rsidRPr="00907515">
        <w:rPr>
          <w:rFonts w:cs="Times New Roman"/>
          <w:szCs w:val="24"/>
        </w:rPr>
        <w:t>a very well-defined step</w:t>
      </w:r>
      <w:r w:rsidR="00CF23BA" w:rsidRPr="00907515">
        <w:rPr>
          <w:rFonts w:cs="Times New Roman"/>
          <w:szCs w:val="24"/>
        </w:rPr>
        <w:t xml:space="preserve">. The method </w:t>
      </w:r>
      <w:r w:rsidRPr="00907515">
        <w:rPr>
          <w:rFonts w:cs="Times New Roman"/>
          <w:szCs w:val="24"/>
        </w:rPr>
        <w:t>aims, ultimately, to produce a landscape-style map</w:t>
      </w:r>
      <w:r w:rsidR="009F2B6C" w:rsidRPr="00907515">
        <w:rPr>
          <w:rFonts w:cs="Times New Roman"/>
          <w:szCs w:val="24"/>
        </w:rPr>
        <w:t xml:space="preserve"> </w:t>
      </w:r>
      <w:r w:rsidR="00570F56" w:rsidRPr="00907515">
        <w:rPr>
          <w:rFonts w:cs="Times New Roman"/>
          <w:szCs w:val="24"/>
        </w:rPr>
        <w:t>that</w:t>
      </w:r>
      <w:r w:rsidRPr="00907515">
        <w:rPr>
          <w:rFonts w:cs="Times New Roman"/>
          <w:szCs w:val="24"/>
        </w:rPr>
        <w:t xml:space="preserve"> will be used as guidelines for managing the landscape resources. Before any new development, LCA can help to identify what types of landscapes are suitable for the sustainability of existing natural and cultural resources, especially in rural and metropolitan edge areas. The character of the landscape will be coordinated with the strategy for developing the landscape based on the quality, strength, and uniqueness of the existing elements. </w:t>
      </w:r>
      <w:r w:rsidR="00677342" w:rsidRPr="00907515">
        <w:rPr>
          <w:rFonts w:cs="Times New Roman"/>
          <w:szCs w:val="24"/>
        </w:rPr>
        <w:t>In the study of sub</w:t>
      </w:r>
      <w:r w:rsidR="00D03429" w:rsidRPr="00907515">
        <w:rPr>
          <w:rFonts w:cs="Times New Roman"/>
          <w:szCs w:val="24"/>
        </w:rPr>
        <w:t xml:space="preserve">urban, </w:t>
      </w:r>
      <w:r w:rsidR="00D03429" w:rsidRPr="00907515">
        <w:rPr>
          <w:rFonts w:cs="Times New Roman"/>
          <w:szCs w:val="24"/>
        </w:rPr>
        <w:fldChar w:fldCharType="begin" w:fldLock="1"/>
      </w:r>
      <w:r w:rsidR="00D03429" w:rsidRPr="00907515">
        <w:rPr>
          <w:rFonts w:cs="Times New Roman"/>
          <w:szCs w:val="24"/>
        </w:rPr>
        <w:instrText>ADDIN CSL_CITATION {"citationItems":[{"id":"ITEM-1","itemData":{"DOI":"10.1007/978-3-030-86499-6_2","ISSN":"25228722","abstract":"The peri-urban area or zones happen all over the globe as urban areas are rapidly expanding, and over the coming decades, the urbanization process will continue to grow exponentially. The peri-urban area, naturally being transitional and ambiguity in its character has put this area in obscurity. The dynamic changes in the social and cultural aspect will reflect the peri-urban area identity. Being neither urban nor completely rural, peri-urban areas show the common characteristic of equivocalness, despite their diversity in terms of definition, formation, and measure. In contrast with the concept that urban and rural areas were defined by very definite land-use patterns and unambiguous socio-cultural, the implicit boundaries between this locations and peri-urban area were unclearly defined. Thus, this article seeks to attain the objectives: (i) examining the peri-urban definitions, policy, and strategies implemented by Malaysia and Europe; and (ii) to highlight the importance of establishing more appropriate strategies for this particular area. This qualitative study, with content analysis, provides a comprehensive review on reviving the socio-cultural identity of the dynamic peri-urban. The finding shows that with good and appropriate planning, as well as strategies, can benefit the peri-urban sustainability. These features and their interactions have made them recognized as large peri-urban regions or interfaces to become a critical in their own research area. On account of the unique identity and the connection between these peri-urban areas and metropolitan cities has been recognized by their own right as essential areas or interfaces (PUI). The contribution of this paper is to alert the local government, especially the policymaker on the importance of the peri-urban socio-cultural identity in controlling the encroachment of development.","author":[{"dropping-particle":"","family":"Mazlan","given":"Maizura","non-dropping-particle":"","parse-names":false,"suffix":""},{"dropping-particle":"","family":"Ismail","given":"Nor Atiah","non-dropping-particle":"","parse-names":false,"suffix":""},{"dropping-particle":"","family":"Yusof","given":"Mohd Johari Mohd","non-dropping-particle":"","parse-names":false,"suffix":""},{"dropping-particle":"","family":"Aziz","given":"Faziawati Abdul","non-dropping-particle":"","parse-names":false,"suffix":""}],"container-title":"Resilient and Responsible Smart Cities","id":"ITEM-1","issued":{"date-parts":[["2022"]]},"page":"15-30","title":"The Dilution of Peri-Urban Socio-Cultural Identity: An Insight into Policies and Strategies in Malaysia and the European Commission","type":"chapter"},"uris":["http://www.mendeley.com/documents/?uuid=fd132d64-f619-42b9-90eb-ac4d4c86723f"]}],"mendeley":{"formattedCitation":"(Mazlan et al., 2022)","manualFormatting":"Mazlan et al., (2022)","plainTextFormattedCitation":"(Mazlan et al., 2022)","previouslyFormattedCitation":"(Mazlan et al., 2022)"},"properties":{"noteIndex":0},"schema":"https://github.com/citation-style-language/schema/raw/master/csl-citation.json"}</w:instrText>
      </w:r>
      <w:r w:rsidR="00D03429" w:rsidRPr="00907515">
        <w:rPr>
          <w:rFonts w:cs="Times New Roman"/>
          <w:szCs w:val="24"/>
        </w:rPr>
        <w:fldChar w:fldCharType="separate"/>
      </w:r>
      <w:r w:rsidR="00D03429" w:rsidRPr="00907515">
        <w:rPr>
          <w:rFonts w:cs="Times New Roman"/>
          <w:noProof/>
          <w:szCs w:val="24"/>
        </w:rPr>
        <w:t>Mazlan et al. (2022)</w:t>
      </w:r>
      <w:r w:rsidR="00D03429" w:rsidRPr="00907515">
        <w:rPr>
          <w:rFonts w:cs="Times New Roman"/>
          <w:szCs w:val="24"/>
        </w:rPr>
        <w:fldChar w:fldCharType="end"/>
      </w:r>
      <w:r w:rsidR="00D03429" w:rsidRPr="00907515">
        <w:rPr>
          <w:rFonts w:cs="Times New Roman"/>
          <w:szCs w:val="24"/>
        </w:rPr>
        <w:t xml:space="preserve"> have suggested that sustainability should not be confined to the protection of natural resources; it should also include the preservation of landscape identity as a form of cultural </w:t>
      </w:r>
      <w:r w:rsidR="00B31536" w:rsidRPr="00907515">
        <w:rPr>
          <w:rFonts w:cs="Times New Roman"/>
          <w:szCs w:val="24"/>
        </w:rPr>
        <w:t>landscape</w:t>
      </w:r>
      <w:r w:rsidR="00D03429" w:rsidRPr="00907515">
        <w:rPr>
          <w:rFonts w:cs="Times New Roman"/>
          <w:szCs w:val="24"/>
        </w:rPr>
        <w:t xml:space="preserve">. The changing landscape needs constant attention to manage growth </w:t>
      </w:r>
      <w:r w:rsidR="00565395">
        <w:rPr>
          <w:rFonts w:cs="Times New Roman"/>
          <w:szCs w:val="24"/>
        </w:rPr>
        <w:t>sustainably</w:t>
      </w:r>
      <w:r w:rsidR="00D03429" w:rsidRPr="00907515">
        <w:rPr>
          <w:rFonts w:cs="Times New Roman"/>
          <w:szCs w:val="24"/>
        </w:rPr>
        <w:t xml:space="preserve"> and to ensure that the landscape </w:t>
      </w:r>
      <w:r w:rsidR="00205940" w:rsidRPr="00907515">
        <w:rPr>
          <w:rFonts w:cs="Times New Roman"/>
          <w:szCs w:val="24"/>
        </w:rPr>
        <w:t xml:space="preserve">can continue to be appreciated. </w:t>
      </w:r>
      <w:r w:rsidR="000A4BC5" w:rsidRPr="00907515">
        <w:rPr>
          <w:rFonts w:cs="Times New Roman"/>
          <w:szCs w:val="24"/>
        </w:rPr>
        <w:t>Taking into consideration the current state of the landscape in Malaysia, there is an immediate need for direction regarding the process of monitoring changes using LCA</w:t>
      </w:r>
      <w:r w:rsidR="00A70483" w:rsidRPr="00907515">
        <w:rPr>
          <w:rFonts w:cs="Times New Roman"/>
          <w:szCs w:val="24"/>
        </w:rPr>
        <w:t xml:space="preserve"> </w:t>
      </w:r>
      <w:r w:rsidR="00A70483" w:rsidRPr="00907515">
        <w:rPr>
          <w:rFonts w:cs="Times New Roman"/>
          <w:szCs w:val="24"/>
        </w:rPr>
        <w:fldChar w:fldCharType="begin" w:fldLock="1"/>
      </w:r>
      <w:r w:rsidR="00A3444A" w:rsidRPr="00907515">
        <w:rPr>
          <w:rFonts w:cs="Times New Roman"/>
          <w:szCs w:val="24"/>
        </w:rPr>
        <w:instrText>ADDIN CSL_CITATION {"citationItems":[{"id":"ITEM-1","itemData":{"author":[{"dropping-particle":"","family":"Zakariya","given":"Khalilah","non-dropping-particle":"","parse-names":false,"suffix":""},{"dropping-particle":"","family":"Ibrahim","given":"Putri Haryati","non-dropping-particle":"","parse-names":false,"suffix":""},{"dropping-particle":"","family":"Amirah","given":"Nur","non-dropping-particle":"","parse-names":false,"suffix":""},{"dropping-particle":"","family":"Wahab","given":"Abdul","non-dropping-particle":"","parse-names":false,"suffix":""}],"id":"ITEM-1","issue":"1","issued":{"date-parts":[["2019"]]},"page":"85-99","title":"Conceptual Framework of Rural Landscape Character Assessment to Guide Tourism Development in Rural Areas","type":"article-journal","volume":"24"},"uris":["http://www.mendeley.com/documents/?uuid=16804f69-3075-43aa-8c6a-65c724672300"]}],"mendeley":{"formattedCitation":"(Zakariya et al., 2019)","plainTextFormattedCitation":"(Zakariya et al., 2019)","previouslyFormattedCitation":"(Zakariya et al., 2019)"},"properties":{"noteIndex":0},"schema":"https://github.com/citation-style-language/schema/raw/master/csl-citation.json"}</w:instrText>
      </w:r>
      <w:r w:rsidR="00A70483" w:rsidRPr="00907515">
        <w:rPr>
          <w:rFonts w:cs="Times New Roman"/>
          <w:szCs w:val="24"/>
        </w:rPr>
        <w:fldChar w:fldCharType="separate"/>
      </w:r>
      <w:r w:rsidR="00A70483" w:rsidRPr="00907515">
        <w:rPr>
          <w:rFonts w:cs="Times New Roman"/>
          <w:noProof/>
          <w:szCs w:val="24"/>
        </w:rPr>
        <w:t>(Zakariya et al., 2019)</w:t>
      </w:r>
      <w:r w:rsidR="00A70483" w:rsidRPr="00907515">
        <w:rPr>
          <w:rFonts w:cs="Times New Roman"/>
          <w:szCs w:val="24"/>
        </w:rPr>
        <w:fldChar w:fldCharType="end"/>
      </w:r>
      <w:r w:rsidR="000A4BC5" w:rsidRPr="00907515">
        <w:rPr>
          <w:rFonts w:cs="Times New Roman"/>
          <w:szCs w:val="24"/>
        </w:rPr>
        <w:t xml:space="preserve">. </w:t>
      </w:r>
      <w:r w:rsidR="009F5855" w:rsidRPr="00907515">
        <w:rPr>
          <w:rFonts w:cs="Times New Roman"/>
          <w:szCs w:val="24"/>
        </w:rPr>
        <w:t xml:space="preserve">To overcome any difficulties that planners, landscape architects, and researchers might encounter, it is crucial to </w:t>
      </w:r>
      <w:r w:rsidR="007265E0" w:rsidRPr="00907515">
        <w:rPr>
          <w:rFonts w:cs="Times New Roman"/>
          <w:szCs w:val="24"/>
        </w:rPr>
        <w:t xml:space="preserve">pilot </w:t>
      </w:r>
      <w:r w:rsidR="009F5855" w:rsidRPr="00907515">
        <w:rPr>
          <w:rFonts w:cs="Times New Roman"/>
          <w:szCs w:val="24"/>
        </w:rPr>
        <w:t xml:space="preserve">the LCA desktop mapping procedures described in the Malaysian Landscape Character Assessment guide. </w:t>
      </w:r>
    </w:p>
    <w:p w14:paraId="39F8103A" w14:textId="022911AF" w:rsidR="00390B46" w:rsidRDefault="00567474" w:rsidP="0025680E">
      <w:pPr>
        <w:spacing w:before="0" w:after="0" w:line="240" w:lineRule="auto"/>
        <w:ind w:firstLine="720"/>
        <w:jc w:val="both"/>
        <w:rPr>
          <w:rFonts w:cs="Times New Roman"/>
          <w:szCs w:val="24"/>
        </w:rPr>
      </w:pPr>
      <w:r w:rsidRPr="00907515">
        <w:rPr>
          <w:rFonts w:cs="Times New Roman"/>
          <w:szCs w:val="24"/>
        </w:rPr>
        <w:t xml:space="preserve">Incorporating GIS into the LCA approach has become common due to the method's well-established efficacy in the realm of map-based analysis </w:t>
      </w:r>
      <w:r w:rsidRPr="00907515">
        <w:rPr>
          <w:rFonts w:cs="Times New Roman"/>
          <w:szCs w:val="24"/>
        </w:rPr>
        <w:fldChar w:fldCharType="begin" w:fldLock="1"/>
      </w:r>
      <w:r w:rsidRPr="00907515">
        <w:rPr>
          <w:rFonts w:cs="Times New Roman"/>
          <w:szCs w:val="24"/>
        </w:rPr>
        <w:instrText>ADDIN CSL_CITATION {"citationItems":[{"id":"ITEM-1","itemData":{"DOI":"10.3390/su15032615","ISSN":"20711050","abstract":"The Ming Great Wall (M-GW) is the most representative large linear heritage in China, and faces the problem of landscape fragmentation caused by traditional monument-based protection and disorderly tourism development. We propose to utilise character-based approach for managing landscape change and preserving its integrity. This paper presents a hierarchical characterisation method for the M-GW landscape in Ji-Town in two steps: definition and delimitation of landscape area, and zoning of landscape characters. The landscape area was identified based on the landscape relevance of the space from natural, cultural, and visual aspects. The landscape character types and areas were identified by two dominant attributes using a layout method at Level I (general zoning), and by eight specific attributes using a synthetic method that combines digital and manual approaches at Level II (detailed zoning). According to the analysis results, a wide belt landscape area of about 8650.7 km2 was delimited. A total of eight landscape character types, 15 sub-types, 47 landscape character areas and 359 sub-areas were obtained. Additionally, the results highlighted the key landscape characteristics that could be used for the planning and construction of the National Cultural Park. Finally, this research provides further direction for the theoretical and technical basis of future research on landscape characterization and sustainable management of the whole M-GW and other linear heritage landscapes.","author":[{"dropping-particle":"","family":"Zhao","given":"Shuang","non-dropping-particle":"","parse-names":false,"suffix":""},{"dropping-particle":"","family":"Yang","given":"Diechuan","non-dropping-particle":"","parse-names":false,"suffix":""},{"dropping-particle":"","family":"Gao","given":"Chi","non-dropping-particle":"","parse-names":false,"suffix":""}],"container-title":"Sustainability (Switzerland)","id":"ITEM-1","issue":"3","issued":{"date-parts":[["2023"]]},"page":"1-21","title":"Identifying Landscape Character for Large Linear Heritage: A Case Study of the Ming Great Wall in Ji-Town, China","type":"article-journal","volume":"15"},"uris":["http://www.mendeley.com/documents/?uuid=a455c169-fead-4015-9248-d430568b60a0"]}],"mendeley":{"formattedCitation":"(Zhao et al., 2023)","plainTextFormattedCitation":"(Zhao et al., 2023)","previouslyFormattedCitation":"(Zhao et al., 2023)"},"properties":{"noteIndex":0},"schema":"https://github.com/citation-style-language/schema/raw/master/csl-citation.json"}</w:instrText>
      </w:r>
      <w:r w:rsidRPr="00907515">
        <w:rPr>
          <w:rFonts w:cs="Times New Roman"/>
          <w:szCs w:val="24"/>
        </w:rPr>
        <w:fldChar w:fldCharType="separate"/>
      </w:r>
      <w:r w:rsidRPr="00907515">
        <w:rPr>
          <w:rFonts w:cs="Times New Roman"/>
          <w:noProof/>
          <w:szCs w:val="24"/>
        </w:rPr>
        <w:t>(Zhao et al., 2023)</w:t>
      </w:r>
      <w:r w:rsidRPr="00907515">
        <w:rPr>
          <w:rFonts w:cs="Times New Roman"/>
          <w:szCs w:val="24"/>
        </w:rPr>
        <w:fldChar w:fldCharType="end"/>
      </w:r>
      <w:r w:rsidRPr="00907515">
        <w:rPr>
          <w:rFonts w:cs="Times New Roman"/>
          <w:szCs w:val="24"/>
        </w:rPr>
        <w:t xml:space="preserve">. Desktop research of satellite images provides the raw data for basic LCA mapping, which later relies on visual interpretation, comprehension, and perception of the experts. In </w:t>
      </w:r>
      <w:r w:rsidR="00521A5F">
        <w:rPr>
          <w:rFonts w:cs="Times New Roman"/>
          <w:szCs w:val="24"/>
        </w:rPr>
        <w:t xml:space="preserve">the </w:t>
      </w:r>
      <w:r w:rsidRPr="00907515">
        <w:rPr>
          <w:rFonts w:cs="Times New Roman"/>
          <w:szCs w:val="24"/>
        </w:rPr>
        <w:t>normal</w:t>
      </w:r>
      <w:r w:rsidR="008D6101" w:rsidRPr="00907515">
        <w:rPr>
          <w:rFonts w:cs="Times New Roman"/>
          <w:szCs w:val="24"/>
        </w:rPr>
        <w:t xml:space="preserve"> LCA </w:t>
      </w:r>
      <w:r w:rsidR="003A6022" w:rsidRPr="00907515">
        <w:rPr>
          <w:rFonts w:cs="Times New Roman"/>
          <w:szCs w:val="24"/>
        </w:rPr>
        <w:t xml:space="preserve">desktop </w:t>
      </w:r>
      <w:r w:rsidR="008D6101" w:rsidRPr="00907515">
        <w:rPr>
          <w:rFonts w:cs="Times New Roman"/>
          <w:szCs w:val="24"/>
        </w:rPr>
        <w:t xml:space="preserve">mapping phase, landscape architects with </w:t>
      </w:r>
      <w:proofErr w:type="spellStart"/>
      <w:r w:rsidR="0083309E" w:rsidRPr="00907515">
        <w:rPr>
          <w:rFonts w:cs="Times New Roman"/>
          <w:szCs w:val="24"/>
        </w:rPr>
        <w:t>geospatialist</w:t>
      </w:r>
      <w:r w:rsidR="003F4214" w:rsidRPr="00907515">
        <w:rPr>
          <w:rFonts w:cs="Times New Roman"/>
          <w:szCs w:val="24"/>
        </w:rPr>
        <w:t>s</w:t>
      </w:r>
      <w:proofErr w:type="spellEnd"/>
      <w:r w:rsidR="001E16BE" w:rsidRPr="00907515">
        <w:rPr>
          <w:rFonts w:cs="Times New Roman"/>
          <w:szCs w:val="24"/>
        </w:rPr>
        <w:t>,</w:t>
      </w:r>
      <w:r w:rsidR="008D6101" w:rsidRPr="00907515">
        <w:rPr>
          <w:rFonts w:cs="Times New Roman"/>
          <w:szCs w:val="24"/>
        </w:rPr>
        <w:t xml:space="preserve"> geologists</w:t>
      </w:r>
      <w:r w:rsidR="00521A5F">
        <w:rPr>
          <w:rFonts w:cs="Times New Roman"/>
          <w:szCs w:val="24"/>
        </w:rPr>
        <w:t>,</w:t>
      </w:r>
      <w:r w:rsidR="009C3CE2" w:rsidRPr="00907515">
        <w:rPr>
          <w:rFonts w:cs="Times New Roman"/>
          <w:szCs w:val="24"/>
        </w:rPr>
        <w:t xml:space="preserve"> or</w:t>
      </w:r>
      <w:r w:rsidR="008D6101" w:rsidRPr="00907515">
        <w:rPr>
          <w:rFonts w:cs="Times New Roman"/>
          <w:szCs w:val="24"/>
        </w:rPr>
        <w:t xml:space="preserve"> </w:t>
      </w:r>
      <w:r w:rsidR="001E16BE" w:rsidRPr="00907515">
        <w:rPr>
          <w:rFonts w:cs="Times New Roman"/>
          <w:szCs w:val="24"/>
        </w:rPr>
        <w:t xml:space="preserve">ecologists </w:t>
      </w:r>
      <w:r w:rsidR="008D6101" w:rsidRPr="00907515">
        <w:rPr>
          <w:rFonts w:cs="Times New Roman"/>
          <w:szCs w:val="24"/>
        </w:rPr>
        <w:t xml:space="preserve">are among crucial members of the main research team. </w:t>
      </w:r>
      <w:r w:rsidR="009C3CE2" w:rsidRPr="00907515">
        <w:rPr>
          <w:rFonts w:cs="Times New Roman"/>
          <w:szCs w:val="24"/>
        </w:rPr>
        <w:t xml:space="preserve">Expert interpretation of the data is a key part of the evaluation, as is the use of geographic information system (GIS) software to graphically display the findings and guarantee precision in the final map. </w:t>
      </w:r>
      <w:r w:rsidR="00BD5C27" w:rsidRPr="00907515">
        <w:rPr>
          <w:rFonts w:cs="Times New Roman"/>
          <w:szCs w:val="24"/>
        </w:rPr>
        <w:t xml:space="preserve"> </w:t>
      </w:r>
      <w:r w:rsidRPr="00907515">
        <w:rPr>
          <w:rFonts w:cs="Times New Roman"/>
          <w:szCs w:val="24"/>
        </w:rPr>
        <w:t xml:space="preserve">According to </w:t>
      </w:r>
      <w:r w:rsidRPr="00907515">
        <w:rPr>
          <w:rFonts w:cs="Times New Roman"/>
          <w:szCs w:val="24"/>
        </w:rPr>
        <w:fldChar w:fldCharType="begin" w:fldLock="1"/>
      </w:r>
      <w:r w:rsidRPr="00907515">
        <w:rPr>
          <w:rFonts w:cs="Times New Roman"/>
          <w:szCs w:val="24"/>
        </w:rPr>
        <w:instrText>ADDIN CSL_CITATION {"citationItems":[{"id":"ITEM-1","itemData":{"DOI":"10.3390/land10010053","ISSN":"2073445X","abstract":"Landscape character assessment (LCA) methods have been used in the past few decades to analyze, classify, and map landscape types, using objective and subjective approaches, with the aid of both quantitative and qualitative data. This paper addresses and critically evaluates the compromises and ways in which contemporary LCA methodologies employ (or profess they employ) objective versus subjective and quantitative versus qualitative data and analytical tools, in their conceptualization and implementation. It begins with an extensive literature review of the ways in which the objective/subjective and the quantitative/qualitative variables interweave in currently practiced or proposed versions of LCA. With the aid of meta-analysis, the paper traces and discusses the recent evolution, methods, concessions, and risks of such endeavors, and develops an integrative conceptual model for critical assessment, analysis, and negotiation of the interplay between objective-subjective and quantitative-qualitative constituent parts of existing LCA methodologies. It concludes by pointing to pitfalls and prospects, in the broader attempt towards a more concerted, integrative approach to LCA development and practice, both appropriate to its challenges and adaptable to time-space-culture-discipline landscape particularities and means of implementation.","author":[{"dropping-particle":"","family":"Terkenli","given":"Theano S.","non-dropping-particle":"","parse-names":false,"suffix":""},{"dropping-particle":"","family":"Gkoltsiou","given":"Aikaterini","non-dropping-particle":"","parse-names":false,"suffix":""},{"dropping-particle":"","family":"Kavroudakis","given":"Dimitris","non-dropping-particle":"","parse-names":false,"suffix":""}],"container-title":"Land","id":"ITEM-1","issue":"1","issued":{"date-parts":[["2021"]]},"page":"1-19","title":"The interplay of objectivity and subjectivity in landscape character assessment: Qualitative and quantitative approaches and challenges","type":"article-journal","volume":"10"},"uris":["http://www.mendeley.com/documents/?uuid=104157bb-8d7c-4a58-b702-8ddfe2df1bd0"]}],"mendeley":{"formattedCitation":"(Terkenli et al., 2021)","manualFormatting":"Terkenli et al. (2021)","plainTextFormattedCitation":"(Terkenli et al., 2021)","previouslyFormattedCitation":"(Terkenli et al., 2021)"},"properties":{"noteIndex":0},"schema":"https://github.com/citation-style-language/schema/raw/master/csl-citation.json"}</w:instrText>
      </w:r>
      <w:r w:rsidRPr="00907515">
        <w:rPr>
          <w:rFonts w:cs="Times New Roman"/>
          <w:szCs w:val="24"/>
        </w:rPr>
        <w:fldChar w:fldCharType="separate"/>
      </w:r>
      <w:r w:rsidRPr="00907515">
        <w:rPr>
          <w:rFonts w:cs="Times New Roman"/>
          <w:noProof/>
          <w:szCs w:val="24"/>
        </w:rPr>
        <w:t>Terkenli et al. (2021)</w:t>
      </w:r>
      <w:r w:rsidRPr="00907515">
        <w:rPr>
          <w:rFonts w:cs="Times New Roman"/>
          <w:szCs w:val="24"/>
        </w:rPr>
        <w:fldChar w:fldCharType="end"/>
      </w:r>
      <w:r w:rsidRPr="00907515">
        <w:rPr>
          <w:rFonts w:cs="Times New Roman"/>
          <w:szCs w:val="24"/>
        </w:rPr>
        <w:t xml:space="preserve">, the procedure for map interpretation in the desktop study is considered to be subjective because the method that is described is dependent on the perception of the researcher. What is important at the desktop stage is that the data on the physical characteristics of the landscape are collected, and distinct regions (LCA areas) are described </w:t>
      </w:r>
      <w:r w:rsidRPr="00907515">
        <w:rPr>
          <w:rFonts w:cs="Times New Roman"/>
          <w:szCs w:val="24"/>
        </w:rPr>
        <w:fldChar w:fldCharType="begin" w:fldLock="1"/>
      </w:r>
      <w:r w:rsidRPr="00907515">
        <w:rPr>
          <w:rFonts w:cs="Times New Roman"/>
          <w:szCs w:val="24"/>
        </w:rPr>
        <w:instrText>ADDIN CSL_CITATION {"citationItems":[{"id":"ITEM-1","itemData":{"DOI":"10.1016/j.landurbplan.2020.103757","ISSN":"01692046","abstract":"Inspired by the narrative nature of Landscape Character Assessment (LCA), we present a complete workflow to (i) build a collection of almost 7000 online texts capturing first-person perception of the Lake District National Park in England, and (ii) analyse these for sight, sound and smell perception. We extract and classify more than 28,000 descriptions referring to sight, almost 1500 to sound and 78 to smell experiences using text analysis. The resulting descriptions can be explored for the whole Lake District revealing for example, how traffic noise intrudes on experiences in the mountains close to transportation axes. Linking descriptions to LCA areas allow us to compare properties of different regions in terms of scenicness or tranquillity at a macro-level by identifying, for example, LCA areas dominated by descriptions of tranquillity or anthropogenic sounds. At a micro-level, we can zoom in to individual descriptions and landscape elements to understand how particular places are experienced in context. Local experts gave positive feedback about the utility of such information as a monitoring tool complementary to existing approaches. Our method has potential for use both in allowing comparison over time and identifying emerging themes discussed in online texts. It provides a scalable way of collecting multiple perspectives from written text, however, more work is required to understand by whom, and why, these contributions are authored.","author":[{"dropping-particle":"","family":"Koblet","given":"Olga","non-dropping-particle":"","parse-names":false,"suffix":""},{"dropping-particle":"","family":"Purves","given":"Ross S.","non-dropping-particle":"","parse-names":false,"suffix":""}],"container-title":"Landscape and Urban Planning","id":"ITEM-1","issue":"July 2019","issued":{"date-parts":[["2020"]]},"page":"103757","publisher":"Elsevier","title":"From online texts to Landscape Character Assessment: Collecting and analysing first-person landscape perception computationally","type":"article-journal","volume":"197"},"uris":["http://www.mendeley.com/documents/?uuid=8e28ca47-470b-4b72-a90b-fec43cbb688e"]}],"mendeley":{"formattedCitation":"(Koblet &amp; Purves, 2020)","plainTextFormattedCitation":"(Koblet &amp; Purves, 2020)","previouslyFormattedCitation":"(Koblet &amp; Purves, 2020)"},"properties":{"noteIndex":0},"schema":"https://github.com/citation-style-language/schema/raw/master/csl-citation.json"}</w:instrText>
      </w:r>
      <w:r w:rsidRPr="00907515">
        <w:rPr>
          <w:rFonts w:cs="Times New Roman"/>
          <w:szCs w:val="24"/>
        </w:rPr>
        <w:fldChar w:fldCharType="separate"/>
      </w:r>
      <w:r w:rsidRPr="00907515">
        <w:rPr>
          <w:rFonts w:cs="Times New Roman"/>
          <w:noProof/>
          <w:szCs w:val="24"/>
        </w:rPr>
        <w:t>(Koblet &amp; Purves, 2020)</w:t>
      </w:r>
      <w:r w:rsidRPr="00907515">
        <w:rPr>
          <w:rFonts w:cs="Times New Roman"/>
          <w:szCs w:val="24"/>
        </w:rPr>
        <w:fldChar w:fldCharType="end"/>
      </w:r>
      <w:r w:rsidRPr="00907515">
        <w:rPr>
          <w:rFonts w:cs="Times New Roman"/>
          <w:szCs w:val="24"/>
        </w:rPr>
        <w:t xml:space="preserve">. </w:t>
      </w:r>
      <w:r w:rsidRPr="00907515">
        <w:rPr>
          <w:rFonts w:cs="Times New Roman"/>
          <w:szCs w:val="24"/>
        </w:rPr>
        <w:fldChar w:fldCharType="begin" w:fldLock="1"/>
      </w:r>
      <w:r w:rsidRPr="00907515">
        <w:rPr>
          <w:rFonts w:cs="Times New Roman"/>
          <w:szCs w:val="24"/>
        </w:rPr>
        <w:instrText>ADDIN CSL_CITATION {"citationItems":[{"id":"ITEM-1","itemData":{"DOI":"10.1016/j.jort.2021.100418","ISSN":"22130780","abstract":"This paper investigated the use of landscape character assessment and perception surveys of stakeholders (i.e. employees, students and visitors) and SWOT analysis as a holistic approach to developing landscape management guidelines for historical public parks. The aim is to conserve and protect the historical and cultural heritage (landscape character) of historical public parks and address the stakeholder needs that do not threaten the park's historical and cultural heritage. The site selected for study is Syggrou Estate, a historical park located within the northern suburbs of Athens, Greece. Specific objectives of the study are to: (i) assess the historical, cultural, and natural importance of Syggrou Estate, (ii) determine the perceptions and needs of stakeholders, iii) provide landscape management guidelines for historical public parks based on landscape character assessment, perception surveys and SWOT analysis. The results show that the most important aspects of Syggrou Estate are the forest and cultivations for the retention of the Estate's historical value. The three most popular development actions were to conserve the present crops, restore the basic infrastructure, and increase educational activities. This research is valuable for identifying and assessing landscape characteristics and enhancing landscape awareness for sustainable park management. It provides a consultation among experts and stakeholders regarding the park's development priorities and their associated landscape guidelines and supports practitioners on park management and any legislation regarding the protection and enhancement of parks history and biodiversity.","author":[{"dropping-particle":"","family":"Gkoltsiou","given":"Aikaterini","non-dropping-particle":"","parse-names":false,"suffix":""},{"dropping-particle":"","family":"Paraskevopoulou","given":"Angeliki","non-dropping-particle":"","parse-names":false,"suffix":""}],"container-title":"Journal of Outdoor Recreation and Tourism","id":"ITEM-1","issue":"August","issued":{"date-parts":[["2021"]]},"page":"100418","publisher":"Elsevier Ltd","title":"Landscape character assessment, perception surveys of stakeholders and SWOT analysis: A holistic approach to historical public park management","type":"article-journal","volume":"35"},"uris":["http://www.mendeley.com/documents/?uuid=ad4bf1c3-eef5-47e4-855a-57b489ade012"]}],"mendeley":{"formattedCitation":"(Gkoltsiou &amp; Paraskevopoulou, 2021)","manualFormatting":"Gkoltsiou &amp; Paraskevopoulou, (2021)","plainTextFormattedCitation":"(Gkoltsiou &amp; Paraskevopoulou, 2021)","previouslyFormattedCitation":"(Gkoltsiou &amp; Paraskevopoulou, 2021)"},"properties":{"noteIndex":0},"schema":"https://github.com/citation-style-language/schema/raw/master/csl-citation.json"}</w:instrText>
      </w:r>
      <w:r w:rsidRPr="00907515">
        <w:rPr>
          <w:rFonts w:cs="Times New Roman"/>
          <w:szCs w:val="24"/>
        </w:rPr>
        <w:fldChar w:fldCharType="separate"/>
      </w:r>
      <w:r w:rsidRPr="00907515">
        <w:rPr>
          <w:rFonts w:cs="Times New Roman"/>
          <w:noProof/>
          <w:szCs w:val="24"/>
        </w:rPr>
        <w:t>Gkoltsiou &amp; Paraskevopoulou, (2021)</w:t>
      </w:r>
      <w:r w:rsidRPr="00907515">
        <w:rPr>
          <w:rFonts w:cs="Times New Roman"/>
          <w:szCs w:val="24"/>
        </w:rPr>
        <w:fldChar w:fldCharType="end"/>
      </w:r>
      <w:r w:rsidRPr="00907515">
        <w:rPr>
          <w:rFonts w:cs="Times New Roman"/>
          <w:szCs w:val="24"/>
        </w:rPr>
        <w:t xml:space="preserve"> </w:t>
      </w:r>
      <w:r w:rsidR="003A6022" w:rsidRPr="00907515">
        <w:rPr>
          <w:rFonts w:cs="Times New Roman"/>
          <w:szCs w:val="24"/>
        </w:rPr>
        <w:t>describes</w:t>
      </w:r>
      <w:r w:rsidRPr="00907515">
        <w:rPr>
          <w:rFonts w:cs="Times New Roman"/>
          <w:szCs w:val="24"/>
        </w:rPr>
        <w:t xml:space="preserve"> that the process entails tracking, registering, collecting, and evaluating data.</w:t>
      </w:r>
      <w:r w:rsidR="003A6022" w:rsidRPr="00907515">
        <w:rPr>
          <w:rFonts w:cs="Times New Roman"/>
          <w:szCs w:val="24"/>
        </w:rPr>
        <w:t xml:space="preserve"> </w:t>
      </w:r>
      <w:r w:rsidR="00BD5C27" w:rsidRPr="00907515">
        <w:rPr>
          <w:rFonts w:cs="Times New Roman"/>
          <w:szCs w:val="24"/>
        </w:rPr>
        <w:t xml:space="preserve">Since the information is still descriptive and </w:t>
      </w:r>
      <w:r w:rsidR="003A6022" w:rsidRPr="00907515">
        <w:rPr>
          <w:rFonts w:cs="Times New Roman"/>
          <w:szCs w:val="24"/>
        </w:rPr>
        <w:t>in the process of re-evaluation</w:t>
      </w:r>
      <w:r w:rsidR="00BD5C27" w:rsidRPr="00907515">
        <w:rPr>
          <w:rFonts w:cs="Times New Roman"/>
          <w:szCs w:val="24"/>
        </w:rPr>
        <w:t>, the final landscape's character is not yet revealed at this stage.</w:t>
      </w:r>
      <w:r w:rsidR="003A6022" w:rsidRPr="00907515">
        <w:rPr>
          <w:rFonts w:cs="Times New Roman"/>
          <w:szCs w:val="24"/>
        </w:rPr>
        <w:t xml:space="preserve"> </w:t>
      </w:r>
    </w:p>
    <w:p w14:paraId="7C9812DA" w14:textId="711842CF" w:rsidR="003E1C4E" w:rsidRDefault="003E1C4E" w:rsidP="0025680E">
      <w:pPr>
        <w:spacing w:before="0" w:after="0" w:line="240" w:lineRule="auto"/>
        <w:ind w:firstLine="720"/>
        <w:jc w:val="both"/>
        <w:rPr>
          <w:rFonts w:cs="Times New Roman"/>
          <w:szCs w:val="24"/>
        </w:rPr>
      </w:pPr>
    </w:p>
    <w:p w14:paraId="4AC7FBA8" w14:textId="77777777" w:rsidR="003E1C4E" w:rsidRPr="00E17270" w:rsidRDefault="003E1C4E" w:rsidP="0025680E">
      <w:pPr>
        <w:spacing w:before="0" w:after="0" w:line="240" w:lineRule="auto"/>
        <w:ind w:firstLine="720"/>
        <w:jc w:val="both"/>
        <w:rPr>
          <w:rFonts w:cs="Times New Roman"/>
          <w:szCs w:val="24"/>
        </w:rPr>
      </w:pPr>
    </w:p>
    <w:p w14:paraId="0AA92E12" w14:textId="25A0828B" w:rsidR="00CA5DBD" w:rsidRPr="00907515" w:rsidRDefault="00F07A23" w:rsidP="0025680E">
      <w:pPr>
        <w:spacing w:before="0" w:after="0" w:line="240" w:lineRule="auto"/>
        <w:rPr>
          <w:rFonts w:eastAsia="Calibri" w:cs="Times New Roman"/>
          <w:b/>
          <w:bCs/>
          <w:szCs w:val="24"/>
        </w:rPr>
      </w:pPr>
      <w:r w:rsidRPr="00907515">
        <w:rPr>
          <w:rFonts w:eastAsia="Calibri" w:cs="Times New Roman"/>
          <w:b/>
          <w:bCs/>
          <w:szCs w:val="24"/>
        </w:rPr>
        <w:lastRenderedPageBreak/>
        <w:t xml:space="preserve">Material and </w:t>
      </w:r>
      <w:r w:rsidR="003E1C4E">
        <w:rPr>
          <w:rFonts w:eastAsia="Calibri" w:cs="Times New Roman"/>
          <w:b/>
          <w:bCs/>
          <w:szCs w:val="24"/>
        </w:rPr>
        <w:t>m</w:t>
      </w:r>
      <w:r w:rsidRPr="00907515">
        <w:rPr>
          <w:rFonts w:eastAsia="Calibri" w:cs="Times New Roman"/>
          <w:b/>
          <w:bCs/>
          <w:szCs w:val="24"/>
        </w:rPr>
        <w:t>ethods</w:t>
      </w:r>
    </w:p>
    <w:p w14:paraId="7568964F" w14:textId="77777777" w:rsidR="0077197A" w:rsidRPr="00907515" w:rsidRDefault="0077197A" w:rsidP="0025680E">
      <w:pPr>
        <w:spacing w:before="0" w:after="0" w:line="240" w:lineRule="auto"/>
        <w:rPr>
          <w:rFonts w:eastAsia="Calibri" w:cs="Times New Roman"/>
          <w:bCs/>
          <w:i/>
          <w:iCs/>
          <w:szCs w:val="24"/>
        </w:rPr>
      </w:pPr>
    </w:p>
    <w:p w14:paraId="4FF23732" w14:textId="32FED61B" w:rsidR="00CA5DBD" w:rsidRPr="00907515" w:rsidRDefault="00CA5DBD" w:rsidP="0025680E">
      <w:pPr>
        <w:spacing w:before="0" w:after="0" w:line="240" w:lineRule="auto"/>
        <w:rPr>
          <w:rFonts w:eastAsia="Calibri" w:cs="Times New Roman"/>
          <w:bCs/>
          <w:i/>
          <w:iCs/>
          <w:szCs w:val="24"/>
        </w:rPr>
      </w:pPr>
      <w:r w:rsidRPr="00907515">
        <w:rPr>
          <w:rFonts w:eastAsia="Calibri" w:cs="Times New Roman"/>
          <w:bCs/>
          <w:i/>
          <w:iCs/>
          <w:szCs w:val="24"/>
        </w:rPr>
        <w:t>Study area</w:t>
      </w:r>
    </w:p>
    <w:p w14:paraId="50697910" w14:textId="77777777" w:rsidR="00CA5DBD" w:rsidRPr="00907515" w:rsidRDefault="00CA5DBD" w:rsidP="0025680E">
      <w:pPr>
        <w:spacing w:before="0" w:after="0" w:line="240" w:lineRule="auto"/>
        <w:rPr>
          <w:rFonts w:eastAsia="Calibri" w:cs="Times New Roman"/>
          <w:b/>
          <w:bCs/>
          <w:szCs w:val="24"/>
        </w:rPr>
      </w:pPr>
    </w:p>
    <w:p w14:paraId="1A3C54CE" w14:textId="64A0C484" w:rsidR="00CA5DBD" w:rsidRDefault="00CA5DBD" w:rsidP="0025680E">
      <w:pPr>
        <w:spacing w:before="0" w:after="0" w:line="240" w:lineRule="auto"/>
        <w:jc w:val="both"/>
        <w:rPr>
          <w:rFonts w:cs="Times New Roman"/>
          <w:szCs w:val="24"/>
        </w:rPr>
      </w:pPr>
      <w:r w:rsidRPr="00907515">
        <w:rPr>
          <w:rFonts w:cs="Times New Roman"/>
          <w:szCs w:val="24"/>
          <w:shd w:val="clear" w:color="auto" w:fill="FFFFFF"/>
        </w:rPr>
        <w:t xml:space="preserve">This study's location is the Hulu Langat district (2.9936° N, 101.7892° E) in Selangor, Malaysia's southeast region (Figure 1). The landform is hilly in the northwest, covered with forest at altitudes between 100 meters and 1360 meters above sea level. The 2022 census estimated its population of 1,417,500 with an area of 84,000 hectares </w:t>
      </w:r>
      <w:r w:rsidRPr="00907515">
        <w:rPr>
          <w:rFonts w:cs="Times New Roman"/>
          <w:szCs w:val="24"/>
          <w:shd w:val="clear" w:color="auto" w:fill="FFFFFF"/>
        </w:rPr>
        <w:fldChar w:fldCharType="begin" w:fldLock="1"/>
      </w:r>
      <w:r w:rsidRPr="00907515">
        <w:rPr>
          <w:rFonts w:cs="Times New Roman"/>
          <w:szCs w:val="24"/>
          <w:shd w:val="clear" w:color="auto" w:fill="FFFFFF"/>
        </w:rPr>
        <w:instrText>ADDIN CSL_CITATION {"citationItems":[{"id":"ITEM-1","itemData":{"ISBN":"9789672536864","abstract":"Penerbitan Anggaran Penduduk Semasa, Malaysia, 2017 memuatkan data anggaran penduduk pertengahan tahun 2016 dan 2017 yang berasaskan kepada data Banci Penduduk dan Perumahan 2010 (Banci 2010) dengan mengambil kira tiga komponen utama perubahan penduduk iaitu kelahiran, kematian dan migrasi.","author":[{"dropping-particle":"","family":"Department of Statistics Malaysia","given":"","non-dropping-particle":"","parse-names":false,"suffix":""}],"container-title":"Jabatan Perangkaan Malaysia","id":"ITEM-1","issue":"July","issued":{"date-parts":[["2022"]]},"number-of-pages":"1-141","title":"Anggaran Penduduk Semasa Selangor","type":"book"},"uris":["http://www.mendeley.com/documents/?uuid=70187f23-c8d9-4d45-a27b-07151c4d618e"]}],"mendeley":{"formattedCitation":"(Department of Statistics Malaysia, 2022)","plainTextFormattedCitation":"(Department of Statistics Malaysia, 2022)","previouslyFormattedCitation":"(Department of Statistics Malaysia, 2022)"},"properties":{"noteIndex":0},"schema":"https://github.com/citation-style-language/schema/raw/master/csl-citation.json"}</w:instrText>
      </w:r>
      <w:r w:rsidRPr="00907515">
        <w:rPr>
          <w:rFonts w:cs="Times New Roman"/>
          <w:szCs w:val="24"/>
          <w:shd w:val="clear" w:color="auto" w:fill="FFFFFF"/>
        </w:rPr>
        <w:fldChar w:fldCharType="separate"/>
      </w:r>
      <w:r w:rsidRPr="00907515">
        <w:rPr>
          <w:rFonts w:cs="Times New Roman"/>
          <w:noProof/>
          <w:szCs w:val="24"/>
          <w:shd w:val="clear" w:color="auto" w:fill="FFFFFF"/>
        </w:rPr>
        <w:t>(Department of Statistics Malaysia, 2022)</w:t>
      </w:r>
      <w:r w:rsidRPr="00907515">
        <w:rPr>
          <w:rFonts w:cs="Times New Roman"/>
          <w:szCs w:val="24"/>
          <w:shd w:val="clear" w:color="auto" w:fill="FFFFFF"/>
        </w:rPr>
        <w:fldChar w:fldCharType="end"/>
      </w:r>
      <w:r w:rsidRPr="00907515">
        <w:rPr>
          <w:rFonts w:cs="Times New Roman"/>
          <w:szCs w:val="24"/>
          <w:shd w:val="clear" w:color="auto" w:fill="FFFFFF"/>
        </w:rPr>
        <w:t>. The area's major land use type is natural forests in the northwest covering almost 60% of the district, while the other 40% is the built-up area in the southeast. Hulu Langat is the fifth largest Selangor district, comprising seven</w:t>
      </w:r>
      <w:r w:rsidRPr="00907515">
        <w:rPr>
          <w:rFonts w:cs="Times New Roman"/>
          <w:i/>
          <w:iCs/>
          <w:szCs w:val="24"/>
          <w:shd w:val="clear" w:color="auto" w:fill="FFFFFF"/>
        </w:rPr>
        <w:t xml:space="preserve"> </w:t>
      </w:r>
      <w:proofErr w:type="spellStart"/>
      <w:r w:rsidRPr="00907515">
        <w:rPr>
          <w:rFonts w:cs="Times New Roman"/>
          <w:i/>
          <w:iCs/>
          <w:szCs w:val="24"/>
          <w:shd w:val="clear" w:color="auto" w:fill="FFFFFF"/>
        </w:rPr>
        <w:t>Mukim</w:t>
      </w:r>
      <w:proofErr w:type="spellEnd"/>
      <w:r w:rsidRPr="00907515">
        <w:rPr>
          <w:rFonts w:cs="Times New Roman"/>
          <w:i/>
          <w:iCs/>
          <w:szCs w:val="24"/>
          <w:shd w:val="clear" w:color="auto" w:fill="FFFFFF"/>
        </w:rPr>
        <w:t xml:space="preserve"> </w:t>
      </w:r>
      <w:r w:rsidRPr="00907515">
        <w:rPr>
          <w:rFonts w:cs="Times New Roman"/>
          <w:iCs/>
          <w:szCs w:val="24"/>
          <w:shd w:val="clear" w:color="auto" w:fill="FFFFFF"/>
        </w:rPr>
        <w:t>(</w:t>
      </w:r>
      <w:r w:rsidRPr="00907515">
        <w:rPr>
          <w:rFonts w:cs="Times New Roman"/>
          <w:szCs w:val="24"/>
          <w:shd w:val="clear" w:color="auto" w:fill="FFFFFF"/>
        </w:rPr>
        <w:t xml:space="preserve">sub-districts): </w:t>
      </w:r>
      <w:proofErr w:type="spellStart"/>
      <w:r w:rsidRPr="00907515">
        <w:rPr>
          <w:rFonts w:cs="Times New Roman"/>
          <w:szCs w:val="24"/>
          <w:shd w:val="clear" w:color="auto" w:fill="FFFFFF"/>
        </w:rPr>
        <w:t>Ampang</w:t>
      </w:r>
      <w:proofErr w:type="spellEnd"/>
      <w:r w:rsidRPr="00907515">
        <w:rPr>
          <w:rFonts w:cs="Times New Roman"/>
          <w:szCs w:val="24"/>
          <w:shd w:val="clear" w:color="auto" w:fill="FFFFFF"/>
        </w:rPr>
        <w:t xml:space="preserve">, </w:t>
      </w:r>
      <w:proofErr w:type="spellStart"/>
      <w:r w:rsidRPr="00907515">
        <w:rPr>
          <w:rFonts w:cs="Times New Roman"/>
          <w:szCs w:val="24"/>
          <w:shd w:val="clear" w:color="auto" w:fill="FFFFFF"/>
        </w:rPr>
        <w:t>Cheras</w:t>
      </w:r>
      <w:proofErr w:type="spellEnd"/>
      <w:r w:rsidRPr="00907515">
        <w:rPr>
          <w:rFonts w:cs="Times New Roman"/>
          <w:szCs w:val="24"/>
          <w:shd w:val="clear" w:color="auto" w:fill="FFFFFF"/>
        </w:rPr>
        <w:t xml:space="preserve">, </w:t>
      </w:r>
      <w:proofErr w:type="spellStart"/>
      <w:r w:rsidRPr="00907515">
        <w:rPr>
          <w:rFonts w:cs="Times New Roman"/>
          <w:szCs w:val="24"/>
          <w:shd w:val="clear" w:color="auto" w:fill="FFFFFF"/>
        </w:rPr>
        <w:t>Kajang</w:t>
      </w:r>
      <w:proofErr w:type="spellEnd"/>
      <w:r w:rsidRPr="00907515">
        <w:rPr>
          <w:rFonts w:cs="Times New Roman"/>
          <w:szCs w:val="24"/>
          <w:shd w:val="clear" w:color="auto" w:fill="FFFFFF"/>
        </w:rPr>
        <w:t xml:space="preserve">, Hulu Langat, </w:t>
      </w:r>
      <w:proofErr w:type="spellStart"/>
      <w:r w:rsidRPr="00907515">
        <w:rPr>
          <w:rFonts w:cs="Times New Roman"/>
          <w:szCs w:val="24"/>
          <w:shd w:val="clear" w:color="auto" w:fill="FFFFFF"/>
        </w:rPr>
        <w:t>Semenyih</w:t>
      </w:r>
      <w:proofErr w:type="spellEnd"/>
      <w:r w:rsidRPr="00907515">
        <w:rPr>
          <w:rFonts w:cs="Times New Roman"/>
          <w:szCs w:val="24"/>
          <w:shd w:val="clear" w:color="auto" w:fill="FFFFFF"/>
        </w:rPr>
        <w:t xml:space="preserve">, Hulu </w:t>
      </w:r>
      <w:proofErr w:type="spellStart"/>
      <w:r w:rsidRPr="00907515">
        <w:rPr>
          <w:rFonts w:cs="Times New Roman"/>
          <w:szCs w:val="24"/>
          <w:shd w:val="clear" w:color="auto" w:fill="FFFFFF"/>
        </w:rPr>
        <w:t>Semenyih</w:t>
      </w:r>
      <w:proofErr w:type="spellEnd"/>
      <w:r w:rsidRPr="00907515">
        <w:rPr>
          <w:rFonts w:cs="Times New Roman"/>
          <w:szCs w:val="24"/>
          <w:shd w:val="clear" w:color="auto" w:fill="FFFFFF"/>
        </w:rPr>
        <w:t xml:space="preserve">, and </w:t>
      </w:r>
      <w:proofErr w:type="spellStart"/>
      <w:r w:rsidRPr="00907515">
        <w:rPr>
          <w:rFonts w:cs="Times New Roman"/>
          <w:szCs w:val="24"/>
          <w:shd w:val="clear" w:color="auto" w:fill="FFFFFF"/>
        </w:rPr>
        <w:t>Beranang</w:t>
      </w:r>
      <w:proofErr w:type="spellEnd"/>
      <w:r w:rsidRPr="00907515">
        <w:rPr>
          <w:rFonts w:cs="Times New Roman"/>
          <w:szCs w:val="24"/>
          <w:shd w:val="clear" w:color="auto" w:fill="FFFFFF"/>
        </w:rPr>
        <w:t xml:space="preserve">. Hulu Langat communities consist of 55.1% </w:t>
      </w:r>
      <w:proofErr w:type="spellStart"/>
      <w:r w:rsidRPr="00907515">
        <w:rPr>
          <w:rFonts w:cs="Times New Roman"/>
          <w:szCs w:val="24"/>
          <w:shd w:val="clear" w:color="auto" w:fill="FFFFFF"/>
        </w:rPr>
        <w:t>Bumiputera</w:t>
      </w:r>
      <w:proofErr w:type="spellEnd"/>
      <w:r w:rsidRPr="00907515">
        <w:rPr>
          <w:rFonts w:cs="Times New Roman"/>
          <w:szCs w:val="24"/>
          <w:shd w:val="clear" w:color="auto" w:fill="FFFFFF"/>
        </w:rPr>
        <w:t xml:space="preserve"> (Malay and aboriginal people), 33.3% Chinese, 10.7% Indian, and 1.0% others. </w:t>
      </w:r>
      <w:r w:rsidRPr="00907515">
        <w:rPr>
          <w:rFonts w:cs="Times New Roman"/>
          <w:szCs w:val="24"/>
        </w:rPr>
        <w:t xml:space="preserve"> Some still practice daily agricultural activities and traditional lifestyles despite varied socioeconomic activities.</w:t>
      </w:r>
      <w:r w:rsidRPr="00907515">
        <w:rPr>
          <w:rFonts w:cs="Times New Roman"/>
          <w:szCs w:val="24"/>
          <w:shd w:val="clear" w:color="auto" w:fill="FFFFFF"/>
        </w:rPr>
        <w:t xml:space="preserve"> The settlements are concentrated in urban, suburban, and rural, which include traditional and indigenous villages. </w:t>
      </w:r>
      <w:r w:rsidRPr="00907515">
        <w:rPr>
          <w:rFonts w:cs="Times New Roman"/>
          <w:szCs w:val="24"/>
        </w:rPr>
        <w:t xml:space="preserve">This region possesses an abundance of natural resources like forests, natural hillside terrain, and rivers, as well as mixed heritage and traditional architectural values. Rapid urbanization from </w:t>
      </w:r>
      <w:r w:rsidR="00F34290">
        <w:rPr>
          <w:rFonts w:cs="Times New Roman"/>
          <w:szCs w:val="24"/>
        </w:rPr>
        <w:t>neighbouring</w:t>
      </w:r>
      <w:r w:rsidRPr="00907515">
        <w:rPr>
          <w:rFonts w:cs="Times New Roman"/>
          <w:szCs w:val="24"/>
        </w:rPr>
        <w:t xml:space="preserve"> Kuala Lumpur is causing significant changes to the landscape. Therefore, it is crucial for long-term sustainability to protect the distinctive identities, cultural traditions, and aesthetic qualities of the local landscape by preparing the landscape-type map following the existing LCA procedure. </w:t>
      </w:r>
    </w:p>
    <w:p w14:paraId="73E803BB" w14:textId="777B337C" w:rsidR="00390B46" w:rsidRPr="00907515" w:rsidRDefault="00CA00BE" w:rsidP="00CA5DBD">
      <w:pPr>
        <w:spacing w:before="0" w:after="0" w:line="240" w:lineRule="auto"/>
        <w:jc w:val="both"/>
        <w:rPr>
          <w:rFonts w:cs="Times New Roman"/>
          <w:szCs w:val="24"/>
        </w:rPr>
      </w:pPr>
      <w:r w:rsidRPr="00907515">
        <w:rPr>
          <w:rFonts w:cs="Times New Roman"/>
          <w:noProof/>
          <w:szCs w:val="24"/>
          <w:lang w:val="en-MY" w:eastAsia="en-MY"/>
        </w:rPr>
        <w:drawing>
          <wp:anchor distT="0" distB="0" distL="114300" distR="114300" simplePos="0" relativeHeight="251772928" behindDoc="1" locked="0" layoutInCell="1" allowOverlap="1" wp14:anchorId="293D431A" wp14:editId="784019FD">
            <wp:simplePos x="0" y="0"/>
            <wp:positionH relativeFrom="margin">
              <wp:align>center</wp:align>
            </wp:positionH>
            <wp:positionV relativeFrom="paragraph">
              <wp:posOffset>131445</wp:posOffset>
            </wp:positionV>
            <wp:extent cx="4587240" cy="4540885"/>
            <wp:effectExtent l="19050" t="19050" r="22860" b="1206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4587240" cy="4540885"/>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8E1BEF" w14:textId="55B763C4" w:rsidR="00CA5DBD" w:rsidRPr="00907515" w:rsidRDefault="00CA5DBD" w:rsidP="00CA5DBD">
      <w:pPr>
        <w:spacing w:before="0" w:after="0" w:line="240" w:lineRule="auto"/>
        <w:jc w:val="both"/>
        <w:rPr>
          <w:rFonts w:cs="Times New Roman"/>
          <w:szCs w:val="24"/>
        </w:rPr>
      </w:pPr>
    </w:p>
    <w:p w14:paraId="41D26309" w14:textId="77777777" w:rsidR="00CA5DBD" w:rsidRPr="00907515" w:rsidRDefault="00CA5DBD" w:rsidP="00CA5DBD">
      <w:pPr>
        <w:spacing w:before="0" w:after="0" w:line="240" w:lineRule="auto"/>
        <w:jc w:val="both"/>
        <w:rPr>
          <w:rFonts w:cs="Times New Roman"/>
          <w:szCs w:val="24"/>
        </w:rPr>
      </w:pPr>
    </w:p>
    <w:p w14:paraId="3F2E277D" w14:textId="77777777" w:rsidR="00CA5DBD" w:rsidRPr="00907515" w:rsidRDefault="00CA5DBD" w:rsidP="00CA5DBD">
      <w:pPr>
        <w:spacing w:before="0" w:after="0" w:line="240" w:lineRule="auto"/>
        <w:jc w:val="both"/>
        <w:rPr>
          <w:rFonts w:cs="Times New Roman"/>
          <w:szCs w:val="24"/>
        </w:rPr>
      </w:pPr>
    </w:p>
    <w:p w14:paraId="68ADAA5E" w14:textId="77777777" w:rsidR="00CA5DBD" w:rsidRPr="00907515" w:rsidRDefault="00CA5DBD" w:rsidP="00CA5DBD">
      <w:pPr>
        <w:spacing w:line="240" w:lineRule="auto"/>
        <w:jc w:val="center"/>
        <w:rPr>
          <w:rFonts w:eastAsia="Calibri" w:cs="Times New Roman"/>
          <w:szCs w:val="24"/>
        </w:rPr>
      </w:pPr>
    </w:p>
    <w:p w14:paraId="696DCEAF" w14:textId="77777777" w:rsidR="00CA5DBD" w:rsidRPr="00907515" w:rsidRDefault="00CA5DBD" w:rsidP="00CA5DBD">
      <w:pPr>
        <w:spacing w:line="240" w:lineRule="auto"/>
        <w:jc w:val="center"/>
        <w:rPr>
          <w:rFonts w:eastAsia="Calibri" w:cs="Times New Roman"/>
          <w:szCs w:val="24"/>
        </w:rPr>
      </w:pPr>
    </w:p>
    <w:p w14:paraId="349EF70D" w14:textId="77777777" w:rsidR="00CA5DBD" w:rsidRPr="00907515" w:rsidRDefault="00CA5DBD" w:rsidP="00CA5DBD">
      <w:pPr>
        <w:spacing w:line="240" w:lineRule="auto"/>
        <w:jc w:val="center"/>
        <w:rPr>
          <w:rFonts w:eastAsia="Calibri" w:cs="Times New Roman"/>
          <w:szCs w:val="24"/>
        </w:rPr>
      </w:pPr>
    </w:p>
    <w:p w14:paraId="517881A4" w14:textId="77777777" w:rsidR="00CA5DBD" w:rsidRPr="00907515" w:rsidRDefault="00CA5DBD" w:rsidP="00CA5DBD">
      <w:pPr>
        <w:spacing w:line="240" w:lineRule="auto"/>
        <w:jc w:val="center"/>
        <w:rPr>
          <w:rFonts w:eastAsia="Calibri" w:cs="Times New Roman"/>
          <w:szCs w:val="24"/>
        </w:rPr>
      </w:pPr>
    </w:p>
    <w:p w14:paraId="17125B34" w14:textId="77777777" w:rsidR="00CA5DBD" w:rsidRPr="00907515" w:rsidRDefault="00CA5DBD" w:rsidP="00CA5DBD">
      <w:pPr>
        <w:spacing w:line="240" w:lineRule="auto"/>
        <w:rPr>
          <w:rFonts w:eastAsia="Calibri" w:cs="Times New Roman"/>
          <w:szCs w:val="24"/>
        </w:rPr>
      </w:pPr>
    </w:p>
    <w:p w14:paraId="36419F93" w14:textId="77777777" w:rsidR="00CA5DBD" w:rsidRPr="00907515" w:rsidRDefault="00CA5DBD" w:rsidP="00CA5DBD">
      <w:pPr>
        <w:pStyle w:val="NoSpacing"/>
        <w:jc w:val="center"/>
        <w:rPr>
          <w:b/>
          <w:bCs/>
          <w:lang w:val="en-GB"/>
        </w:rPr>
      </w:pPr>
    </w:p>
    <w:p w14:paraId="0E93A166" w14:textId="77777777" w:rsidR="00CA5DBD" w:rsidRPr="00907515" w:rsidRDefault="00CA5DBD" w:rsidP="00CA5DBD">
      <w:pPr>
        <w:pStyle w:val="NoSpacing"/>
        <w:jc w:val="center"/>
        <w:rPr>
          <w:b/>
          <w:bCs/>
          <w:lang w:val="en-GB"/>
        </w:rPr>
      </w:pPr>
    </w:p>
    <w:p w14:paraId="50A3751C" w14:textId="77777777" w:rsidR="00CA5DBD" w:rsidRPr="00907515" w:rsidRDefault="00CA5DBD" w:rsidP="00CA5DBD">
      <w:pPr>
        <w:pStyle w:val="NoSpacing"/>
        <w:jc w:val="center"/>
        <w:rPr>
          <w:b/>
          <w:bCs/>
          <w:lang w:val="en-GB"/>
        </w:rPr>
      </w:pPr>
    </w:p>
    <w:p w14:paraId="29D08FB6" w14:textId="77777777" w:rsidR="00CA5DBD" w:rsidRPr="00907515" w:rsidRDefault="00CA5DBD" w:rsidP="00CA5DBD">
      <w:pPr>
        <w:pStyle w:val="NoSpacing"/>
        <w:jc w:val="center"/>
        <w:rPr>
          <w:b/>
          <w:bCs/>
          <w:lang w:val="en-GB"/>
        </w:rPr>
      </w:pPr>
    </w:p>
    <w:p w14:paraId="4125F91B" w14:textId="77777777" w:rsidR="00CA5DBD" w:rsidRPr="00907515" w:rsidRDefault="00CA5DBD" w:rsidP="00CA5DBD">
      <w:pPr>
        <w:pStyle w:val="NoSpacing"/>
        <w:jc w:val="center"/>
        <w:rPr>
          <w:b/>
          <w:bCs/>
          <w:lang w:val="en-GB"/>
        </w:rPr>
      </w:pPr>
    </w:p>
    <w:p w14:paraId="68D25F4A" w14:textId="77777777" w:rsidR="00CA5DBD" w:rsidRPr="00907515" w:rsidRDefault="00CA5DBD" w:rsidP="00CA5DBD">
      <w:pPr>
        <w:pStyle w:val="NoSpacing"/>
        <w:jc w:val="center"/>
        <w:rPr>
          <w:b/>
          <w:bCs/>
          <w:lang w:val="en-GB"/>
        </w:rPr>
      </w:pPr>
    </w:p>
    <w:p w14:paraId="699E9BF5" w14:textId="77777777" w:rsidR="00CA5DBD" w:rsidRPr="00907515" w:rsidRDefault="00CA5DBD" w:rsidP="00CA5DBD">
      <w:pPr>
        <w:pStyle w:val="NoSpacing"/>
        <w:jc w:val="center"/>
        <w:rPr>
          <w:b/>
          <w:bCs/>
          <w:lang w:val="en-GB"/>
        </w:rPr>
      </w:pPr>
    </w:p>
    <w:p w14:paraId="04D1EC6F" w14:textId="77777777" w:rsidR="00CA5DBD" w:rsidRPr="00907515" w:rsidRDefault="00CA5DBD" w:rsidP="00CA5DBD">
      <w:pPr>
        <w:pStyle w:val="NoSpacing"/>
        <w:jc w:val="center"/>
        <w:rPr>
          <w:b/>
          <w:bCs/>
          <w:lang w:val="en-GB"/>
        </w:rPr>
      </w:pPr>
    </w:p>
    <w:p w14:paraId="04681D6B" w14:textId="0F07F52D" w:rsidR="00CA5DBD" w:rsidRPr="00A35B32" w:rsidRDefault="00CA5DBD" w:rsidP="00A35B32">
      <w:pPr>
        <w:pStyle w:val="NoSpacing"/>
        <w:jc w:val="center"/>
        <w:rPr>
          <w:sz w:val="20"/>
          <w:szCs w:val="18"/>
          <w:lang w:val="en-GB"/>
        </w:rPr>
      </w:pPr>
      <w:r w:rsidRPr="00A35B32">
        <w:rPr>
          <w:b/>
          <w:bCs/>
          <w:sz w:val="20"/>
          <w:szCs w:val="18"/>
          <w:lang w:val="en-GB"/>
        </w:rPr>
        <w:t>Figure 1.</w:t>
      </w:r>
      <w:r w:rsidRPr="00A35B32">
        <w:rPr>
          <w:sz w:val="20"/>
          <w:szCs w:val="18"/>
          <w:lang w:val="en-GB"/>
        </w:rPr>
        <w:t xml:space="preserve"> Hulu Langat </w:t>
      </w:r>
      <w:r w:rsidR="00B25936">
        <w:rPr>
          <w:sz w:val="20"/>
          <w:szCs w:val="18"/>
          <w:lang w:val="en-GB"/>
        </w:rPr>
        <w:t>d</w:t>
      </w:r>
      <w:r w:rsidRPr="00A35B32">
        <w:rPr>
          <w:sz w:val="20"/>
          <w:szCs w:val="18"/>
          <w:lang w:val="en-GB"/>
        </w:rPr>
        <w:t xml:space="preserve">istrict map consists of seven </w:t>
      </w:r>
      <w:proofErr w:type="spellStart"/>
      <w:r w:rsidRPr="00A35B32">
        <w:rPr>
          <w:i/>
          <w:sz w:val="20"/>
          <w:szCs w:val="18"/>
          <w:lang w:val="en-GB"/>
        </w:rPr>
        <w:t>Mukim</w:t>
      </w:r>
      <w:proofErr w:type="spellEnd"/>
      <w:r w:rsidRPr="00A35B32">
        <w:rPr>
          <w:sz w:val="20"/>
          <w:szCs w:val="18"/>
          <w:lang w:val="en-GB"/>
        </w:rPr>
        <w:t xml:space="preserve"> </w:t>
      </w:r>
      <w:r w:rsidR="00FD1702" w:rsidRPr="00A35B32">
        <w:rPr>
          <w:sz w:val="20"/>
          <w:szCs w:val="18"/>
          <w:lang w:val="en-GB"/>
        </w:rPr>
        <w:t>as</w:t>
      </w:r>
      <w:r w:rsidRPr="00A35B32">
        <w:rPr>
          <w:sz w:val="20"/>
          <w:szCs w:val="18"/>
          <w:lang w:val="en-GB"/>
        </w:rPr>
        <w:t xml:space="preserve"> </w:t>
      </w:r>
      <w:r w:rsidR="00457C53" w:rsidRPr="00A35B32">
        <w:rPr>
          <w:sz w:val="20"/>
          <w:szCs w:val="18"/>
          <w:lang w:val="en-GB"/>
        </w:rPr>
        <w:t xml:space="preserve">the </w:t>
      </w:r>
      <w:r w:rsidRPr="00A35B32">
        <w:rPr>
          <w:sz w:val="20"/>
          <w:szCs w:val="18"/>
          <w:lang w:val="en-GB"/>
        </w:rPr>
        <w:t>study area</w:t>
      </w:r>
    </w:p>
    <w:p w14:paraId="199E01EC" w14:textId="68A4CF43" w:rsidR="0087496C" w:rsidRPr="00907515" w:rsidRDefault="00055D44" w:rsidP="00AE022F">
      <w:pPr>
        <w:spacing w:before="0" w:after="0" w:line="240" w:lineRule="auto"/>
        <w:ind w:firstLine="720"/>
        <w:jc w:val="both"/>
        <w:rPr>
          <w:rFonts w:cs="Times New Roman"/>
          <w:szCs w:val="24"/>
        </w:rPr>
      </w:pPr>
      <w:r w:rsidRPr="00907515">
        <w:rPr>
          <w:rFonts w:cs="Times New Roman"/>
          <w:noProof/>
          <w:szCs w:val="24"/>
          <w:lang w:val="en-MY" w:eastAsia="en-MY"/>
        </w:rPr>
        <w:lastRenderedPageBreak/>
        <mc:AlternateContent>
          <mc:Choice Requires="wpg">
            <w:drawing>
              <wp:anchor distT="0" distB="0" distL="114300" distR="114300" simplePos="0" relativeHeight="251640832" behindDoc="0" locked="0" layoutInCell="1" allowOverlap="1" wp14:anchorId="2E280839" wp14:editId="0B1CD168">
                <wp:simplePos x="0" y="0"/>
                <wp:positionH relativeFrom="margin">
                  <wp:align>center</wp:align>
                </wp:positionH>
                <wp:positionV relativeFrom="paragraph">
                  <wp:posOffset>3519170</wp:posOffset>
                </wp:positionV>
                <wp:extent cx="4841875" cy="4293235"/>
                <wp:effectExtent l="19050" t="19050" r="15875" b="12065"/>
                <wp:wrapNone/>
                <wp:docPr id="34" name="Group 34"/>
                <wp:cNvGraphicFramePr/>
                <a:graphic xmlns:a="http://schemas.openxmlformats.org/drawingml/2006/main">
                  <a:graphicData uri="http://schemas.microsoft.com/office/word/2010/wordprocessingGroup">
                    <wpg:wgp>
                      <wpg:cNvGrpSpPr/>
                      <wpg:grpSpPr>
                        <a:xfrm>
                          <a:off x="0" y="0"/>
                          <a:ext cx="4841875" cy="4293235"/>
                          <a:chOff x="0" y="0"/>
                          <a:chExt cx="5517515" cy="5464534"/>
                        </a:xfrm>
                      </wpg:grpSpPr>
                      <pic:pic xmlns:pic="http://schemas.openxmlformats.org/drawingml/2006/picture">
                        <pic:nvPicPr>
                          <pic:cNvPr id="5" name="Picture 5" descr="Diagram&#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23854"/>
                            <a:ext cx="5517515" cy="5440680"/>
                          </a:xfrm>
                          <a:prstGeom prst="rect">
                            <a:avLst/>
                          </a:prstGeom>
                          <a:ln>
                            <a:solidFill>
                              <a:schemeClr val="tx1"/>
                            </a:solidFill>
                          </a:ln>
                        </pic:spPr>
                      </pic:pic>
                      <wps:wsp>
                        <wps:cNvPr id="1" name="Rectangle 1"/>
                        <wps:cNvSpPr/>
                        <wps:spPr>
                          <a:xfrm>
                            <a:off x="0" y="0"/>
                            <a:ext cx="5499100" cy="3308350"/>
                          </a:xfrm>
                          <a:prstGeom prst="rect">
                            <a:avLst/>
                          </a:prstGeom>
                          <a:noFill/>
                          <a:ln w="3810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537B331D" id="Group 34" o:spid="_x0000_s1026" style="position:absolute;margin-left:0;margin-top:277.1pt;width:381.25pt;height:338.05pt;z-index:251640832;mso-position-horizontal:center;mso-position-horizontal-relative:margin;mso-width-relative:margin;mso-height-relative:margin" coordsize="55175,54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Diagram&#10;&#10;Description automatically generated" style="position:absolute;top:238;width:55175;height:54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" stroked="t" strokecolor="black [3213]">
                  <v:imagedata r:id="rId10" o:title="Diagram&#10;&#10;Description automatically generated"/>
                  <v:path arrowok="t"/>
                </v:shape>
                <v:rect id="Rectangle 1" o:spid="_x0000_s1028" style="position:absolute;width:54991;height:33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" filled="f" strokecolor="red" strokeweight="3pt">
                  <v:stroke dashstyle="dash"/>
                </v:rect>
                <w10:wrap anchorx="margin"/>
              </v:group>
            </w:pict>
          </mc:Fallback>
        </mc:AlternateContent>
      </w:r>
      <w:r w:rsidR="003A6022" w:rsidRPr="00907515">
        <w:rPr>
          <w:rFonts w:cs="Times New Roman"/>
          <w:szCs w:val="24"/>
        </w:rPr>
        <w:t xml:space="preserve">This </w:t>
      </w:r>
      <w:r w:rsidR="001D3EE3" w:rsidRPr="00907515">
        <w:rPr>
          <w:rFonts w:cs="Times New Roman"/>
          <w:szCs w:val="24"/>
        </w:rPr>
        <w:t>desktop study</w:t>
      </w:r>
      <w:r w:rsidR="003A6022" w:rsidRPr="00907515">
        <w:rPr>
          <w:rFonts w:cs="Times New Roman"/>
          <w:szCs w:val="24"/>
        </w:rPr>
        <w:t xml:space="preserve"> method </w:t>
      </w:r>
      <w:r w:rsidR="005E7C10">
        <w:rPr>
          <w:rFonts w:cs="Times New Roman"/>
          <w:szCs w:val="24"/>
        </w:rPr>
        <w:t xml:space="preserve">was </w:t>
      </w:r>
      <w:r w:rsidR="003A6022" w:rsidRPr="00907515">
        <w:rPr>
          <w:rFonts w:cs="Times New Roman"/>
          <w:szCs w:val="24"/>
        </w:rPr>
        <w:t xml:space="preserve">largely influenced by </w:t>
      </w:r>
      <w:r w:rsidR="003A6022" w:rsidRPr="00907515">
        <w:rPr>
          <w:rFonts w:cs="Times New Roman"/>
          <w:szCs w:val="24"/>
        </w:rPr>
        <w:fldChar w:fldCharType="begin" w:fldLock="1"/>
      </w:r>
      <w:r w:rsidR="003A6022" w:rsidRPr="00907515">
        <w:rPr>
          <w:rFonts w:cs="Times New Roman"/>
          <w:szCs w:val="24"/>
        </w:rPr>
        <w:instrText>ADDIN CSL_CITATION {"citationItems":[{"id":"ITEM-1","itemData":{"author":[{"dropping-particle":"","family":"McHarg","given":"Ian","non-dropping-particle":"","parse-names":false,"suffix":""}],"id":"ITEM-1","issued":{"date-parts":[["1967"]]},"publisher":"The American Museum of Natural History","title":"Design with nature","type":"book"},"uris":["http://www.mendeley.com/documents/?uuid=bf8dcd7f-c57f-43bb-8136-38a4298dd827"]}],"mendeley":{"formattedCitation":"(McHarg, 1967)","manualFormatting":"McHarg, (1967)","plainTextFormattedCitation":"(McHarg, 1967)","previouslyFormattedCitation":"(McHarg, 1967)"},"properties":{"noteIndex":0},"schema":"https://github.com/citation-style-language/schema/raw/master/csl-citation.json"}</w:instrText>
      </w:r>
      <w:r w:rsidR="003A6022" w:rsidRPr="00907515">
        <w:rPr>
          <w:rFonts w:cs="Times New Roman"/>
          <w:szCs w:val="24"/>
        </w:rPr>
        <w:fldChar w:fldCharType="separate"/>
      </w:r>
      <w:r w:rsidR="003A6022" w:rsidRPr="00907515">
        <w:rPr>
          <w:rFonts w:cs="Times New Roman"/>
          <w:noProof/>
          <w:szCs w:val="24"/>
        </w:rPr>
        <w:t>McHarg (1967)</w:t>
      </w:r>
      <w:r w:rsidR="003A6022" w:rsidRPr="00907515">
        <w:rPr>
          <w:rFonts w:cs="Times New Roman"/>
          <w:szCs w:val="24"/>
        </w:rPr>
        <w:fldChar w:fldCharType="end"/>
      </w:r>
      <w:r w:rsidR="003A6022" w:rsidRPr="00907515">
        <w:rPr>
          <w:rFonts w:cs="Times New Roman"/>
          <w:szCs w:val="24"/>
        </w:rPr>
        <w:t xml:space="preserve"> in identifying the map layers </w:t>
      </w:r>
      <w:r w:rsidR="00D43995" w:rsidRPr="00907515">
        <w:rPr>
          <w:rFonts w:cs="Times New Roman"/>
          <w:szCs w:val="24"/>
        </w:rPr>
        <w:t xml:space="preserve">and </w:t>
      </w:r>
      <w:r w:rsidR="003A6022" w:rsidRPr="00907515">
        <w:rPr>
          <w:rFonts w:cs="Times New Roman"/>
          <w:szCs w:val="24"/>
        </w:rPr>
        <w:t xml:space="preserve">map overlay, which is </w:t>
      </w:r>
      <w:r w:rsidR="005E7C10">
        <w:rPr>
          <w:rFonts w:cs="Times New Roman"/>
          <w:szCs w:val="24"/>
        </w:rPr>
        <w:t xml:space="preserve">a </w:t>
      </w:r>
      <w:r w:rsidR="008355DE">
        <w:rPr>
          <w:rFonts w:cs="Times New Roman"/>
          <w:szCs w:val="24"/>
        </w:rPr>
        <w:t xml:space="preserve">vital process </w:t>
      </w:r>
      <w:r w:rsidR="00921B17">
        <w:rPr>
          <w:rFonts w:cs="Times New Roman"/>
          <w:szCs w:val="24"/>
        </w:rPr>
        <w:t>before</w:t>
      </w:r>
      <w:r w:rsidR="008355DE">
        <w:rPr>
          <w:rFonts w:cs="Times New Roman"/>
          <w:szCs w:val="24"/>
        </w:rPr>
        <w:t xml:space="preserve"> s</w:t>
      </w:r>
      <w:r w:rsidR="003A6022" w:rsidRPr="00907515">
        <w:rPr>
          <w:rFonts w:cs="Times New Roman"/>
          <w:szCs w:val="24"/>
        </w:rPr>
        <w:t xml:space="preserve">tudy and stakeholder evaluation to interpret the land cover characteristics </w:t>
      </w:r>
      <w:r w:rsidR="003A6022" w:rsidRPr="00907515">
        <w:rPr>
          <w:rFonts w:cs="Times New Roman"/>
          <w:szCs w:val="24"/>
        </w:rPr>
        <w:fldChar w:fldCharType="begin" w:fldLock="1"/>
      </w:r>
      <w:r w:rsidR="003A6022" w:rsidRPr="00907515">
        <w:rPr>
          <w:rFonts w:cs="Times New Roman"/>
          <w:szCs w:val="24"/>
        </w:rPr>
        <w:instrText>ADDIN CSL_CITATION {"citationItems":[{"id":"ITEM-1","itemData":{"author":[{"dropping-particle":"","family":"Tudor","given":"Christine","non-dropping-particle":"","parse-names":false,"suffix":""}],"id":"ITEM-1","issue":"October","issued":{"date-parts":[["2014"]]},"title":"An Approach to Landscape Character Assessment","type":"article-journal"},"uris":["http://www.mendeley.com/documents/?uuid=3606e741-b3ee-4527-86f7-e829e14ffeff"]},{"id":"ITEM-2","itemData":{"DOI":"10.1088/1755-1315/501/1/012045","ISSN":"17551315","abstract":"Urug Indigenous Village is a traditional Sundanese village that still adheres to its local customs and wisdom. However, along with the development that happen in Urug Indigenous Village, the character of cultural landscape is feared to change and will result in loss of identity. The purpose of this study is to analyze the cultural landscape characteristics, to analyze significance value of cultural landscape, to analyze stakeholder perceptions about knowledge of cultural landscape characteristic, conservation priorities, and element of mental map, and also to formulate recommendations for conservation plans of Urug Indigenous Village. The method used in this research is description, spatial, and scoring method. The result shows that Urug Indigenous Village has unique characteristics in land use and activities, patterns of spatial organization, response to the natural environment, cultural traditions, circulation networks, boundary democrations, vegetation, building and structures, clusters, archeological sites, and small-scale elements. Urug Indigenous Village divided into three, that is Urug Lebak, Tengah, and Tonggoh. This distribution is based on differences in height of location and the implementation of traditional ceremonies. Urug Lebak belongs to high significance value of cultural landscape, while Urug Tengah and Urug Tonggoh belong to medium significance value of cultural landscape. According to the perception of stakeholders, the landscape character that characterize Urug as an Indigenous Village is cultural tradition's. The characteristics of cultural landscape that need higher conservation prioritized are land use and activities. The most imaginary aspects are Gedong Ageung, tradisional houses, the main road, and Cidurian River. The conservation concept is to protect Urug Indigenous Village by maintaining and improving the characteristics. The conservation zone divided into two, that is core zone (Urug Lebak) and buffer zone (Urug Tengah and Tonggoh) with different conservation strategies.","author":[{"dropping-particle":"","family":"Sari","given":"D. C.","non-dropping-particle":"","parse-names":false,"suffix":""},{"dropping-particle":"","family":"Munandar","given":"A.","non-dropping-particle":"","parse-names":false,"suffix":""}],"container-title":"IOP Conference Series: Earth and Environmental Science","id":"ITEM-2","issue":"1","issued":{"date-parts":[["2020"]]},"title":"Characteristic Assessment and Cultural Landscape Conservation of Urug Indigenous Village","type":"article-journal","volume":"501"},"uris":["http://www.mendeley.com/documents/?uuid=29c66e2a-0e2f-44e5-9bfd-777f34c4dee7"]}],"mendeley":{"formattedCitation":"(Sari &amp; Munandar, 2020; Tudor, 2014)","plainTextFormattedCitation":"(Sari &amp; Munandar, 2020; Tudor, 2014)","previouslyFormattedCitation":"(Sari &amp; Munandar, 2020; Tudor, 2014)"},"properties":{"noteIndex":0},"schema":"https://github.com/citation-style-language/schema/raw/master/csl-citation.json"}</w:instrText>
      </w:r>
      <w:r w:rsidR="003A6022" w:rsidRPr="00907515">
        <w:rPr>
          <w:rFonts w:cs="Times New Roman"/>
          <w:szCs w:val="24"/>
        </w:rPr>
        <w:fldChar w:fldCharType="separate"/>
      </w:r>
      <w:r w:rsidR="003A6022" w:rsidRPr="00907515">
        <w:rPr>
          <w:rFonts w:cs="Times New Roman"/>
          <w:noProof/>
          <w:szCs w:val="24"/>
        </w:rPr>
        <w:t>(Sari &amp; Munandar, 2020; Tudor, 2014)</w:t>
      </w:r>
      <w:r w:rsidR="003A6022" w:rsidRPr="00907515">
        <w:rPr>
          <w:rFonts w:cs="Times New Roman"/>
          <w:szCs w:val="24"/>
        </w:rPr>
        <w:fldChar w:fldCharType="end"/>
      </w:r>
      <w:r w:rsidR="003A6022" w:rsidRPr="00907515">
        <w:rPr>
          <w:rFonts w:cs="Times New Roman"/>
          <w:szCs w:val="24"/>
        </w:rPr>
        <w:t>.</w:t>
      </w:r>
      <w:r w:rsidR="001D3EE3" w:rsidRPr="00907515">
        <w:rPr>
          <w:rFonts w:cs="Times New Roman"/>
          <w:szCs w:val="24"/>
        </w:rPr>
        <w:t xml:space="preserve"> Within the scope of this desk study, the landscape is broken down into three categories: natural factors, socio-cultural factors, and management factors </w:t>
      </w:r>
      <w:r w:rsidR="0050475F" w:rsidRPr="00907515">
        <w:rPr>
          <w:rFonts w:cs="Times New Roman"/>
          <w:szCs w:val="24"/>
        </w:rPr>
        <w:t>(Figure 2). The natural factor is further subdivided into geophysical and biophysical components, whereas the sociocultural factor is concerned with the built environment (buildings and infrastructures). The administrative boundaries are included in the management factor. Under natural factors, the term "geophysical" refers to methods concerning physical processes and phenomena that occur within the earth's atmosphere and surrounding environment (soil, hydrology, climate), whereas "biophysical" refers to the material content of a landscape (both natural and man-made</w:t>
      </w:r>
      <w:r w:rsidR="00915CFE" w:rsidRPr="00907515">
        <w:rPr>
          <w:rFonts w:cs="Times New Roman"/>
          <w:szCs w:val="24"/>
        </w:rPr>
        <w:t xml:space="preserve"> elements). The socio-cultural, which </w:t>
      </w:r>
      <w:r w:rsidR="005E7C10">
        <w:rPr>
          <w:rFonts w:cs="Times New Roman"/>
          <w:szCs w:val="24"/>
        </w:rPr>
        <w:t xml:space="preserve">is </w:t>
      </w:r>
      <w:r w:rsidR="00915CFE" w:rsidRPr="00907515">
        <w:rPr>
          <w:rFonts w:cs="Times New Roman"/>
          <w:szCs w:val="24"/>
        </w:rPr>
        <w:t xml:space="preserve">considered equally important </w:t>
      </w:r>
      <w:r w:rsidR="0050475F" w:rsidRPr="00907515">
        <w:rPr>
          <w:rFonts w:cs="Times New Roman"/>
          <w:szCs w:val="24"/>
        </w:rPr>
        <w:t xml:space="preserve">refers to </w:t>
      </w:r>
      <w:r w:rsidR="005E7C10">
        <w:rPr>
          <w:rFonts w:cs="Times New Roman"/>
          <w:szCs w:val="24"/>
        </w:rPr>
        <w:t xml:space="preserve">the </w:t>
      </w:r>
      <w:r w:rsidR="0050475F" w:rsidRPr="00907515">
        <w:rPr>
          <w:rFonts w:cs="Times New Roman"/>
          <w:szCs w:val="24"/>
        </w:rPr>
        <w:t xml:space="preserve">major built environment </w:t>
      </w:r>
      <w:r w:rsidR="00184C9F">
        <w:rPr>
          <w:rFonts w:cs="Times New Roman"/>
          <w:szCs w:val="24"/>
        </w:rPr>
        <w:t>(urban and sub</w:t>
      </w:r>
      <w:r w:rsidR="0050475F" w:rsidRPr="00907515">
        <w:rPr>
          <w:rFonts w:cs="Times New Roman"/>
          <w:szCs w:val="24"/>
        </w:rPr>
        <w:t xml:space="preserve">urban) areas such as human settlements </w:t>
      </w:r>
      <w:r w:rsidR="00915CFE" w:rsidRPr="00907515">
        <w:rPr>
          <w:rFonts w:cs="Times New Roman"/>
          <w:szCs w:val="24"/>
        </w:rPr>
        <w:fldChar w:fldCharType="begin" w:fldLock="1"/>
      </w:r>
      <w:r w:rsidR="00E1673B" w:rsidRPr="00907515">
        <w:rPr>
          <w:rFonts w:cs="Times New Roman"/>
          <w:szCs w:val="24"/>
        </w:rPr>
        <w:instrText>ADDIN CSL_CITATION {"citationItems":[{"id":"ITEM-1","itemData":{"DOI":"10.21837/pm.v19i19.1071","ISSN":"16756215","abstract":"Landscape is a dynamic system in geography that has a spatial structure created by natural and cultural causes. Landscapes are made up of geophysical, which are formed by physical terrain elements (mountains, hills and water bodies and streams), living elements (indigenous plants), man-made elements (land uses, buildings, and structures), and temporary elements such as lighting and weather conditions. Traditional settlements are one of the key cultural land-uses and landscape assets in terms of history, customs, culture, and architecture. Modernization and continuous development have sometimes radically altered the physical terrain environment over time, obliterating traditional settlements in favor of more modern land uses with public facilities. Will these facilities continue to operate as a social sustainability accelerator for residents living in traditional settlements? This research aims to address the roles of the public infrastructure in determining the social sustainability of the people in two traditional settlements in Kuala Terengganu. A mixed-methods strategy was used in this study, which comprised of observation and survey questionnaires. To identify the important components that determine social sustainability, a questionnaire survey was employed that collected data from 400 residents. The major conclusions emphasize three most significant characteristics of public space under the most preferred public infrastructures selected by the residents: They are: (i) adequate amenities; (ii) public spaces that support a variety of activities; and (iii) public spaces that are accessible to the general public. The research implicates that a better socio-cultural and traditional heritage will be generated and preserved as a result of a more organised settlement, underlining the value of culture and history in developing a sense of community and belonging.","author":[{"dropping-particle":"","family":"Harun","given":"Nor Zalina","non-dropping-particle":"","parse-names":false,"suffix":""},{"dropping-particle":"","family":"Jaffar","given":"Najiha","non-dropping-particle":"","parse-names":false,"suffix":""},{"dropping-particle":"","family":"Mansor","given":"Mazlina","non-dropping-particle":"","parse-names":false,"suffix":""}],"container-title":"Planning Malaysia","id":"ITEM-1","issue":"5","issued":{"date-parts":[["2021"]]},"page":"192-205","title":"the Contributions of Public Space To the Social Sustainability of Traditional Settlements","type":"article-journal","volume":"19"},"uris":["http://www.mendeley.com/documents/?uuid=c9ae0500-53e6-467a-9434-3e785a3d0156"]},{"id":"ITEM-2","itemData":{"DOI":"10.1007/978-3-030-86499-6_2","ISSN":"25228722","abstract":"The peri-urban area or zones happen all over the globe as urban areas are rapidly expanding, and over the coming decades, the urbanization process will continue to grow exponentially. The peri-urban area, naturally being transitional and ambiguity in its character has put this area in obscurity. The dynamic changes in the social and cultural aspect will reflect the peri-urban area identity. Being neither urban nor completely rural, peri-urban areas show the common characteristic of equivocalness, despite their diversity in terms of definition, formation, and measure. In contrast with the concept that urban and rural areas were defined by very definite land-use patterns and unambiguous socio-cultural, the implicit boundaries between this locations and peri-urban area were unclearly defined. Thus, this article seeks to attain the objectives: (i) examining the peri-urban definitions, policy, and strategies implemented by Malaysia and Europe; and (ii) to highlight the importance of establishing more appropriate strategies for this particular area. This qualitative study, with content analysis, provides a comprehensive review on reviving the socio-cultural identity of the dynamic peri-urban. The finding shows that with good and appropriate planning, as well as strategies, can benefit the peri-urban sustainability. These features and their interactions have made them recognized as large peri-urban regions or interfaces to become a critical in their own research area. On account of the unique identity and the connection between these peri-urban areas and metropolitan cities has been recognized by their own right as essential areas or interfaces (PUI). The contribution of this paper is to alert the local government, especially the policymaker on the importance of the peri-urban socio-cultural identity in controlling the encroachment of development.","author":[{"dropping-particle":"","family":"Mazlan","given":"Maizura","non-dropping-particle":"","parse-names":false,"suffix":""},{"dropping-particle":"","family":"Ismail","given":"Nor Atiah","non-dropping-particle":"","parse-names":false,"suffix":""},{"dropping-particle":"","family":"Yusof","given":"Mohd Johari Mohd","non-dropping-particle":"","parse-names":false,"suffix":""},{"dropping-particle":"","family":"Aziz","given":"Faziawati Abdul","non-dropping-particle":"","parse-names":false,"suffix":""}],"container-title":"Resilient and Responsible Smart Cities","id":"ITEM-2","issued":{"date-parts":[["2022"]]},"page":"15-30","title":"The Dilution of Peri-Urban Socio-Cultural Identity: An Insight into Policies and Strategies in Malaysia and the European Commission","type":"chapter"},"uris":["http://www.mendeley.com/documents/?uuid=fd132d64-f619-42b9-90eb-ac4d4c86723f"]}],"mendeley":{"formattedCitation":"(Harun et al., 2021; Mazlan et al., 2022)","plainTextFormattedCitation":"(Harun et al., 2021; Mazlan et al., 2022)","previouslyFormattedCitation":"(Harun et al., 2021; Mazlan et al., 2022)"},"properties":{"noteIndex":0},"schema":"https://github.com/citation-style-language/schema/raw/master/csl-citation.json"}</w:instrText>
      </w:r>
      <w:r w:rsidR="00915CFE" w:rsidRPr="00907515">
        <w:rPr>
          <w:rFonts w:cs="Times New Roman"/>
          <w:szCs w:val="24"/>
        </w:rPr>
        <w:fldChar w:fldCharType="separate"/>
      </w:r>
      <w:r w:rsidR="00915CFE" w:rsidRPr="00907515">
        <w:rPr>
          <w:rFonts w:cs="Times New Roman"/>
          <w:noProof/>
          <w:szCs w:val="24"/>
        </w:rPr>
        <w:t>(Harun et al., 2021; Mazlan et al., 2022)</w:t>
      </w:r>
      <w:r w:rsidR="00915CFE" w:rsidRPr="00907515">
        <w:rPr>
          <w:rFonts w:cs="Times New Roman"/>
          <w:szCs w:val="24"/>
        </w:rPr>
        <w:fldChar w:fldCharType="end"/>
      </w:r>
      <w:r w:rsidR="00915CFE" w:rsidRPr="00907515">
        <w:rPr>
          <w:rFonts w:cs="Times New Roman"/>
          <w:szCs w:val="24"/>
        </w:rPr>
        <w:t xml:space="preserve">. </w:t>
      </w:r>
      <w:r w:rsidR="00E1673B" w:rsidRPr="00907515">
        <w:rPr>
          <w:rFonts w:cs="Times New Roman"/>
          <w:szCs w:val="24"/>
        </w:rPr>
        <w:t xml:space="preserve">This study defines administrative boundaries, or discrete boundaries, as a management factor. According to </w:t>
      </w:r>
      <w:r w:rsidR="00E1673B" w:rsidRPr="00907515">
        <w:rPr>
          <w:rFonts w:cs="Times New Roman"/>
          <w:szCs w:val="24"/>
        </w:rPr>
        <w:fldChar w:fldCharType="begin" w:fldLock="1"/>
      </w:r>
      <w:r w:rsidR="0031223C" w:rsidRPr="00907515">
        <w:rPr>
          <w:rFonts w:cs="Times New Roman"/>
          <w:szCs w:val="24"/>
        </w:rPr>
        <w:instrText>ADDIN CSL_CITATION {"citationItems":[{"id":"ITEM-1","itemData":{"author":[{"dropping-particle":"","family":"Freeman","given":"Olivia E","non-dropping-particle":"","parse-names":false,"suffix":""},{"dropping-particle":"","family":"Duguma","given":"Lalisa A","non-dropping-particle":"","parse-names":false,"suffix":""},{"dropping-particle":"","family":"Minang","given":"Peter A","non-dropping-particle":"","parse-names":false,"suffix":""}],"id":"ITEM-1","issue":"1","issued":{"date-parts":[["2015"]]},"title":"Operationalizing the integrated landscape approach in practice","type":"article-journal","volume":"20"},"uris":["http://www.mendeley.com/documents/?uuid=f9020d44-ee8b-4d77-be86-c81044397093"]}],"mendeley":{"formattedCitation":"(Freeman et al., 2015)","manualFormatting":"Freeman et al., (2015)","plainTextFormattedCitation":"(Freeman et al., 2015)","previouslyFormattedCitation":"(Freeman et al., 2015)"},"properties":{"noteIndex":0},"schema":"https://github.com/citation-style-language/schema/raw/master/csl-citation.json"}</w:instrText>
      </w:r>
      <w:r w:rsidR="00E1673B" w:rsidRPr="00907515">
        <w:rPr>
          <w:rFonts w:cs="Times New Roman"/>
          <w:szCs w:val="24"/>
        </w:rPr>
        <w:fldChar w:fldCharType="separate"/>
      </w:r>
      <w:r w:rsidR="00E1673B" w:rsidRPr="00907515">
        <w:rPr>
          <w:rFonts w:cs="Times New Roman"/>
          <w:noProof/>
          <w:szCs w:val="24"/>
        </w:rPr>
        <w:t>Freeman et al. (2015)</w:t>
      </w:r>
      <w:r w:rsidR="00E1673B" w:rsidRPr="00907515">
        <w:rPr>
          <w:rFonts w:cs="Times New Roman"/>
          <w:szCs w:val="24"/>
        </w:rPr>
        <w:fldChar w:fldCharType="end"/>
      </w:r>
      <w:r w:rsidR="00E1673B" w:rsidRPr="00907515">
        <w:rPr>
          <w:rFonts w:cs="Times New Roman"/>
          <w:szCs w:val="24"/>
        </w:rPr>
        <w:t>, l</w:t>
      </w:r>
      <w:r w:rsidR="0050475F" w:rsidRPr="00907515">
        <w:rPr>
          <w:rFonts w:cs="Times New Roman"/>
          <w:szCs w:val="24"/>
        </w:rPr>
        <w:t>andscape boundaries can be either discrete (administrative boundaries) or fuzzy (determined by the extent of community activities or ecological units), resulting in the absence of</w:t>
      </w:r>
      <w:r w:rsidR="009E4181" w:rsidRPr="00907515">
        <w:rPr>
          <w:rFonts w:cs="Times New Roman"/>
          <w:szCs w:val="24"/>
        </w:rPr>
        <w:t xml:space="preserve"> clearly delineated boundaries</w:t>
      </w:r>
      <w:r w:rsidR="0050475F" w:rsidRPr="00907515">
        <w:rPr>
          <w:rFonts w:cs="Times New Roman"/>
          <w:szCs w:val="24"/>
        </w:rPr>
        <w:t xml:space="preserve">. In </w:t>
      </w:r>
      <w:r w:rsidR="003E2278" w:rsidRPr="00907515">
        <w:rPr>
          <w:rFonts w:cs="Times New Roman"/>
          <w:szCs w:val="24"/>
        </w:rPr>
        <w:t>total</w:t>
      </w:r>
      <w:r w:rsidR="003F7D86" w:rsidRPr="00907515">
        <w:rPr>
          <w:rFonts w:cs="Times New Roman"/>
          <w:szCs w:val="24"/>
        </w:rPr>
        <w:t>,</w:t>
      </w:r>
      <w:r w:rsidR="003E2278" w:rsidRPr="00907515">
        <w:rPr>
          <w:rFonts w:cs="Times New Roman"/>
          <w:szCs w:val="24"/>
        </w:rPr>
        <w:t xml:space="preserve"> seven-fact</w:t>
      </w:r>
      <w:r w:rsidR="0050475F" w:rsidRPr="00907515">
        <w:rPr>
          <w:rFonts w:cs="Times New Roman"/>
          <w:szCs w:val="24"/>
        </w:rPr>
        <w:t xml:space="preserve">or maps were </w:t>
      </w:r>
      <w:r w:rsidR="009B3F82" w:rsidRPr="00907515">
        <w:rPr>
          <w:rFonts w:cs="Times New Roman"/>
          <w:szCs w:val="24"/>
        </w:rPr>
        <w:t>created (Figure 3)</w:t>
      </w:r>
      <w:r w:rsidR="0050475F" w:rsidRPr="00907515">
        <w:rPr>
          <w:rFonts w:cs="Times New Roman"/>
          <w:szCs w:val="24"/>
        </w:rPr>
        <w:t>, which we</w:t>
      </w:r>
      <w:r w:rsidR="00531860" w:rsidRPr="00907515">
        <w:rPr>
          <w:rFonts w:cs="Times New Roman"/>
          <w:szCs w:val="24"/>
        </w:rPr>
        <w:t>re then overlaid onto the</w:t>
      </w:r>
      <w:r w:rsidR="0050475F" w:rsidRPr="00907515">
        <w:rPr>
          <w:rFonts w:cs="Times New Roman"/>
          <w:szCs w:val="24"/>
        </w:rPr>
        <w:t xml:space="preserve"> preliminary map of landscape types.</w:t>
      </w:r>
    </w:p>
    <w:p w14:paraId="5BFB383E" w14:textId="360CCA1C" w:rsidR="00134BF5" w:rsidRPr="00907515" w:rsidRDefault="00134BF5" w:rsidP="00370160">
      <w:pPr>
        <w:pStyle w:val="NoSpacing"/>
        <w:jc w:val="both"/>
        <w:rPr>
          <w:rFonts w:cs="Times New Roman"/>
          <w:szCs w:val="24"/>
          <w:lang w:val="en-GB"/>
        </w:rPr>
      </w:pPr>
    </w:p>
    <w:p w14:paraId="4D35F5EC" w14:textId="10CA35DC" w:rsidR="00915735" w:rsidRPr="00907515" w:rsidRDefault="00915735" w:rsidP="00370160">
      <w:pPr>
        <w:spacing w:line="240" w:lineRule="auto"/>
        <w:rPr>
          <w:rFonts w:eastAsia="Calibri" w:cs="Times New Roman"/>
          <w:szCs w:val="24"/>
        </w:rPr>
      </w:pPr>
    </w:p>
    <w:p w14:paraId="1E115D59" w14:textId="5578E9F2" w:rsidR="00C015F9" w:rsidRPr="00907515" w:rsidRDefault="00C015F9" w:rsidP="00370160">
      <w:pPr>
        <w:spacing w:line="240" w:lineRule="auto"/>
        <w:rPr>
          <w:rFonts w:eastAsia="Calibri" w:cs="Times New Roman"/>
          <w:szCs w:val="24"/>
        </w:rPr>
      </w:pPr>
    </w:p>
    <w:p w14:paraId="6C053554" w14:textId="4096A948" w:rsidR="00C015F9" w:rsidRPr="00907515" w:rsidRDefault="00C015F9" w:rsidP="00370160">
      <w:pPr>
        <w:spacing w:line="240" w:lineRule="auto"/>
        <w:rPr>
          <w:rFonts w:eastAsia="Calibri" w:cs="Times New Roman"/>
          <w:szCs w:val="24"/>
        </w:rPr>
      </w:pPr>
    </w:p>
    <w:p w14:paraId="49354EE1" w14:textId="43D4F4C0" w:rsidR="005957F2" w:rsidRPr="00907515" w:rsidRDefault="005957F2" w:rsidP="00370160">
      <w:pPr>
        <w:pStyle w:val="NoSpacing"/>
        <w:rPr>
          <w:rFonts w:cs="Times New Roman"/>
          <w:szCs w:val="24"/>
          <w:lang w:val="en-GB"/>
        </w:rPr>
      </w:pPr>
    </w:p>
    <w:p w14:paraId="5BBE3C52" w14:textId="2C1CF613" w:rsidR="0087496C" w:rsidRPr="00907515" w:rsidRDefault="0087496C" w:rsidP="00370160">
      <w:pPr>
        <w:pStyle w:val="NoSpacing"/>
        <w:rPr>
          <w:rFonts w:cs="Times New Roman"/>
          <w:szCs w:val="24"/>
          <w:lang w:val="en-GB"/>
        </w:rPr>
      </w:pPr>
    </w:p>
    <w:p w14:paraId="6E18FA09" w14:textId="77777777" w:rsidR="0087496C" w:rsidRPr="00907515" w:rsidRDefault="0087496C" w:rsidP="00370160">
      <w:pPr>
        <w:pStyle w:val="NoSpacing"/>
        <w:rPr>
          <w:rFonts w:cs="Times New Roman"/>
          <w:szCs w:val="24"/>
          <w:lang w:val="en-GB"/>
        </w:rPr>
      </w:pPr>
    </w:p>
    <w:p w14:paraId="1C0DD68F" w14:textId="77777777" w:rsidR="00BA64CF" w:rsidRPr="00907515" w:rsidRDefault="00BA64CF" w:rsidP="00370160">
      <w:pPr>
        <w:pStyle w:val="NoSpacing"/>
        <w:jc w:val="center"/>
        <w:rPr>
          <w:rFonts w:cs="Times New Roman"/>
          <w:szCs w:val="24"/>
          <w:lang w:val="en-GB"/>
        </w:rPr>
      </w:pPr>
    </w:p>
    <w:p w14:paraId="70AE59F9" w14:textId="77777777" w:rsidR="00BA64CF" w:rsidRPr="00907515" w:rsidRDefault="00BA64CF" w:rsidP="00370160">
      <w:pPr>
        <w:pStyle w:val="NoSpacing"/>
        <w:jc w:val="center"/>
        <w:rPr>
          <w:rFonts w:cs="Times New Roman"/>
          <w:szCs w:val="24"/>
          <w:lang w:val="en-GB"/>
        </w:rPr>
      </w:pPr>
    </w:p>
    <w:p w14:paraId="3962C3DD" w14:textId="77777777" w:rsidR="007D770E" w:rsidRPr="00907515" w:rsidRDefault="007D770E" w:rsidP="00370160">
      <w:pPr>
        <w:pStyle w:val="NoSpacing"/>
        <w:jc w:val="center"/>
        <w:rPr>
          <w:rFonts w:cs="Times New Roman"/>
          <w:szCs w:val="24"/>
          <w:lang w:val="en-GB"/>
        </w:rPr>
      </w:pPr>
    </w:p>
    <w:p w14:paraId="427017CC" w14:textId="77777777" w:rsidR="007D770E" w:rsidRPr="00907515" w:rsidRDefault="007D770E" w:rsidP="00370160">
      <w:pPr>
        <w:pStyle w:val="NoSpacing"/>
        <w:jc w:val="center"/>
        <w:rPr>
          <w:rFonts w:cs="Times New Roman"/>
          <w:szCs w:val="24"/>
          <w:lang w:val="en-GB"/>
        </w:rPr>
      </w:pPr>
    </w:p>
    <w:p w14:paraId="01181B78" w14:textId="77777777" w:rsidR="007D770E" w:rsidRPr="00907515" w:rsidRDefault="007D770E" w:rsidP="00370160">
      <w:pPr>
        <w:pStyle w:val="NoSpacing"/>
        <w:jc w:val="center"/>
        <w:rPr>
          <w:rFonts w:cs="Times New Roman"/>
          <w:szCs w:val="24"/>
          <w:lang w:val="en-GB"/>
        </w:rPr>
      </w:pPr>
    </w:p>
    <w:p w14:paraId="4FCC0D0E" w14:textId="77777777" w:rsidR="007D770E" w:rsidRPr="00907515" w:rsidRDefault="007D770E" w:rsidP="00370160">
      <w:pPr>
        <w:pStyle w:val="NoSpacing"/>
        <w:jc w:val="center"/>
        <w:rPr>
          <w:rFonts w:cs="Times New Roman"/>
          <w:szCs w:val="24"/>
          <w:lang w:val="en-GB"/>
        </w:rPr>
      </w:pPr>
    </w:p>
    <w:p w14:paraId="2B1819AE" w14:textId="77777777" w:rsidR="007D770E" w:rsidRPr="00907515" w:rsidRDefault="007D770E" w:rsidP="00370160">
      <w:pPr>
        <w:pStyle w:val="NoSpacing"/>
        <w:jc w:val="center"/>
        <w:rPr>
          <w:rFonts w:cs="Times New Roman"/>
          <w:szCs w:val="24"/>
          <w:lang w:val="en-GB"/>
        </w:rPr>
      </w:pPr>
    </w:p>
    <w:p w14:paraId="02776FCD" w14:textId="77777777" w:rsidR="007D770E" w:rsidRPr="00907515" w:rsidRDefault="007D770E" w:rsidP="00370160">
      <w:pPr>
        <w:pStyle w:val="NoSpacing"/>
        <w:jc w:val="center"/>
        <w:rPr>
          <w:rFonts w:cs="Times New Roman"/>
          <w:szCs w:val="24"/>
          <w:lang w:val="en-GB"/>
        </w:rPr>
      </w:pPr>
    </w:p>
    <w:p w14:paraId="6A8ECE6C" w14:textId="77777777" w:rsidR="007D770E" w:rsidRPr="00907515" w:rsidRDefault="007D770E" w:rsidP="00370160">
      <w:pPr>
        <w:pStyle w:val="NoSpacing"/>
        <w:jc w:val="center"/>
        <w:rPr>
          <w:rFonts w:cs="Times New Roman"/>
          <w:szCs w:val="24"/>
          <w:lang w:val="en-GB"/>
        </w:rPr>
      </w:pPr>
    </w:p>
    <w:p w14:paraId="13ED2B1B" w14:textId="77777777" w:rsidR="007D770E" w:rsidRPr="00907515" w:rsidRDefault="007D770E" w:rsidP="00370160">
      <w:pPr>
        <w:pStyle w:val="NoSpacing"/>
        <w:jc w:val="center"/>
        <w:rPr>
          <w:rFonts w:cs="Times New Roman"/>
          <w:szCs w:val="24"/>
          <w:lang w:val="en-GB"/>
        </w:rPr>
      </w:pPr>
    </w:p>
    <w:p w14:paraId="0F471F66" w14:textId="7FD26BCF" w:rsidR="0050475F" w:rsidRPr="00907515" w:rsidRDefault="0050475F" w:rsidP="00055D44">
      <w:pPr>
        <w:pStyle w:val="NoSpacing"/>
        <w:rPr>
          <w:rFonts w:cs="Times New Roman"/>
          <w:szCs w:val="24"/>
          <w:lang w:val="en-GB"/>
        </w:rPr>
      </w:pPr>
    </w:p>
    <w:p w14:paraId="2424BB75" w14:textId="77777777" w:rsidR="00E46964" w:rsidRDefault="00E46964" w:rsidP="00055D44">
      <w:pPr>
        <w:pStyle w:val="NoSpacing"/>
        <w:jc w:val="center"/>
        <w:rPr>
          <w:rFonts w:cs="Times New Roman"/>
          <w:b/>
          <w:bCs/>
          <w:szCs w:val="24"/>
          <w:lang w:val="en-GB"/>
        </w:rPr>
      </w:pPr>
    </w:p>
    <w:p w14:paraId="76F2440D" w14:textId="77777777" w:rsidR="00E46964" w:rsidRPr="00E46964" w:rsidRDefault="00E46964" w:rsidP="00E46964">
      <w:pPr>
        <w:pStyle w:val="NoSpacing"/>
        <w:jc w:val="center"/>
        <w:rPr>
          <w:rFonts w:cs="Times New Roman"/>
          <w:b/>
          <w:bCs/>
          <w:sz w:val="20"/>
          <w:szCs w:val="20"/>
          <w:lang w:val="en-GB"/>
        </w:rPr>
      </w:pPr>
    </w:p>
    <w:p w14:paraId="36906F59" w14:textId="45A4B50D" w:rsidR="00055D44" w:rsidRPr="00E46964" w:rsidRDefault="00754CDA" w:rsidP="00E46964">
      <w:pPr>
        <w:pStyle w:val="NoSpacing"/>
        <w:jc w:val="center"/>
        <w:rPr>
          <w:rFonts w:cs="Times New Roman"/>
          <w:sz w:val="20"/>
          <w:szCs w:val="20"/>
          <w:lang w:val="en-GB"/>
        </w:rPr>
      </w:pPr>
      <w:r w:rsidRPr="00E46964">
        <w:rPr>
          <w:rFonts w:cs="Times New Roman"/>
          <w:b/>
          <w:bCs/>
          <w:sz w:val="20"/>
          <w:szCs w:val="20"/>
          <w:lang w:val="en-GB"/>
        </w:rPr>
        <w:t xml:space="preserve">Figure </w:t>
      </w:r>
      <w:r w:rsidR="003062F7" w:rsidRPr="00E46964">
        <w:rPr>
          <w:rFonts w:cs="Times New Roman"/>
          <w:b/>
          <w:bCs/>
          <w:sz w:val="20"/>
          <w:szCs w:val="20"/>
          <w:lang w:val="en-GB"/>
        </w:rPr>
        <w:t>2</w:t>
      </w:r>
      <w:r w:rsidR="00204D8D" w:rsidRPr="00E46964">
        <w:rPr>
          <w:rFonts w:cs="Times New Roman"/>
          <w:b/>
          <w:bCs/>
          <w:sz w:val="20"/>
          <w:szCs w:val="20"/>
          <w:lang w:val="en-GB"/>
        </w:rPr>
        <w:t>.</w:t>
      </w:r>
      <w:r w:rsidR="001416C9">
        <w:rPr>
          <w:rFonts w:cs="Times New Roman"/>
          <w:sz w:val="20"/>
          <w:szCs w:val="20"/>
          <w:lang w:val="en-GB"/>
        </w:rPr>
        <w:t xml:space="preserve"> </w:t>
      </w:r>
      <w:r w:rsidR="0096529C" w:rsidRPr="00E46964">
        <w:rPr>
          <w:rFonts w:cs="Times New Roman"/>
          <w:sz w:val="20"/>
          <w:szCs w:val="20"/>
          <w:lang w:val="en-GB"/>
        </w:rPr>
        <w:t>LCA d</w:t>
      </w:r>
      <w:r w:rsidR="008F1BC2" w:rsidRPr="00E46964">
        <w:rPr>
          <w:rFonts w:cs="Times New Roman"/>
          <w:sz w:val="20"/>
          <w:szCs w:val="20"/>
          <w:lang w:val="en-GB"/>
        </w:rPr>
        <w:t xml:space="preserve">esktop study overall flowchart </w:t>
      </w:r>
      <w:r w:rsidR="008F1BC2" w:rsidRPr="00E46964">
        <w:rPr>
          <w:rFonts w:cs="Times New Roman"/>
          <w:sz w:val="20"/>
          <w:szCs w:val="20"/>
          <w:lang w:val="en-GB"/>
        </w:rPr>
        <w:fldChar w:fldCharType="begin" w:fldLock="1"/>
      </w:r>
      <w:r w:rsidR="001C7743" w:rsidRPr="00E46964">
        <w:rPr>
          <w:rFonts w:cs="Times New Roman"/>
          <w:sz w:val="20"/>
          <w:szCs w:val="20"/>
          <w:lang w:val="en-GB"/>
        </w:rPr>
        <w:instrText>ADDIN CSL_CITATION {"citationItems":[{"id":"ITEM-1","itemData":{"ISBN":"9789675375125","author":[{"dropping-particle":"","family":"National Landscape Department","given":"","non-dropping-particle":"","parse-names":false,"suffix":""}],"id":"ITEM-1","issued":{"date-parts":[["2012"]]},"title":"Manual Penilaian Karakter Landskap Malaysia","type":"book"},"uris":["http://www.mendeley.com/documents/?uuid=7af2f83a-613c-4786-a804-5d92e78e60d7"]}],"mendeley":{"formattedCitation":"(National Landscape Department, 2012)","plainTextFormattedCitation":"(National Landscape Department, 2012)","previouslyFormattedCitation":"(National Landscape Department, 2012)"},"properties":{"noteIndex":0},"schema":"https://github.com/citation-style-language/schema/raw/master/csl-citation.json"}</w:instrText>
      </w:r>
      <w:r w:rsidR="008F1BC2" w:rsidRPr="00E46964">
        <w:rPr>
          <w:rFonts w:cs="Times New Roman"/>
          <w:sz w:val="20"/>
          <w:szCs w:val="20"/>
          <w:lang w:val="en-GB"/>
        </w:rPr>
        <w:fldChar w:fldCharType="separate"/>
      </w:r>
      <w:r w:rsidR="008F1BC2" w:rsidRPr="00E46964">
        <w:rPr>
          <w:rFonts w:cs="Times New Roman"/>
          <w:noProof/>
          <w:sz w:val="20"/>
          <w:szCs w:val="20"/>
          <w:lang w:val="en-GB"/>
        </w:rPr>
        <w:t>(National Landscape Department, 2012)</w:t>
      </w:r>
      <w:r w:rsidR="008F1BC2" w:rsidRPr="00E46964">
        <w:rPr>
          <w:rFonts w:cs="Times New Roman"/>
          <w:sz w:val="20"/>
          <w:szCs w:val="20"/>
          <w:lang w:val="en-GB"/>
        </w:rPr>
        <w:fldChar w:fldCharType="end"/>
      </w:r>
      <w:r w:rsidR="008F1BC2" w:rsidRPr="00E46964">
        <w:rPr>
          <w:rFonts w:cs="Times New Roman"/>
          <w:sz w:val="20"/>
          <w:szCs w:val="20"/>
          <w:lang w:val="en-GB"/>
        </w:rPr>
        <w:t>.</w:t>
      </w:r>
      <w:r w:rsidR="00921B17" w:rsidRPr="00E46964">
        <w:rPr>
          <w:rFonts w:cs="Times New Roman"/>
          <w:sz w:val="20"/>
          <w:szCs w:val="20"/>
          <w:lang w:val="en-GB"/>
        </w:rPr>
        <w:t xml:space="preserve"> </w:t>
      </w:r>
      <w:r w:rsidR="0096529C" w:rsidRPr="00E46964">
        <w:rPr>
          <w:rFonts w:cs="Times New Roman"/>
          <w:sz w:val="20"/>
          <w:szCs w:val="20"/>
          <w:lang w:val="en-GB"/>
        </w:rPr>
        <w:t xml:space="preserve">The steps outlined in red indicate the procedures </w:t>
      </w:r>
      <w:r w:rsidR="002A5F70" w:rsidRPr="00E46964">
        <w:rPr>
          <w:rFonts w:cs="Times New Roman"/>
          <w:sz w:val="20"/>
          <w:szCs w:val="20"/>
          <w:lang w:val="en-GB"/>
        </w:rPr>
        <w:t>involved</w:t>
      </w:r>
      <w:r w:rsidR="00055D44" w:rsidRPr="00E46964">
        <w:rPr>
          <w:rFonts w:cs="Times New Roman"/>
          <w:sz w:val="20"/>
          <w:szCs w:val="20"/>
          <w:lang w:val="en-GB"/>
        </w:rPr>
        <w:t xml:space="preserve"> </w:t>
      </w:r>
      <w:r w:rsidR="00921B17" w:rsidRPr="00E46964">
        <w:rPr>
          <w:rFonts w:cs="Times New Roman"/>
          <w:sz w:val="20"/>
          <w:szCs w:val="20"/>
          <w:lang w:val="en-GB"/>
        </w:rPr>
        <w:t>in</w:t>
      </w:r>
      <w:r w:rsidR="00055D44" w:rsidRPr="00E46964">
        <w:rPr>
          <w:rFonts w:cs="Times New Roman"/>
          <w:sz w:val="20"/>
          <w:szCs w:val="20"/>
          <w:lang w:val="en-GB"/>
        </w:rPr>
        <w:t xml:space="preserve"> this study</w:t>
      </w:r>
    </w:p>
    <w:p w14:paraId="49D61306" w14:textId="70931A66" w:rsidR="0077197A" w:rsidRDefault="0077197A" w:rsidP="004C7B10">
      <w:pPr>
        <w:pStyle w:val="NoSpacing"/>
        <w:jc w:val="both"/>
        <w:rPr>
          <w:rFonts w:eastAsia="Calibri" w:cs="Times New Roman"/>
          <w:bCs/>
          <w:i/>
          <w:iCs/>
          <w:szCs w:val="24"/>
          <w:lang w:val="en-GB"/>
        </w:rPr>
      </w:pPr>
    </w:p>
    <w:p w14:paraId="5668B8DC" w14:textId="0A88A8DE" w:rsidR="004C7B10" w:rsidRDefault="004C7B10" w:rsidP="004C7B10">
      <w:pPr>
        <w:pStyle w:val="NoSpacing"/>
        <w:jc w:val="both"/>
        <w:rPr>
          <w:rFonts w:eastAsia="Calibri" w:cs="Times New Roman"/>
          <w:bCs/>
          <w:i/>
          <w:iCs/>
          <w:szCs w:val="24"/>
          <w:lang w:val="en-GB"/>
        </w:rPr>
      </w:pPr>
    </w:p>
    <w:p w14:paraId="37C2F110" w14:textId="77777777" w:rsidR="004C7B10" w:rsidRPr="00907515" w:rsidRDefault="004C7B10" w:rsidP="004C7B10">
      <w:pPr>
        <w:pStyle w:val="NoSpacing"/>
        <w:jc w:val="both"/>
        <w:rPr>
          <w:rFonts w:eastAsia="Calibri" w:cs="Times New Roman"/>
          <w:bCs/>
          <w:i/>
          <w:iCs/>
          <w:szCs w:val="24"/>
          <w:lang w:val="en-GB"/>
        </w:rPr>
      </w:pPr>
    </w:p>
    <w:p w14:paraId="4FA97DA0" w14:textId="13D768A4" w:rsidR="00BF29FD" w:rsidRPr="00907515" w:rsidRDefault="00BF29FD" w:rsidP="004C7B10">
      <w:pPr>
        <w:pStyle w:val="NoSpacing"/>
        <w:jc w:val="both"/>
        <w:rPr>
          <w:rFonts w:cs="Times New Roman"/>
          <w:szCs w:val="24"/>
          <w:lang w:val="en-GB"/>
        </w:rPr>
      </w:pPr>
      <w:r w:rsidRPr="00907515">
        <w:rPr>
          <w:rFonts w:eastAsia="Calibri" w:cs="Times New Roman"/>
          <w:bCs/>
          <w:i/>
          <w:iCs/>
          <w:szCs w:val="24"/>
          <w:lang w:val="en-GB"/>
        </w:rPr>
        <w:lastRenderedPageBreak/>
        <w:t xml:space="preserve">Data </w:t>
      </w:r>
      <w:r w:rsidR="00E01BD8" w:rsidRPr="00907515">
        <w:rPr>
          <w:rFonts w:eastAsia="Calibri" w:cs="Times New Roman"/>
          <w:bCs/>
          <w:i/>
          <w:iCs/>
          <w:szCs w:val="24"/>
          <w:lang w:val="en-GB"/>
        </w:rPr>
        <w:t xml:space="preserve">collection </w:t>
      </w:r>
      <w:r w:rsidRPr="00907515">
        <w:rPr>
          <w:rFonts w:eastAsia="Calibri" w:cs="Times New Roman"/>
          <w:bCs/>
          <w:i/>
          <w:iCs/>
          <w:szCs w:val="24"/>
          <w:lang w:val="en-GB"/>
        </w:rPr>
        <w:t xml:space="preserve"> </w:t>
      </w:r>
    </w:p>
    <w:p w14:paraId="344532A0" w14:textId="77777777" w:rsidR="00BF29FD" w:rsidRPr="00907515" w:rsidRDefault="00BF29FD" w:rsidP="004C7B10">
      <w:pPr>
        <w:pStyle w:val="NoSpacing"/>
        <w:jc w:val="both"/>
        <w:rPr>
          <w:rFonts w:cs="Times New Roman"/>
          <w:szCs w:val="24"/>
          <w:lang w:val="en-GB"/>
        </w:rPr>
      </w:pPr>
    </w:p>
    <w:p w14:paraId="641FEED9" w14:textId="4E326866" w:rsidR="008C4B09" w:rsidRPr="00907515" w:rsidRDefault="00D97F78" w:rsidP="004C7B10">
      <w:pPr>
        <w:spacing w:before="0" w:after="0" w:line="240" w:lineRule="auto"/>
        <w:jc w:val="both"/>
        <w:rPr>
          <w:rFonts w:cs="Times New Roman"/>
          <w:szCs w:val="24"/>
        </w:rPr>
      </w:pPr>
      <w:r w:rsidRPr="00907515">
        <w:rPr>
          <w:rFonts w:cs="Times New Roman"/>
          <w:szCs w:val="24"/>
        </w:rPr>
        <w:t xml:space="preserve">Data and information based on maps were compiled into a GIS database in ArcGIS 10.3 software. Data used in this study </w:t>
      </w:r>
      <w:r w:rsidR="005E7C10">
        <w:rPr>
          <w:rFonts w:cs="Times New Roman"/>
          <w:szCs w:val="24"/>
        </w:rPr>
        <w:t>have</w:t>
      </w:r>
      <w:r w:rsidRPr="00907515">
        <w:rPr>
          <w:rFonts w:cs="Times New Roman"/>
          <w:szCs w:val="24"/>
        </w:rPr>
        <w:t xml:space="preserve"> been categorised based on analysis needs, including data types </w:t>
      </w:r>
      <w:r w:rsidR="00FA04E2" w:rsidRPr="00907515">
        <w:rPr>
          <w:rFonts w:cs="Times New Roman"/>
          <w:szCs w:val="24"/>
        </w:rPr>
        <w:t xml:space="preserve">showing how </w:t>
      </w:r>
      <w:r w:rsidR="005E7C10">
        <w:rPr>
          <w:rFonts w:cs="Times New Roman"/>
          <w:szCs w:val="24"/>
        </w:rPr>
        <w:t>they</w:t>
      </w:r>
      <w:r w:rsidR="00FA04E2" w:rsidRPr="00907515">
        <w:rPr>
          <w:rFonts w:cs="Times New Roman"/>
          <w:szCs w:val="24"/>
        </w:rPr>
        <w:t xml:space="preserve"> will be displayed in the mapping with the </w:t>
      </w:r>
      <w:r w:rsidRPr="00907515">
        <w:rPr>
          <w:rFonts w:cs="Times New Roman"/>
          <w:szCs w:val="24"/>
        </w:rPr>
        <w:t xml:space="preserve">data properties descriptions (Table 1). </w:t>
      </w:r>
      <w:r w:rsidR="00C200A2" w:rsidRPr="00907515">
        <w:rPr>
          <w:rFonts w:cs="Times New Roman"/>
          <w:szCs w:val="24"/>
        </w:rPr>
        <w:t>For this study, the l</w:t>
      </w:r>
      <w:r w:rsidRPr="00907515">
        <w:rPr>
          <w:rFonts w:cs="Times New Roman"/>
          <w:szCs w:val="24"/>
        </w:rPr>
        <w:t xml:space="preserve">and use/land cover </w:t>
      </w:r>
      <w:r w:rsidR="00E6761A" w:rsidRPr="00907515">
        <w:rPr>
          <w:rFonts w:cs="Times New Roman"/>
          <w:szCs w:val="24"/>
        </w:rPr>
        <w:t xml:space="preserve">data </w:t>
      </w:r>
      <w:r w:rsidRPr="00907515">
        <w:rPr>
          <w:rFonts w:cs="Times New Roman"/>
          <w:szCs w:val="24"/>
        </w:rPr>
        <w:t xml:space="preserve">were obtained from the Malaysian Department of Agriculture (DOA) </w:t>
      </w:r>
      <w:r w:rsidR="00C200A2" w:rsidRPr="00907515">
        <w:rPr>
          <w:rFonts w:cs="Times New Roman"/>
          <w:szCs w:val="24"/>
        </w:rPr>
        <w:t xml:space="preserve">and digitized </w:t>
      </w:r>
      <w:r w:rsidRPr="00907515">
        <w:rPr>
          <w:rFonts w:cs="Times New Roman"/>
          <w:szCs w:val="24"/>
        </w:rPr>
        <w:t xml:space="preserve">in </w:t>
      </w:r>
      <w:r w:rsidR="00C200A2" w:rsidRPr="00907515">
        <w:rPr>
          <w:rFonts w:cs="Times New Roman"/>
          <w:szCs w:val="24"/>
        </w:rPr>
        <w:t xml:space="preserve">shape file format. The </w:t>
      </w:r>
      <w:r w:rsidR="004617A8" w:rsidRPr="00907515">
        <w:rPr>
          <w:rFonts w:cs="Times New Roman"/>
          <w:szCs w:val="24"/>
        </w:rPr>
        <w:t>first</w:t>
      </w:r>
      <w:r w:rsidR="00C200A2" w:rsidRPr="00907515">
        <w:rPr>
          <w:rFonts w:cs="Times New Roman"/>
          <w:szCs w:val="24"/>
        </w:rPr>
        <w:t xml:space="preserve"> </w:t>
      </w:r>
      <w:r w:rsidR="00141086" w:rsidRPr="00907515">
        <w:rPr>
          <w:rFonts w:cs="Times New Roman"/>
          <w:szCs w:val="24"/>
        </w:rPr>
        <w:t>information required for this</w:t>
      </w:r>
      <w:r w:rsidR="00C200A2" w:rsidRPr="00907515">
        <w:rPr>
          <w:rFonts w:cs="Times New Roman"/>
          <w:szCs w:val="24"/>
        </w:rPr>
        <w:t xml:space="preserve"> LCA </w:t>
      </w:r>
      <w:r w:rsidR="004617A8" w:rsidRPr="00907515">
        <w:rPr>
          <w:rFonts w:cs="Times New Roman"/>
          <w:szCs w:val="24"/>
        </w:rPr>
        <w:t>mapping</w:t>
      </w:r>
      <w:r w:rsidR="00C200A2" w:rsidRPr="00907515">
        <w:rPr>
          <w:rFonts w:cs="Times New Roman"/>
          <w:szCs w:val="24"/>
        </w:rPr>
        <w:t xml:space="preserve"> is the geophysical component, which requires contour data to create a slope map and a Digital Elevation Model (DEM).  </w:t>
      </w:r>
      <w:r w:rsidR="00141086" w:rsidRPr="00907515">
        <w:rPr>
          <w:rFonts w:cs="Times New Roman"/>
          <w:szCs w:val="24"/>
        </w:rPr>
        <w:t xml:space="preserve">Under </w:t>
      </w:r>
      <w:r w:rsidR="00921B17">
        <w:rPr>
          <w:rFonts w:cs="Times New Roman"/>
          <w:szCs w:val="24"/>
        </w:rPr>
        <w:t xml:space="preserve">the </w:t>
      </w:r>
      <w:r w:rsidR="00141086" w:rsidRPr="00907515">
        <w:rPr>
          <w:rFonts w:cs="Times New Roman"/>
          <w:szCs w:val="24"/>
        </w:rPr>
        <w:t>geophysical component, t</w:t>
      </w:r>
      <w:r w:rsidR="00C200A2" w:rsidRPr="00907515">
        <w:rPr>
          <w:rFonts w:cs="Times New Roman"/>
          <w:szCs w:val="24"/>
        </w:rPr>
        <w:t>he</w:t>
      </w:r>
      <w:r w:rsidRPr="00907515">
        <w:rPr>
          <w:rFonts w:cs="Times New Roman"/>
          <w:szCs w:val="24"/>
        </w:rPr>
        <w:t xml:space="preserve"> hydrology map </w:t>
      </w:r>
      <w:r w:rsidR="005E7C10">
        <w:rPr>
          <w:rFonts w:cs="Times New Roman"/>
          <w:szCs w:val="24"/>
        </w:rPr>
        <w:t>consists</w:t>
      </w:r>
      <w:r w:rsidR="00C200A2" w:rsidRPr="00907515">
        <w:rPr>
          <w:rFonts w:cs="Times New Roman"/>
          <w:szCs w:val="24"/>
        </w:rPr>
        <w:t xml:space="preserve"> of</w:t>
      </w:r>
      <w:r w:rsidRPr="00907515">
        <w:rPr>
          <w:rFonts w:cs="Times New Roman"/>
          <w:szCs w:val="24"/>
        </w:rPr>
        <w:t xml:space="preserve"> </w:t>
      </w:r>
      <w:r w:rsidR="005E7C10">
        <w:rPr>
          <w:rFonts w:cs="Times New Roman"/>
          <w:szCs w:val="24"/>
        </w:rPr>
        <w:t xml:space="preserve">the </w:t>
      </w:r>
      <w:r w:rsidR="001664D3" w:rsidRPr="00907515">
        <w:rPr>
          <w:rFonts w:cs="Times New Roman"/>
          <w:szCs w:val="24"/>
        </w:rPr>
        <w:t xml:space="preserve">location of </w:t>
      </w:r>
      <w:r w:rsidR="005E7C10">
        <w:rPr>
          <w:rFonts w:cs="Times New Roman"/>
          <w:szCs w:val="24"/>
        </w:rPr>
        <w:t>rivers</w:t>
      </w:r>
      <w:r w:rsidR="00141086" w:rsidRPr="00907515">
        <w:rPr>
          <w:rFonts w:cs="Times New Roman"/>
          <w:szCs w:val="24"/>
        </w:rPr>
        <w:t xml:space="preserve"> specified into river networks, </w:t>
      </w:r>
      <w:r w:rsidRPr="00907515">
        <w:rPr>
          <w:rFonts w:cs="Times New Roman"/>
          <w:szCs w:val="24"/>
        </w:rPr>
        <w:t>water bodies</w:t>
      </w:r>
      <w:r w:rsidR="005E7C10">
        <w:rPr>
          <w:rFonts w:cs="Times New Roman"/>
          <w:szCs w:val="24"/>
        </w:rPr>
        <w:t>,</w:t>
      </w:r>
      <w:r w:rsidR="00141086" w:rsidRPr="00907515">
        <w:rPr>
          <w:rFonts w:cs="Times New Roman"/>
          <w:szCs w:val="24"/>
        </w:rPr>
        <w:t xml:space="preserve"> and river </w:t>
      </w:r>
      <w:r w:rsidR="005E7C10">
        <w:rPr>
          <w:rFonts w:cs="Times New Roman"/>
          <w:szCs w:val="24"/>
        </w:rPr>
        <w:t>basins</w:t>
      </w:r>
      <w:r w:rsidR="00141086" w:rsidRPr="00907515">
        <w:rPr>
          <w:rFonts w:cs="Times New Roman"/>
          <w:szCs w:val="24"/>
        </w:rPr>
        <w:t>.</w:t>
      </w:r>
      <w:r w:rsidRPr="00907515">
        <w:rPr>
          <w:rFonts w:cs="Times New Roman"/>
          <w:szCs w:val="24"/>
        </w:rPr>
        <w:t xml:space="preserve"> </w:t>
      </w:r>
      <w:r w:rsidR="00141086" w:rsidRPr="00907515">
        <w:rPr>
          <w:rFonts w:cs="Times New Roman"/>
          <w:szCs w:val="24"/>
        </w:rPr>
        <w:t>Biophysical components consist of forest and plantation data</w:t>
      </w:r>
      <w:r w:rsidR="001664D3" w:rsidRPr="00907515">
        <w:rPr>
          <w:rFonts w:cs="Times New Roman"/>
          <w:szCs w:val="24"/>
        </w:rPr>
        <w:t xml:space="preserve"> and the built environment represents </w:t>
      </w:r>
      <w:r w:rsidR="00141086" w:rsidRPr="00907515">
        <w:rPr>
          <w:rFonts w:cs="Times New Roman"/>
          <w:szCs w:val="24"/>
        </w:rPr>
        <w:t>settlement</w:t>
      </w:r>
      <w:r w:rsidR="001664D3" w:rsidRPr="00907515">
        <w:rPr>
          <w:rFonts w:cs="Times New Roman"/>
          <w:szCs w:val="24"/>
        </w:rPr>
        <w:t xml:space="preserve"> areas </w:t>
      </w:r>
      <w:r w:rsidR="00141086" w:rsidRPr="00907515">
        <w:rPr>
          <w:rFonts w:cs="Times New Roman"/>
          <w:szCs w:val="24"/>
        </w:rPr>
        <w:t>which were</w:t>
      </w:r>
      <w:r w:rsidR="001664D3" w:rsidRPr="00907515">
        <w:rPr>
          <w:rFonts w:cs="Times New Roman"/>
          <w:szCs w:val="24"/>
        </w:rPr>
        <w:t xml:space="preserve"> all derived from land use/land cover data. </w:t>
      </w:r>
      <w:r w:rsidRPr="00907515">
        <w:rPr>
          <w:rFonts w:cs="Times New Roman"/>
          <w:szCs w:val="24"/>
        </w:rPr>
        <w:t xml:space="preserve">Other </w:t>
      </w:r>
      <w:r w:rsidR="005E7C10">
        <w:rPr>
          <w:rFonts w:cs="Times New Roman"/>
          <w:szCs w:val="24"/>
        </w:rPr>
        <w:t>maps</w:t>
      </w:r>
      <w:r w:rsidRPr="00907515">
        <w:rPr>
          <w:rFonts w:cs="Times New Roman"/>
          <w:szCs w:val="24"/>
        </w:rPr>
        <w:t xml:space="preserve"> include the administrative boundaries. </w:t>
      </w:r>
    </w:p>
    <w:p w14:paraId="18184268" w14:textId="77777777" w:rsidR="00D97F78" w:rsidRPr="00F950B6" w:rsidRDefault="00D97F78" w:rsidP="00F950B6">
      <w:pPr>
        <w:spacing w:before="0" w:after="0" w:line="240" w:lineRule="auto"/>
        <w:jc w:val="both"/>
        <w:rPr>
          <w:rFonts w:cs="Times New Roman"/>
          <w:szCs w:val="24"/>
        </w:rPr>
      </w:pPr>
    </w:p>
    <w:p w14:paraId="7F1D09A9" w14:textId="1D2F52C9" w:rsidR="003F22E5" w:rsidRPr="00EA152F" w:rsidRDefault="00284AB9" w:rsidP="00EA152F">
      <w:pPr>
        <w:spacing w:before="0" w:after="0" w:line="240" w:lineRule="auto"/>
        <w:jc w:val="center"/>
        <w:rPr>
          <w:rFonts w:cs="Times New Roman"/>
          <w:sz w:val="20"/>
          <w:szCs w:val="20"/>
        </w:rPr>
      </w:pPr>
      <w:r w:rsidRPr="00EA152F">
        <w:rPr>
          <w:rFonts w:cs="Times New Roman"/>
          <w:b/>
          <w:bCs/>
          <w:sz w:val="20"/>
          <w:szCs w:val="20"/>
        </w:rPr>
        <w:t>Table 1</w:t>
      </w:r>
      <w:r w:rsidR="008D73BD" w:rsidRPr="00EA152F">
        <w:rPr>
          <w:rFonts w:cs="Times New Roman"/>
          <w:b/>
          <w:bCs/>
          <w:sz w:val="20"/>
          <w:szCs w:val="20"/>
        </w:rPr>
        <w:t xml:space="preserve">. </w:t>
      </w:r>
      <w:r w:rsidRPr="00EA152F">
        <w:rPr>
          <w:rFonts w:cs="Times New Roman"/>
          <w:sz w:val="20"/>
          <w:szCs w:val="20"/>
        </w:rPr>
        <w:t>Database structure for LCA desktop study in Hulu Langat district.</w:t>
      </w:r>
      <w:r w:rsidR="007E0C49" w:rsidRPr="00EA152F">
        <w:rPr>
          <w:rFonts w:cs="Times New Roman"/>
          <w:sz w:val="20"/>
          <w:szCs w:val="20"/>
        </w:rPr>
        <w:t xml:space="preserve"> </w:t>
      </w:r>
      <w:r w:rsidR="00964C67" w:rsidRPr="00EA152F">
        <w:rPr>
          <w:rFonts w:cs="Times New Roman"/>
          <w:sz w:val="20"/>
          <w:szCs w:val="20"/>
        </w:rPr>
        <w:t>Data types show o</w:t>
      </w:r>
      <w:r w:rsidR="007E0C49" w:rsidRPr="00EA152F">
        <w:rPr>
          <w:rFonts w:cs="Times New Roman"/>
          <w:sz w:val="20"/>
          <w:szCs w:val="20"/>
        </w:rPr>
        <w:t>nly maps that involve in the weighted sum analysis be converted in</w:t>
      </w:r>
      <w:r w:rsidR="00964C67" w:rsidRPr="00EA152F">
        <w:rPr>
          <w:rFonts w:cs="Times New Roman"/>
          <w:sz w:val="20"/>
          <w:szCs w:val="20"/>
        </w:rPr>
        <w:t>to</w:t>
      </w:r>
      <w:r w:rsidR="007E0C49" w:rsidRPr="00EA152F">
        <w:rPr>
          <w:rFonts w:cs="Times New Roman"/>
          <w:sz w:val="20"/>
          <w:szCs w:val="20"/>
        </w:rPr>
        <w:t xml:space="preserve"> the raster format.</w:t>
      </w:r>
    </w:p>
    <w:tbl>
      <w:tblPr>
        <w:tblStyle w:val="TableGrid"/>
        <w:tblpPr w:leftFromText="180" w:rightFromText="180" w:vertAnchor="page" w:horzAnchor="margin" w:tblpXSpec="center" w:tblpY="6167"/>
        <w:tblW w:w="90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316"/>
        <w:gridCol w:w="2366"/>
        <w:gridCol w:w="1701"/>
        <w:gridCol w:w="2248"/>
      </w:tblGrid>
      <w:tr w:rsidR="00EA152F" w:rsidRPr="00EA152F" w14:paraId="7E8F34E0" w14:textId="77777777" w:rsidTr="00337175">
        <w:trPr>
          <w:trHeight w:val="260"/>
        </w:trPr>
        <w:tc>
          <w:tcPr>
            <w:tcW w:w="2732" w:type="dxa"/>
            <w:gridSpan w:val="2"/>
            <w:tcBorders>
              <w:top w:val="single" w:sz="4" w:space="0" w:color="auto"/>
              <w:bottom w:val="single" w:sz="4" w:space="0" w:color="auto"/>
            </w:tcBorders>
            <w:shd w:val="clear" w:color="auto" w:fill="B4C6E7" w:themeFill="accent1" w:themeFillTint="66"/>
          </w:tcPr>
          <w:p w14:paraId="5F7C3BBC" w14:textId="77777777" w:rsidR="00E6761A" w:rsidRPr="00EA152F" w:rsidRDefault="00E6761A" w:rsidP="00EA152F">
            <w:pPr>
              <w:pStyle w:val="NoSpacing"/>
              <w:jc w:val="center"/>
              <w:rPr>
                <w:rFonts w:cs="Times New Roman"/>
                <w:b/>
                <w:sz w:val="20"/>
                <w:szCs w:val="20"/>
                <w:lang w:val="en-GB"/>
              </w:rPr>
            </w:pPr>
            <w:r w:rsidRPr="00EA152F">
              <w:rPr>
                <w:rFonts w:cs="Times New Roman"/>
                <w:b/>
                <w:sz w:val="20"/>
                <w:szCs w:val="20"/>
                <w:lang w:val="en-GB"/>
              </w:rPr>
              <w:t>Component</w:t>
            </w:r>
          </w:p>
        </w:tc>
        <w:tc>
          <w:tcPr>
            <w:tcW w:w="2366" w:type="dxa"/>
            <w:tcBorders>
              <w:top w:val="single" w:sz="4" w:space="0" w:color="auto"/>
              <w:bottom w:val="single" w:sz="4" w:space="0" w:color="auto"/>
            </w:tcBorders>
            <w:shd w:val="clear" w:color="auto" w:fill="B4C6E7" w:themeFill="accent1" w:themeFillTint="66"/>
          </w:tcPr>
          <w:p w14:paraId="3C0C9581" w14:textId="77777777" w:rsidR="00E6761A" w:rsidRPr="00EA152F" w:rsidRDefault="00E6761A" w:rsidP="00EA152F">
            <w:pPr>
              <w:pStyle w:val="NoSpacing"/>
              <w:jc w:val="center"/>
              <w:rPr>
                <w:rFonts w:cs="Times New Roman"/>
                <w:b/>
                <w:sz w:val="20"/>
                <w:szCs w:val="20"/>
                <w:lang w:val="en-GB"/>
              </w:rPr>
            </w:pPr>
            <w:r w:rsidRPr="00EA152F">
              <w:rPr>
                <w:rFonts w:cs="Times New Roman"/>
                <w:b/>
                <w:sz w:val="20"/>
                <w:szCs w:val="20"/>
                <w:lang w:val="en-GB"/>
              </w:rPr>
              <w:t>Data</w:t>
            </w:r>
          </w:p>
        </w:tc>
        <w:tc>
          <w:tcPr>
            <w:tcW w:w="1701" w:type="dxa"/>
            <w:tcBorders>
              <w:top w:val="single" w:sz="4" w:space="0" w:color="auto"/>
              <w:bottom w:val="single" w:sz="4" w:space="0" w:color="auto"/>
            </w:tcBorders>
            <w:shd w:val="clear" w:color="auto" w:fill="B4C6E7" w:themeFill="accent1" w:themeFillTint="66"/>
          </w:tcPr>
          <w:p w14:paraId="49D05985" w14:textId="57D6DFAD" w:rsidR="00E6761A" w:rsidRPr="00EA152F" w:rsidRDefault="00E6761A" w:rsidP="00EA152F">
            <w:pPr>
              <w:pStyle w:val="NoSpacing"/>
              <w:jc w:val="center"/>
              <w:rPr>
                <w:rFonts w:cs="Times New Roman"/>
                <w:b/>
                <w:sz w:val="20"/>
                <w:szCs w:val="20"/>
                <w:lang w:val="en-GB"/>
              </w:rPr>
            </w:pPr>
            <w:r w:rsidRPr="00EA152F">
              <w:rPr>
                <w:rFonts w:cs="Times New Roman"/>
                <w:b/>
                <w:sz w:val="20"/>
                <w:szCs w:val="20"/>
                <w:lang w:val="en-GB"/>
              </w:rPr>
              <w:t>Data types</w:t>
            </w:r>
          </w:p>
        </w:tc>
        <w:tc>
          <w:tcPr>
            <w:tcW w:w="2248" w:type="dxa"/>
            <w:tcBorders>
              <w:top w:val="single" w:sz="4" w:space="0" w:color="auto"/>
              <w:bottom w:val="single" w:sz="4" w:space="0" w:color="auto"/>
            </w:tcBorders>
            <w:shd w:val="clear" w:color="auto" w:fill="B4C6E7" w:themeFill="accent1" w:themeFillTint="66"/>
          </w:tcPr>
          <w:p w14:paraId="59070D1F" w14:textId="694FD7D9" w:rsidR="00E6761A" w:rsidRPr="00EA152F" w:rsidRDefault="00E6761A" w:rsidP="00EA152F">
            <w:pPr>
              <w:pStyle w:val="NoSpacing"/>
              <w:jc w:val="center"/>
              <w:rPr>
                <w:rFonts w:cs="Times New Roman"/>
                <w:b/>
                <w:sz w:val="20"/>
                <w:szCs w:val="20"/>
                <w:lang w:val="en-GB"/>
              </w:rPr>
            </w:pPr>
            <w:r w:rsidRPr="00EA152F">
              <w:rPr>
                <w:rFonts w:cs="Times New Roman"/>
                <w:b/>
                <w:sz w:val="20"/>
                <w:szCs w:val="20"/>
                <w:lang w:val="en-GB"/>
              </w:rPr>
              <w:t>Description</w:t>
            </w:r>
          </w:p>
        </w:tc>
      </w:tr>
      <w:tr w:rsidR="00EA152F" w:rsidRPr="00EA152F" w14:paraId="1D0B3384" w14:textId="77777777" w:rsidTr="00EA152F">
        <w:trPr>
          <w:trHeight w:val="251"/>
        </w:trPr>
        <w:tc>
          <w:tcPr>
            <w:tcW w:w="1416" w:type="dxa"/>
            <w:tcBorders>
              <w:top w:val="single" w:sz="4" w:space="0" w:color="auto"/>
            </w:tcBorders>
          </w:tcPr>
          <w:p w14:paraId="56EC74AD"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Geophysical</w:t>
            </w:r>
          </w:p>
        </w:tc>
        <w:tc>
          <w:tcPr>
            <w:tcW w:w="1316" w:type="dxa"/>
            <w:tcBorders>
              <w:top w:val="single" w:sz="4" w:space="0" w:color="auto"/>
            </w:tcBorders>
          </w:tcPr>
          <w:p w14:paraId="48450210"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Physiography</w:t>
            </w:r>
          </w:p>
        </w:tc>
        <w:tc>
          <w:tcPr>
            <w:tcW w:w="2366" w:type="dxa"/>
            <w:tcBorders>
              <w:top w:val="single" w:sz="4" w:space="0" w:color="auto"/>
            </w:tcBorders>
          </w:tcPr>
          <w:p w14:paraId="1A6D0B43"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Slope</w:t>
            </w:r>
          </w:p>
        </w:tc>
        <w:tc>
          <w:tcPr>
            <w:tcW w:w="1701" w:type="dxa"/>
            <w:tcBorders>
              <w:top w:val="single" w:sz="4" w:space="0" w:color="auto"/>
            </w:tcBorders>
          </w:tcPr>
          <w:p w14:paraId="6455CEF2"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Grid cell (raster)</w:t>
            </w:r>
          </w:p>
        </w:tc>
        <w:tc>
          <w:tcPr>
            <w:tcW w:w="2248" w:type="dxa"/>
            <w:tcBorders>
              <w:top w:val="single" w:sz="4" w:space="0" w:color="auto"/>
            </w:tcBorders>
          </w:tcPr>
          <w:p w14:paraId="4AF1104D" w14:textId="37187E2B"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Slope degree value</w:t>
            </w:r>
          </w:p>
        </w:tc>
      </w:tr>
      <w:tr w:rsidR="00EA152F" w:rsidRPr="00EA152F" w14:paraId="5AC116F0" w14:textId="77777777" w:rsidTr="00EA152F">
        <w:trPr>
          <w:trHeight w:val="189"/>
        </w:trPr>
        <w:tc>
          <w:tcPr>
            <w:tcW w:w="1416" w:type="dxa"/>
          </w:tcPr>
          <w:p w14:paraId="51C404C0" w14:textId="77777777" w:rsidR="00E6761A" w:rsidRPr="00EA152F" w:rsidRDefault="00E6761A" w:rsidP="00EA152F">
            <w:pPr>
              <w:pStyle w:val="NoSpacing"/>
              <w:jc w:val="both"/>
              <w:rPr>
                <w:rFonts w:cs="Times New Roman"/>
                <w:sz w:val="20"/>
                <w:szCs w:val="20"/>
                <w:lang w:val="en-GB"/>
              </w:rPr>
            </w:pPr>
          </w:p>
        </w:tc>
        <w:tc>
          <w:tcPr>
            <w:tcW w:w="1316" w:type="dxa"/>
          </w:tcPr>
          <w:p w14:paraId="67F7239F" w14:textId="77777777" w:rsidR="00E6761A" w:rsidRPr="00EA152F" w:rsidRDefault="00E6761A" w:rsidP="00EA152F">
            <w:pPr>
              <w:pStyle w:val="NoSpacing"/>
              <w:jc w:val="center"/>
              <w:rPr>
                <w:rFonts w:cs="Times New Roman"/>
                <w:sz w:val="20"/>
                <w:szCs w:val="20"/>
                <w:lang w:val="en-GB"/>
              </w:rPr>
            </w:pPr>
          </w:p>
        </w:tc>
        <w:tc>
          <w:tcPr>
            <w:tcW w:w="2366" w:type="dxa"/>
          </w:tcPr>
          <w:p w14:paraId="0F1E7DDB" w14:textId="41AD0566"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Elevation</w:t>
            </w:r>
          </w:p>
        </w:tc>
        <w:tc>
          <w:tcPr>
            <w:tcW w:w="1701" w:type="dxa"/>
          </w:tcPr>
          <w:p w14:paraId="1FCEEE09"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Grid cell (raster)</w:t>
            </w:r>
          </w:p>
        </w:tc>
        <w:tc>
          <w:tcPr>
            <w:tcW w:w="2248" w:type="dxa"/>
          </w:tcPr>
          <w:p w14:paraId="608EA0F1"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Soil Elevation value</w:t>
            </w:r>
          </w:p>
        </w:tc>
      </w:tr>
      <w:tr w:rsidR="00EA152F" w:rsidRPr="00EA152F" w14:paraId="3CB3E3DE" w14:textId="77777777" w:rsidTr="00EA152F">
        <w:trPr>
          <w:trHeight w:val="487"/>
        </w:trPr>
        <w:tc>
          <w:tcPr>
            <w:tcW w:w="1416" w:type="dxa"/>
          </w:tcPr>
          <w:p w14:paraId="3C99E9C7" w14:textId="77777777" w:rsidR="00E6761A" w:rsidRPr="00EA152F" w:rsidRDefault="00E6761A" w:rsidP="00EA152F">
            <w:pPr>
              <w:pStyle w:val="NoSpacing"/>
              <w:jc w:val="both"/>
              <w:rPr>
                <w:rFonts w:cs="Times New Roman"/>
                <w:sz w:val="20"/>
                <w:szCs w:val="20"/>
                <w:lang w:val="en-GB"/>
              </w:rPr>
            </w:pPr>
          </w:p>
        </w:tc>
        <w:tc>
          <w:tcPr>
            <w:tcW w:w="1316" w:type="dxa"/>
          </w:tcPr>
          <w:p w14:paraId="77AA430B" w14:textId="77777777" w:rsidR="00E6761A" w:rsidRPr="00EA152F" w:rsidRDefault="00E6761A" w:rsidP="00EA152F">
            <w:pPr>
              <w:pStyle w:val="NoSpacing"/>
              <w:jc w:val="center"/>
              <w:rPr>
                <w:rFonts w:cs="Times New Roman"/>
                <w:sz w:val="20"/>
                <w:szCs w:val="20"/>
                <w:lang w:val="en-GB"/>
              </w:rPr>
            </w:pPr>
          </w:p>
        </w:tc>
        <w:tc>
          <w:tcPr>
            <w:tcW w:w="2366" w:type="dxa"/>
          </w:tcPr>
          <w:p w14:paraId="59DAEF56"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Digital Elevation Model (DEM)</w:t>
            </w:r>
          </w:p>
        </w:tc>
        <w:tc>
          <w:tcPr>
            <w:tcW w:w="1701" w:type="dxa"/>
          </w:tcPr>
          <w:p w14:paraId="3F1C9746"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Grid cell (raster)</w:t>
            </w:r>
          </w:p>
        </w:tc>
        <w:tc>
          <w:tcPr>
            <w:tcW w:w="2248" w:type="dxa"/>
          </w:tcPr>
          <w:p w14:paraId="46E43AE3"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Soil Elevation value in 3 Dimension</w:t>
            </w:r>
          </w:p>
        </w:tc>
      </w:tr>
      <w:tr w:rsidR="00EA152F" w:rsidRPr="00EA152F" w14:paraId="7DB64638" w14:textId="77777777" w:rsidTr="00EA152F">
        <w:trPr>
          <w:trHeight w:val="509"/>
        </w:trPr>
        <w:tc>
          <w:tcPr>
            <w:tcW w:w="1416" w:type="dxa"/>
          </w:tcPr>
          <w:p w14:paraId="5C398779" w14:textId="77777777" w:rsidR="00E6761A" w:rsidRPr="00EA152F" w:rsidRDefault="00E6761A" w:rsidP="00EA152F">
            <w:pPr>
              <w:pStyle w:val="NoSpacing"/>
              <w:jc w:val="both"/>
              <w:rPr>
                <w:rFonts w:cs="Times New Roman"/>
                <w:sz w:val="20"/>
                <w:szCs w:val="20"/>
                <w:lang w:val="en-GB"/>
              </w:rPr>
            </w:pPr>
          </w:p>
        </w:tc>
        <w:tc>
          <w:tcPr>
            <w:tcW w:w="1316" w:type="dxa"/>
          </w:tcPr>
          <w:p w14:paraId="260F2645"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Hydrology</w:t>
            </w:r>
          </w:p>
        </w:tc>
        <w:tc>
          <w:tcPr>
            <w:tcW w:w="2366" w:type="dxa"/>
          </w:tcPr>
          <w:p w14:paraId="2E3BDB77" w14:textId="25B4E25D" w:rsidR="00E6761A" w:rsidRPr="00EA152F" w:rsidRDefault="00EA152F" w:rsidP="00EA152F">
            <w:pPr>
              <w:pStyle w:val="NoSpacing"/>
              <w:jc w:val="both"/>
              <w:rPr>
                <w:rFonts w:cs="Times New Roman"/>
                <w:sz w:val="20"/>
                <w:szCs w:val="20"/>
                <w:lang w:val="en-GB"/>
              </w:rPr>
            </w:pPr>
            <w:r>
              <w:rPr>
                <w:rFonts w:cs="Times New Roman"/>
                <w:sz w:val="20"/>
                <w:szCs w:val="20"/>
                <w:lang w:val="en-GB"/>
              </w:rPr>
              <w:t>Location of the w</w:t>
            </w:r>
            <w:r w:rsidR="00E6761A" w:rsidRPr="00EA152F">
              <w:rPr>
                <w:rFonts w:cs="Times New Roman"/>
                <w:sz w:val="20"/>
                <w:szCs w:val="20"/>
                <w:lang w:val="en-GB"/>
              </w:rPr>
              <w:t>aterbody</w:t>
            </w:r>
          </w:p>
        </w:tc>
        <w:tc>
          <w:tcPr>
            <w:tcW w:w="1701" w:type="dxa"/>
          </w:tcPr>
          <w:p w14:paraId="495F3920" w14:textId="2322A346" w:rsidR="00E6761A" w:rsidRPr="00EA152F" w:rsidRDefault="00EA152F" w:rsidP="00EA152F">
            <w:pPr>
              <w:pStyle w:val="NoSpacing"/>
              <w:jc w:val="center"/>
              <w:rPr>
                <w:rFonts w:cs="Times New Roman"/>
                <w:sz w:val="20"/>
                <w:szCs w:val="20"/>
                <w:lang w:val="en-GB"/>
              </w:rPr>
            </w:pPr>
            <w:r>
              <w:rPr>
                <w:rFonts w:cs="Times New Roman"/>
                <w:sz w:val="20"/>
                <w:szCs w:val="20"/>
                <w:lang w:val="en-GB"/>
              </w:rPr>
              <w:t>Polygon (</w:t>
            </w:r>
            <w:r w:rsidR="00E6761A" w:rsidRPr="00EA152F">
              <w:rPr>
                <w:rFonts w:cs="Times New Roman"/>
                <w:sz w:val="20"/>
                <w:szCs w:val="20"/>
                <w:lang w:val="en-GB"/>
              </w:rPr>
              <w:t>vector)</w:t>
            </w:r>
          </w:p>
        </w:tc>
        <w:tc>
          <w:tcPr>
            <w:tcW w:w="2248" w:type="dxa"/>
          </w:tcPr>
          <w:p w14:paraId="651F52BF" w14:textId="664B17DC"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 xml:space="preserve">Types of water </w:t>
            </w:r>
            <w:r w:rsidR="005E7C10" w:rsidRPr="00EA152F">
              <w:rPr>
                <w:rFonts w:cs="Times New Roman"/>
                <w:sz w:val="20"/>
                <w:szCs w:val="20"/>
                <w:lang w:val="en-GB"/>
              </w:rPr>
              <w:t>bodies</w:t>
            </w:r>
            <w:r w:rsidRPr="00EA152F">
              <w:rPr>
                <w:rFonts w:cs="Times New Roman"/>
                <w:sz w:val="20"/>
                <w:szCs w:val="20"/>
                <w:lang w:val="en-GB"/>
              </w:rPr>
              <w:t xml:space="preserve"> (e.g., lakes &amp; ponds)</w:t>
            </w:r>
          </w:p>
        </w:tc>
      </w:tr>
      <w:tr w:rsidR="00EA152F" w:rsidRPr="00EA152F" w14:paraId="76E06DD3" w14:textId="77777777" w:rsidTr="00EA152F">
        <w:trPr>
          <w:trHeight w:val="263"/>
        </w:trPr>
        <w:tc>
          <w:tcPr>
            <w:tcW w:w="1416" w:type="dxa"/>
          </w:tcPr>
          <w:p w14:paraId="54B0D491" w14:textId="77777777" w:rsidR="00E6761A" w:rsidRPr="00EA152F" w:rsidRDefault="00E6761A" w:rsidP="00EA152F">
            <w:pPr>
              <w:pStyle w:val="NoSpacing"/>
              <w:jc w:val="both"/>
              <w:rPr>
                <w:rFonts w:cs="Times New Roman"/>
                <w:sz w:val="20"/>
                <w:szCs w:val="20"/>
                <w:lang w:val="en-GB"/>
              </w:rPr>
            </w:pPr>
          </w:p>
        </w:tc>
        <w:tc>
          <w:tcPr>
            <w:tcW w:w="1316" w:type="dxa"/>
          </w:tcPr>
          <w:p w14:paraId="1ED7B331" w14:textId="77777777" w:rsidR="00E6761A" w:rsidRPr="00EA152F" w:rsidRDefault="00E6761A" w:rsidP="00EA152F">
            <w:pPr>
              <w:pStyle w:val="NoSpacing"/>
              <w:jc w:val="center"/>
              <w:rPr>
                <w:rFonts w:cs="Times New Roman"/>
                <w:sz w:val="20"/>
                <w:szCs w:val="20"/>
                <w:lang w:val="en-GB"/>
              </w:rPr>
            </w:pPr>
          </w:p>
        </w:tc>
        <w:tc>
          <w:tcPr>
            <w:tcW w:w="2366" w:type="dxa"/>
          </w:tcPr>
          <w:p w14:paraId="54022396" w14:textId="275CC821"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River network</w:t>
            </w:r>
          </w:p>
        </w:tc>
        <w:tc>
          <w:tcPr>
            <w:tcW w:w="1701" w:type="dxa"/>
          </w:tcPr>
          <w:p w14:paraId="711C0196"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Polyline (vector)</w:t>
            </w:r>
          </w:p>
        </w:tc>
        <w:tc>
          <w:tcPr>
            <w:tcW w:w="2248" w:type="dxa"/>
          </w:tcPr>
          <w:p w14:paraId="5A75DE5D"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River names</w:t>
            </w:r>
          </w:p>
        </w:tc>
      </w:tr>
      <w:tr w:rsidR="00EA152F" w:rsidRPr="00EA152F" w14:paraId="006C6DD6" w14:textId="77777777" w:rsidTr="00EA152F">
        <w:trPr>
          <w:trHeight w:val="263"/>
        </w:trPr>
        <w:tc>
          <w:tcPr>
            <w:tcW w:w="1416" w:type="dxa"/>
          </w:tcPr>
          <w:p w14:paraId="1AE221E7" w14:textId="77777777" w:rsidR="00E6761A" w:rsidRPr="00EA152F" w:rsidRDefault="00E6761A" w:rsidP="00EA152F">
            <w:pPr>
              <w:pStyle w:val="NoSpacing"/>
              <w:jc w:val="both"/>
              <w:rPr>
                <w:rFonts w:cs="Times New Roman"/>
                <w:sz w:val="20"/>
                <w:szCs w:val="20"/>
                <w:lang w:val="en-GB"/>
              </w:rPr>
            </w:pPr>
          </w:p>
        </w:tc>
        <w:tc>
          <w:tcPr>
            <w:tcW w:w="1316" w:type="dxa"/>
          </w:tcPr>
          <w:p w14:paraId="703B6445" w14:textId="77777777" w:rsidR="00E6761A" w:rsidRPr="00EA152F" w:rsidRDefault="00E6761A" w:rsidP="00EA152F">
            <w:pPr>
              <w:pStyle w:val="NoSpacing"/>
              <w:jc w:val="center"/>
              <w:rPr>
                <w:rFonts w:cs="Times New Roman"/>
                <w:sz w:val="20"/>
                <w:szCs w:val="20"/>
                <w:lang w:val="en-GB"/>
              </w:rPr>
            </w:pPr>
          </w:p>
        </w:tc>
        <w:tc>
          <w:tcPr>
            <w:tcW w:w="2366" w:type="dxa"/>
          </w:tcPr>
          <w:p w14:paraId="3182A49A"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River basin</w:t>
            </w:r>
          </w:p>
        </w:tc>
        <w:tc>
          <w:tcPr>
            <w:tcW w:w="1701" w:type="dxa"/>
          </w:tcPr>
          <w:p w14:paraId="7BF17365" w14:textId="2D765243"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Grid cell (raster)</w:t>
            </w:r>
          </w:p>
        </w:tc>
        <w:tc>
          <w:tcPr>
            <w:tcW w:w="2248" w:type="dxa"/>
          </w:tcPr>
          <w:p w14:paraId="78E4E685"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River basin names</w:t>
            </w:r>
          </w:p>
        </w:tc>
      </w:tr>
      <w:tr w:rsidR="00EA152F" w:rsidRPr="00EA152F" w14:paraId="5AF849DD" w14:textId="77777777" w:rsidTr="00EA152F">
        <w:trPr>
          <w:trHeight w:val="263"/>
        </w:trPr>
        <w:tc>
          <w:tcPr>
            <w:tcW w:w="1416" w:type="dxa"/>
          </w:tcPr>
          <w:p w14:paraId="5BFEB25F"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Biophysical</w:t>
            </w:r>
          </w:p>
        </w:tc>
        <w:tc>
          <w:tcPr>
            <w:tcW w:w="1316" w:type="dxa"/>
          </w:tcPr>
          <w:p w14:paraId="550DCF1C" w14:textId="2F3E97A0"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Forest</w:t>
            </w:r>
          </w:p>
        </w:tc>
        <w:tc>
          <w:tcPr>
            <w:tcW w:w="2366" w:type="dxa"/>
          </w:tcPr>
          <w:p w14:paraId="0DCF54E5" w14:textId="0F4BB350"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Natural Vegetation</w:t>
            </w:r>
          </w:p>
        </w:tc>
        <w:tc>
          <w:tcPr>
            <w:tcW w:w="1701" w:type="dxa"/>
          </w:tcPr>
          <w:p w14:paraId="65F881FF" w14:textId="662AC3E6"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Grid cell (raster)</w:t>
            </w:r>
          </w:p>
        </w:tc>
        <w:tc>
          <w:tcPr>
            <w:tcW w:w="2248" w:type="dxa"/>
          </w:tcPr>
          <w:p w14:paraId="09A0054E" w14:textId="11AA4578"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All types of forests</w:t>
            </w:r>
          </w:p>
        </w:tc>
      </w:tr>
      <w:tr w:rsidR="00EA152F" w:rsidRPr="00EA152F" w14:paraId="337A1714" w14:textId="77777777" w:rsidTr="00EA152F">
        <w:trPr>
          <w:trHeight w:val="270"/>
        </w:trPr>
        <w:tc>
          <w:tcPr>
            <w:tcW w:w="1416" w:type="dxa"/>
          </w:tcPr>
          <w:p w14:paraId="02369CE6" w14:textId="77777777" w:rsidR="00E6761A" w:rsidRPr="00EA152F" w:rsidRDefault="00E6761A" w:rsidP="00EA152F">
            <w:pPr>
              <w:pStyle w:val="NoSpacing"/>
              <w:jc w:val="both"/>
              <w:rPr>
                <w:rFonts w:cs="Times New Roman"/>
                <w:sz w:val="20"/>
                <w:szCs w:val="20"/>
                <w:lang w:val="en-GB"/>
              </w:rPr>
            </w:pPr>
          </w:p>
        </w:tc>
        <w:tc>
          <w:tcPr>
            <w:tcW w:w="1316" w:type="dxa"/>
          </w:tcPr>
          <w:p w14:paraId="042DCF77"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Plantation</w:t>
            </w:r>
          </w:p>
        </w:tc>
        <w:tc>
          <w:tcPr>
            <w:tcW w:w="2366" w:type="dxa"/>
          </w:tcPr>
          <w:p w14:paraId="6C7CCCA4"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Agriculture</w:t>
            </w:r>
          </w:p>
        </w:tc>
        <w:tc>
          <w:tcPr>
            <w:tcW w:w="1701" w:type="dxa"/>
          </w:tcPr>
          <w:p w14:paraId="0AC39A32"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Grid cell (raster)</w:t>
            </w:r>
          </w:p>
        </w:tc>
        <w:tc>
          <w:tcPr>
            <w:tcW w:w="2248" w:type="dxa"/>
          </w:tcPr>
          <w:p w14:paraId="0CFF26A4"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All types of agriculture</w:t>
            </w:r>
          </w:p>
        </w:tc>
      </w:tr>
      <w:tr w:rsidR="00EA152F" w:rsidRPr="00EA152F" w14:paraId="31A321E1" w14:textId="77777777" w:rsidTr="00EA152F">
        <w:trPr>
          <w:trHeight w:val="801"/>
        </w:trPr>
        <w:tc>
          <w:tcPr>
            <w:tcW w:w="1416" w:type="dxa"/>
          </w:tcPr>
          <w:p w14:paraId="726C866B" w14:textId="135452C1"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Built environment</w:t>
            </w:r>
          </w:p>
        </w:tc>
        <w:tc>
          <w:tcPr>
            <w:tcW w:w="1316" w:type="dxa"/>
          </w:tcPr>
          <w:p w14:paraId="486DB9EC"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Settlement</w:t>
            </w:r>
          </w:p>
        </w:tc>
        <w:tc>
          <w:tcPr>
            <w:tcW w:w="2366" w:type="dxa"/>
          </w:tcPr>
          <w:p w14:paraId="348260BC"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Urban</w:t>
            </w:r>
          </w:p>
          <w:p w14:paraId="08C5E983" w14:textId="0DC9BA00" w:rsidR="00E6761A" w:rsidRPr="00EA152F" w:rsidRDefault="00184C9F" w:rsidP="00EA152F">
            <w:pPr>
              <w:pStyle w:val="NoSpacing"/>
              <w:jc w:val="both"/>
              <w:rPr>
                <w:rFonts w:cs="Times New Roman"/>
                <w:sz w:val="20"/>
                <w:szCs w:val="20"/>
                <w:lang w:val="en-GB"/>
              </w:rPr>
            </w:pPr>
            <w:r w:rsidRPr="00EA152F">
              <w:rPr>
                <w:rFonts w:cs="Times New Roman"/>
                <w:sz w:val="20"/>
                <w:szCs w:val="20"/>
                <w:lang w:val="en-GB"/>
              </w:rPr>
              <w:t>Sub</w:t>
            </w:r>
            <w:r w:rsidR="00E6761A" w:rsidRPr="00EA152F">
              <w:rPr>
                <w:rFonts w:cs="Times New Roman"/>
                <w:sz w:val="20"/>
                <w:szCs w:val="20"/>
                <w:lang w:val="en-GB"/>
              </w:rPr>
              <w:t>urban (including rural)</w:t>
            </w:r>
          </w:p>
        </w:tc>
        <w:tc>
          <w:tcPr>
            <w:tcW w:w="1701" w:type="dxa"/>
          </w:tcPr>
          <w:p w14:paraId="2B9BF892"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Grid cell (raster)</w:t>
            </w:r>
          </w:p>
        </w:tc>
        <w:tc>
          <w:tcPr>
            <w:tcW w:w="2248" w:type="dxa"/>
          </w:tcPr>
          <w:p w14:paraId="05192B6A" w14:textId="77075DD1"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 xml:space="preserve">Build up areas including urban and suburban, commercial, </w:t>
            </w:r>
            <w:r w:rsidR="00921B17" w:rsidRPr="00EA152F">
              <w:rPr>
                <w:rFonts w:cs="Times New Roman"/>
                <w:sz w:val="20"/>
                <w:szCs w:val="20"/>
                <w:lang w:val="en-GB"/>
              </w:rPr>
              <w:t xml:space="preserve">and </w:t>
            </w:r>
            <w:r w:rsidRPr="00EA152F">
              <w:rPr>
                <w:rFonts w:cs="Times New Roman"/>
                <w:sz w:val="20"/>
                <w:szCs w:val="20"/>
                <w:lang w:val="en-GB"/>
              </w:rPr>
              <w:t>industrial areas.</w:t>
            </w:r>
          </w:p>
        </w:tc>
      </w:tr>
      <w:tr w:rsidR="00EA152F" w:rsidRPr="00EA152F" w14:paraId="2EAC54BE" w14:textId="77777777" w:rsidTr="00EA152F">
        <w:trPr>
          <w:trHeight w:val="324"/>
        </w:trPr>
        <w:tc>
          <w:tcPr>
            <w:tcW w:w="1416" w:type="dxa"/>
            <w:tcBorders>
              <w:bottom w:val="single" w:sz="4" w:space="0" w:color="auto"/>
            </w:tcBorders>
          </w:tcPr>
          <w:p w14:paraId="5A577A32" w14:textId="2294F75D" w:rsidR="00E6761A" w:rsidRPr="00EA152F" w:rsidRDefault="00EA152F" w:rsidP="00EA152F">
            <w:pPr>
              <w:pStyle w:val="NoSpacing"/>
              <w:jc w:val="both"/>
              <w:rPr>
                <w:rFonts w:cs="Times New Roman"/>
                <w:sz w:val="20"/>
                <w:szCs w:val="20"/>
                <w:lang w:val="en-GB"/>
              </w:rPr>
            </w:pPr>
            <w:r>
              <w:rPr>
                <w:rFonts w:cs="Times New Roman"/>
                <w:sz w:val="20"/>
                <w:szCs w:val="20"/>
                <w:lang w:val="en-GB"/>
              </w:rPr>
              <w:t xml:space="preserve">Administrative </w:t>
            </w:r>
            <w:r w:rsidR="00E6761A" w:rsidRPr="00EA152F">
              <w:rPr>
                <w:rFonts w:cs="Times New Roman"/>
                <w:sz w:val="20"/>
                <w:szCs w:val="20"/>
                <w:lang w:val="en-GB"/>
              </w:rPr>
              <w:t>boundaries</w:t>
            </w:r>
          </w:p>
        </w:tc>
        <w:tc>
          <w:tcPr>
            <w:tcW w:w="1316" w:type="dxa"/>
            <w:tcBorders>
              <w:bottom w:val="single" w:sz="4" w:space="0" w:color="auto"/>
            </w:tcBorders>
          </w:tcPr>
          <w:p w14:paraId="68F7B89D"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Boundaries</w:t>
            </w:r>
          </w:p>
        </w:tc>
        <w:tc>
          <w:tcPr>
            <w:tcW w:w="2366" w:type="dxa"/>
            <w:tcBorders>
              <w:bottom w:val="single" w:sz="4" w:space="0" w:color="auto"/>
            </w:tcBorders>
          </w:tcPr>
          <w:p w14:paraId="027240D2" w14:textId="4C37CA2F"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District Boundary</w:t>
            </w:r>
          </w:p>
          <w:p w14:paraId="742D6D56" w14:textId="2A18E745" w:rsidR="00E6761A" w:rsidRPr="00EA152F" w:rsidRDefault="00921B17" w:rsidP="00EA152F">
            <w:pPr>
              <w:pStyle w:val="NoSpacing"/>
              <w:jc w:val="both"/>
              <w:rPr>
                <w:rFonts w:cs="Times New Roman"/>
                <w:sz w:val="20"/>
                <w:szCs w:val="20"/>
                <w:lang w:val="en-GB"/>
              </w:rPr>
            </w:pPr>
            <w:r w:rsidRPr="00EA152F">
              <w:rPr>
                <w:rFonts w:cs="Times New Roman"/>
                <w:sz w:val="20"/>
                <w:szCs w:val="20"/>
                <w:lang w:val="en-GB"/>
              </w:rPr>
              <w:t>Sub-</w:t>
            </w:r>
            <w:proofErr w:type="spellStart"/>
            <w:r w:rsidRPr="00EA152F">
              <w:rPr>
                <w:rFonts w:cs="Times New Roman"/>
                <w:sz w:val="20"/>
                <w:szCs w:val="20"/>
                <w:lang w:val="en-GB"/>
              </w:rPr>
              <w:t>districts’s</w:t>
            </w:r>
            <w:proofErr w:type="spellEnd"/>
            <w:r w:rsidR="00E6761A" w:rsidRPr="00EA152F">
              <w:rPr>
                <w:rFonts w:cs="Times New Roman"/>
                <w:sz w:val="20"/>
                <w:szCs w:val="20"/>
                <w:lang w:val="en-GB"/>
              </w:rPr>
              <w:t xml:space="preserve"> boundaries</w:t>
            </w:r>
          </w:p>
        </w:tc>
        <w:tc>
          <w:tcPr>
            <w:tcW w:w="1701" w:type="dxa"/>
            <w:tcBorders>
              <w:bottom w:val="single" w:sz="4" w:space="0" w:color="auto"/>
            </w:tcBorders>
          </w:tcPr>
          <w:p w14:paraId="0DC86D2A" w14:textId="77777777" w:rsidR="00E6761A" w:rsidRPr="00EA152F" w:rsidRDefault="00E6761A" w:rsidP="00EA152F">
            <w:pPr>
              <w:pStyle w:val="NoSpacing"/>
              <w:jc w:val="center"/>
              <w:rPr>
                <w:rFonts w:cs="Times New Roman"/>
                <w:sz w:val="20"/>
                <w:szCs w:val="20"/>
                <w:lang w:val="en-GB"/>
              </w:rPr>
            </w:pPr>
            <w:r w:rsidRPr="00EA152F">
              <w:rPr>
                <w:rFonts w:cs="Times New Roman"/>
                <w:sz w:val="20"/>
                <w:szCs w:val="20"/>
                <w:lang w:val="en-GB"/>
              </w:rPr>
              <w:t>Polygon (vector)</w:t>
            </w:r>
          </w:p>
        </w:tc>
        <w:tc>
          <w:tcPr>
            <w:tcW w:w="2248" w:type="dxa"/>
            <w:tcBorders>
              <w:bottom w:val="single" w:sz="4" w:space="0" w:color="auto"/>
            </w:tcBorders>
          </w:tcPr>
          <w:p w14:paraId="5D10A478"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State area</w:t>
            </w:r>
          </w:p>
          <w:p w14:paraId="628282FB"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District area</w:t>
            </w:r>
          </w:p>
          <w:p w14:paraId="43E7CCE5" w14:textId="77777777" w:rsidR="00E6761A" w:rsidRPr="00EA152F" w:rsidRDefault="00E6761A" w:rsidP="00EA152F">
            <w:pPr>
              <w:pStyle w:val="NoSpacing"/>
              <w:jc w:val="both"/>
              <w:rPr>
                <w:rFonts w:cs="Times New Roman"/>
                <w:sz w:val="20"/>
                <w:szCs w:val="20"/>
                <w:lang w:val="en-GB"/>
              </w:rPr>
            </w:pPr>
            <w:r w:rsidRPr="00EA152F">
              <w:rPr>
                <w:rFonts w:cs="Times New Roman"/>
                <w:sz w:val="20"/>
                <w:szCs w:val="20"/>
                <w:lang w:val="en-GB"/>
              </w:rPr>
              <w:t>Sub-district areas</w:t>
            </w:r>
          </w:p>
        </w:tc>
      </w:tr>
    </w:tbl>
    <w:p w14:paraId="7551B724" w14:textId="7574FA40" w:rsidR="00964C67" w:rsidRPr="00EA152F" w:rsidRDefault="00964C67" w:rsidP="00EA152F">
      <w:pPr>
        <w:spacing w:before="0" w:after="0" w:line="240" w:lineRule="auto"/>
        <w:jc w:val="both"/>
        <w:rPr>
          <w:rFonts w:cs="Times New Roman"/>
          <w:sz w:val="20"/>
          <w:szCs w:val="24"/>
        </w:rPr>
      </w:pPr>
    </w:p>
    <w:p w14:paraId="24AD676E" w14:textId="77777777" w:rsidR="00EA152F" w:rsidRDefault="00EA152F" w:rsidP="008D73BD">
      <w:pPr>
        <w:spacing w:before="0" w:after="0" w:line="240" w:lineRule="auto"/>
        <w:jc w:val="both"/>
        <w:rPr>
          <w:rFonts w:cs="Times New Roman"/>
          <w:i/>
          <w:szCs w:val="24"/>
        </w:rPr>
      </w:pPr>
    </w:p>
    <w:p w14:paraId="5C874392" w14:textId="74596610" w:rsidR="00FA5714" w:rsidRPr="00907515" w:rsidRDefault="0054407C" w:rsidP="008D73BD">
      <w:pPr>
        <w:spacing w:before="0" w:after="0" w:line="240" w:lineRule="auto"/>
        <w:jc w:val="both"/>
        <w:rPr>
          <w:rFonts w:cs="Times New Roman"/>
          <w:i/>
          <w:szCs w:val="24"/>
        </w:rPr>
      </w:pPr>
      <w:r w:rsidRPr="00907515">
        <w:rPr>
          <w:rFonts w:cs="Times New Roman"/>
          <w:i/>
          <w:szCs w:val="24"/>
        </w:rPr>
        <w:t>Mapping procedures</w:t>
      </w:r>
    </w:p>
    <w:p w14:paraId="58FA9BD4" w14:textId="69C4744B" w:rsidR="00F07A23" w:rsidRPr="00907515" w:rsidRDefault="00F07A23" w:rsidP="008D73BD">
      <w:pPr>
        <w:pStyle w:val="NoSpacing"/>
        <w:jc w:val="both"/>
        <w:rPr>
          <w:rFonts w:cs="Times New Roman"/>
          <w:szCs w:val="24"/>
          <w:lang w:val="en-GB"/>
        </w:rPr>
      </w:pPr>
    </w:p>
    <w:p w14:paraId="020A8EC2" w14:textId="5794E882" w:rsidR="00B815DA" w:rsidRPr="00907515" w:rsidRDefault="00683625" w:rsidP="008D73BD">
      <w:pPr>
        <w:pStyle w:val="NoSpacing"/>
        <w:jc w:val="both"/>
        <w:rPr>
          <w:rFonts w:cs="Times New Roman"/>
          <w:szCs w:val="24"/>
          <w:lang w:val="en-GB"/>
        </w:rPr>
      </w:pPr>
      <w:r w:rsidRPr="00907515">
        <w:rPr>
          <w:rFonts w:cs="Times New Roman"/>
          <w:szCs w:val="24"/>
          <w:lang w:val="en-GB"/>
        </w:rPr>
        <w:t>From Figure 3, t</w:t>
      </w:r>
      <w:r w:rsidR="0031223C" w:rsidRPr="00907515">
        <w:rPr>
          <w:rFonts w:cs="Times New Roman"/>
          <w:szCs w:val="24"/>
          <w:lang w:val="en-GB"/>
        </w:rPr>
        <w:t xml:space="preserve">hree separate maps—one each for geomorphology, hydrology, and land cover—were generated by analysing all available data using the </w:t>
      </w:r>
      <w:r w:rsidRPr="00907515">
        <w:rPr>
          <w:rFonts w:cs="Times New Roman"/>
          <w:szCs w:val="24"/>
          <w:lang w:val="en-GB"/>
        </w:rPr>
        <w:t>GIS</w:t>
      </w:r>
      <w:r w:rsidR="006A2F2A" w:rsidRPr="00907515">
        <w:rPr>
          <w:rFonts w:cs="Times New Roman"/>
          <w:szCs w:val="24"/>
          <w:lang w:val="en-GB"/>
        </w:rPr>
        <w:t>.</w:t>
      </w:r>
      <w:r w:rsidR="00B815DA" w:rsidRPr="00907515">
        <w:rPr>
          <w:rFonts w:cs="Times New Roman"/>
          <w:szCs w:val="24"/>
          <w:lang w:val="en-GB"/>
        </w:rPr>
        <w:t xml:space="preserve"> </w:t>
      </w:r>
      <w:r w:rsidR="00461737" w:rsidRPr="00907515">
        <w:rPr>
          <w:rFonts w:cs="Times New Roman"/>
          <w:szCs w:val="24"/>
          <w:lang w:val="en-GB"/>
        </w:rPr>
        <w:t>There were five steps taken to arrive at these results</w:t>
      </w:r>
      <w:r w:rsidRPr="00907515">
        <w:rPr>
          <w:rFonts w:cs="Times New Roman"/>
          <w:szCs w:val="24"/>
          <w:lang w:val="en-GB"/>
        </w:rPr>
        <w:t xml:space="preserve"> for this study</w:t>
      </w:r>
      <w:r w:rsidR="00461737" w:rsidRPr="00907515">
        <w:rPr>
          <w:rFonts w:cs="Times New Roman"/>
          <w:szCs w:val="24"/>
          <w:lang w:val="en-GB"/>
        </w:rPr>
        <w:t xml:space="preserve">. </w:t>
      </w:r>
    </w:p>
    <w:p w14:paraId="725B9198" w14:textId="6F87CC00" w:rsidR="006F4D51" w:rsidRPr="00907515" w:rsidRDefault="006F4D51" w:rsidP="008D73BD">
      <w:pPr>
        <w:pStyle w:val="NoSpacing"/>
        <w:jc w:val="both"/>
        <w:rPr>
          <w:rFonts w:cs="Times New Roman"/>
          <w:szCs w:val="24"/>
          <w:lang w:val="en-GB"/>
        </w:rPr>
      </w:pPr>
    </w:p>
    <w:p w14:paraId="239FDBBF" w14:textId="49397095" w:rsidR="006F4D51" w:rsidRPr="00907515" w:rsidRDefault="00683625" w:rsidP="008D73BD">
      <w:pPr>
        <w:pStyle w:val="NoSpacing"/>
        <w:numPr>
          <w:ilvl w:val="0"/>
          <w:numId w:val="13"/>
        </w:numPr>
        <w:jc w:val="both"/>
        <w:rPr>
          <w:rFonts w:cs="Times New Roman"/>
          <w:szCs w:val="24"/>
          <w:lang w:val="en-GB"/>
        </w:rPr>
      </w:pPr>
      <w:r w:rsidRPr="00907515">
        <w:rPr>
          <w:rFonts w:cs="Times New Roman"/>
          <w:szCs w:val="24"/>
          <w:lang w:val="en-GB"/>
        </w:rPr>
        <w:t>T</w:t>
      </w:r>
      <w:r w:rsidR="00534C3D" w:rsidRPr="00907515">
        <w:rPr>
          <w:rFonts w:cs="Times New Roman"/>
          <w:szCs w:val="24"/>
          <w:lang w:val="en-GB"/>
        </w:rPr>
        <w:t xml:space="preserve">he </w:t>
      </w:r>
      <w:r w:rsidR="00461737" w:rsidRPr="00907515">
        <w:rPr>
          <w:rFonts w:cs="Times New Roman"/>
          <w:szCs w:val="24"/>
          <w:lang w:val="en-GB"/>
        </w:rPr>
        <w:t>shape files</w:t>
      </w:r>
      <w:r w:rsidR="005C6215" w:rsidRPr="00907515">
        <w:rPr>
          <w:rFonts w:cs="Times New Roman"/>
          <w:szCs w:val="24"/>
          <w:lang w:val="en-GB"/>
        </w:rPr>
        <w:t xml:space="preserve"> of </w:t>
      </w:r>
      <w:r w:rsidR="00534C3D" w:rsidRPr="00907515">
        <w:rPr>
          <w:rFonts w:cs="Times New Roman"/>
          <w:szCs w:val="24"/>
          <w:lang w:val="en-GB"/>
        </w:rPr>
        <w:t>contour</w:t>
      </w:r>
      <w:r w:rsidR="005C6215" w:rsidRPr="00907515">
        <w:rPr>
          <w:rFonts w:cs="Times New Roman"/>
          <w:szCs w:val="24"/>
          <w:lang w:val="en-GB"/>
        </w:rPr>
        <w:t>, river, forest, agriculture</w:t>
      </w:r>
      <w:r w:rsidR="00F326B8" w:rsidRPr="00907515">
        <w:rPr>
          <w:rFonts w:cs="Times New Roman"/>
          <w:szCs w:val="24"/>
          <w:lang w:val="en-GB"/>
        </w:rPr>
        <w:t>,</w:t>
      </w:r>
      <w:r w:rsidR="005C6215" w:rsidRPr="00907515">
        <w:rPr>
          <w:rFonts w:cs="Times New Roman"/>
          <w:szCs w:val="24"/>
          <w:lang w:val="en-GB"/>
        </w:rPr>
        <w:t xml:space="preserve"> and urban</w:t>
      </w:r>
      <w:r w:rsidR="00534C3D" w:rsidRPr="00907515">
        <w:rPr>
          <w:rFonts w:cs="Times New Roman"/>
          <w:szCs w:val="24"/>
          <w:lang w:val="en-GB"/>
        </w:rPr>
        <w:t xml:space="preserve"> </w:t>
      </w:r>
      <w:r w:rsidRPr="00907515">
        <w:rPr>
          <w:rFonts w:cs="Times New Roman"/>
          <w:szCs w:val="24"/>
          <w:lang w:val="en-GB"/>
        </w:rPr>
        <w:t xml:space="preserve">(in yellow </w:t>
      </w:r>
      <w:r w:rsidR="001E05DF" w:rsidRPr="00907515">
        <w:rPr>
          <w:rFonts w:cs="Times New Roman"/>
          <w:szCs w:val="24"/>
          <w:lang w:val="en-GB"/>
        </w:rPr>
        <w:t>rectangles</w:t>
      </w:r>
      <w:r w:rsidRPr="00907515">
        <w:rPr>
          <w:rFonts w:cs="Times New Roman"/>
          <w:szCs w:val="24"/>
          <w:lang w:val="en-GB"/>
        </w:rPr>
        <w:t xml:space="preserve">) </w:t>
      </w:r>
      <w:r w:rsidR="00534C3D" w:rsidRPr="00907515">
        <w:rPr>
          <w:rFonts w:cs="Times New Roman"/>
          <w:szCs w:val="24"/>
          <w:lang w:val="en-GB"/>
        </w:rPr>
        <w:t>w</w:t>
      </w:r>
      <w:r w:rsidR="00F326B8" w:rsidRPr="00907515">
        <w:rPr>
          <w:rFonts w:cs="Times New Roman"/>
          <w:szCs w:val="24"/>
          <w:lang w:val="en-GB"/>
        </w:rPr>
        <w:t>ere</w:t>
      </w:r>
      <w:r w:rsidR="00534C3D" w:rsidRPr="00907515">
        <w:rPr>
          <w:rFonts w:cs="Times New Roman"/>
          <w:szCs w:val="24"/>
          <w:lang w:val="en-GB"/>
        </w:rPr>
        <w:t xml:space="preserve"> </w:t>
      </w:r>
      <w:r w:rsidR="001E05DF" w:rsidRPr="00907515">
        <w:rPr>
          <w:rFonts w:cs="Times New Roman"/>
          <w:szCs w:val="24"/>
          <w:lang w:val="en-GB"/>
        </w:rPr>
        <w:t xml:space="preserve">edited/clipped to confirm that it lies within the district boundaries. </w:t>
      </w:r>
    </w:p>
    <w:p w14:paraId="0415F8CC" w14:textId="08702602" w:rsidR="00461737" w:rsidRPr="00907515" w:rsidRDefault="008F07B8" w:rsidP="008D73BD">
      <w:pPr>
        <w:pStyle w:val="NoSpacing"/>
        <w:numPr>
          <w:ilvl w:val="0"/>
          <w:numId w:val="13"/>
        </w:numPr>
        <w:jc w:val="both"/>
        <w:rPr>
          <w:rFonts w:cs="Times New Roman"/>
          <w:szCs w:val="24"/>
          <w:lang w:val="en-GB"/>
        </w:rPr>
      </w:pPr>
      <w:r w:rsidRPr="00907515">
        <w:rPr>
          <w:rFonts w:cs="Times New Roman"/>
          <w:szCs w:val="24"/>
          <w:lang w:val="en-GB"/>
        </w:rPr>
        <w:t>Digital Elevation Model (DEM)</w:t>
      </w:r>
      <w:r w:rsidR="00795AC8" w:rsidRPr="00907515">
        <w:rPr>
          <w:rFonts w:cs="Times New Roman"/>
          <w:szCs w:val="24"/>
          <w:lang w:val="en-GB"/>
        </w:rPr>
        <w:t xml:space="preserve"> </w:t>
      </w:r>
      <w:r w:rsidR="00534C3D" w:rsidRPr="00907515">
        <w:rPr>
          <w:rFonts w:cs="Times New Roman"/>
          <w:szCs w:val="24"/>
          <w:lang w:val="en-GB"/>
        </w:rPr>
        <w:t xml:space="preserve">and slope map </w:t>
      </w:r>
      <w:r w:rsidR="006F4D51" w:rsidRPr="00907515">
        <w:rPr>
          <w:rFonts w:cs="Times New Roman"/>
          <w:szCs w:val="24"/>
          <w:lang w:val="en-GB"/>
        </w:rPr>
        <w:t xml:space="preserve">were </w:t>
      </w:r>
      <w:r w:rsidR="00534C3D" w:rsidRPr="00907515">
        <w:rPr>
          <w:rFonts w:cs="Times New Roman"/>
          <w:szCs w:val="24"/>
          <w:lang w:val="en-GB"/>
        </w:rPr>
        <w:t xml:space="preserve">generated from the contour </w:t>
      </w:r>
      <w:r w:rsidR="002A5904" w:rsidRPr="00907515">
        <w:rPr>
          <w:rFonts w:cs="Times New Roman"/>
          <w:szCs w:val="24"/>
          <w:lang w:val="en-GB"/>
        </w:rPr>
        <w:t xml:space="preserve">data. </w:t>
      </w:r>
      <w:r w:rsidR="00534C3D" w:rsidRPr="00907515">
        <w:rPr>
          <w:rFonts w:cs="Times New Roman"/>
          <w:szCs w:val="24"/>
          <w:lang w:val="en-GB"/>
        </w:rPr>
        <w:t xml:space="preserve">These </w:t>
      </w:r>
      <w:r w:rsidR="00CE3122" w:rsidRPr="00907515">
        <w:rPr>
          <w:rFonts w:cs="Times New Roman"/>
          <w:szCs w:val="24"/>
          <w:lang w:val="en-GB"/>
        </w:rPr>
        <w:t xml:space="preserve">two different format </w:t>
      </w:r>
      <w:r w:rsidR="00534C3D" w:rsidRPr="00907515">
        <w:rPr>
          <w:rFonts w:cs="Times New Roman"/>
          <w:szCs w:val="24"/>
          <w:lang w:val="en-GB"/>
        </w:rPr>
        <w:t xml:space="preserve">maps </w:t>
      </w:r>
      <w:r w:rsidR="00035815" w:rsidRPr="00907515">
        <w:rPr>
          <w:rFonts w:cs="Times New Roman"/>
          <w:szCs w:val="24"/>
          <w:lang w:val="en-GB"/>
        </w:rPr>
        <w:t>we</w:t>
      </w:r>
      <w:r w:rsidR="00F326B8" w:rsidRPr="00907515">
        <w:rPr>
          <w:rFonts w:cs="Times New Roman"/>
          <w:szCs w:val="24"/>
          <w:lang w:val="en-GB"/>
        </w:rPr>
        <w:t xml:space="preserve">re </w:t>
      </w:r>
      <w:r w:rsidR="00251025" w:rsidRPr="00907515">
        <w:rPr>
          <w:rFonts w:cs="Times New Roman"/>
          <w:szCs w:val="24"/>
          <w:lang w:val="en-GB"/>
        </w:rPr>
        <w:t>layered</w:t>
      </w:r>
      <w:r w:rsidR="00461737" w:rsidRPr="00907515">
        <w:rPr>
          <w:rFonts w:cs="Times New Roman"/>
          <w:szCs w:val="24"/>
          <w:lang w:val="en-GB"/>
        </w:rPr>
        <w:t xml:space="preserve"> for verification </w:t>
      </w:r>
      <w:r w:rsidR="00C539BE" w:rsidRPr="00907515">
        <w:rPr>
          <w:rFonts w:cs="Times New Roman"/>
          <w:szCs w:val="24"/>
          <w:lang w:val="en-GB"/>
        </w:rPr>
        <w:t xml:space="preserve">and </w:t>
      </w:r>
      <w:r w:rsidR="00921B17">
        <w:rPr>
          <w:rFonts w:cs="Times New Roman"/>
          <w:szCs w:val="24"/>
          <w:lang w:val="en-GB"/>
        </w:rPr>
        <w:t>digitalization</w:t>
      </w:r>
      <w:r w:rsidR="00C539BE" w:rsidRPr="00907515">
        <w:rPr>
          <w:rFonts w:cs="Times New Roman"/>
          <w:szCs w:val="24"/>
          <w:lang w:val="en-GB"/>
        </w:rPr>
        <w:t xml:space="preserve"> </w:t>
      </w:r>
      <w:r w:rsidR="00461737" w:rsidRPr="00907515">
        <w:rPr>
          <w:rFonts w:cs="Times New Roman"/>
          <w:szCs w:val="24"/>
          <w:lang w:val="en-GB"/>
        </w:rPr>
        <w:t xml:space="preserve">to </w:t>
      </w:r>
      <w:r w:rsidR="00795AC8" w:rsidRPr="00907515">
        <w:rPr>
          <w:rFonts w:cs="Times New Roman"/>
          <w:szCs w:val="24"/>
          <w:lang w:val="en-GB"/>
        </w:rPr>
        <w:t>identify</w:t>
      </w:r>
      <w:r w:rsidR="00534C3D" w:rsidRPr="00907515">
        <w:rPr>
          <w:rFonts w:cs="Times New Roman"/>
          <w:szCs w:val="24"/>
          <w:lang w:val="en-GB"/>
        </w:rPr>
        <w:t xml:space="preserve"> </w:t>
      </w:r>
      <w:r w:rsidR="00461737" w:rsidRPr="00907515">
        <w:rPr>
          <w:rFonts w:cs="Times New Roman"/>
          <w:szCs w:val="24"/>
          <w:lang w:val="en-GB"/>
        </w:rPr>
        <w:t>the</w:t>
      </w:r>
      <w:r w:rsidR="00534C3D" w:rsidRPr="00907515">
        <w:rPr>
          <w:rFonts w:cs="Times New Roman"/>
          <w:szCs w:val="24"/>
          <w:lang w:val="en-GB"/>
        </w:rPr>
        <w:t xml:space="preserve"> repeated patterns and dominant landform types</w:t>
      </w:r>
      <w:r w:rsidR="00C90F95" w:rsidRPr="00907515">
        <w:rPr>
          <w:rFonts w:cs="Times New Roman"/>
          <w:szCs w:val="24"/>
          <w:lang w:val="en-GB"/>
        </w:rPr>
        <w:t xml:space="preserve"> </w:t>
      </w:r>
      <w:r w:rsidR="002C4DF2" w:rsidRPr="00907515">
        <w:rPr>
          <w:rFonts w:cs="Times New Roman"/>
          <w:szCs w:val="24"/>
          <w:lang w:val="en-GB"/>
        </w:rPr>
        <w:t>to produce</w:t>
      </w:r>
      <w:r w:rsidR="00C90F95" w:rsidRPr="00907515">
        <w:rPr>
          <w:rFonts w:cs="Times New Roman"/>
          <w:szCs w:val="24"/>
          <w:lang w:val="en-GB"/>
        </w:rPr>
        <w:t xml:space="preserve"> geomorphology</w:t>
      </w:r>
      <w:r w:rsidR="002C4DF2" w:rsidRPr="00907515">
        <w:rPr>
          <w:rFonts w:cs="Times New Roman"/>
          <w:szCs w:val="24"/>
          <w:lang w:val="en-GB"/>
        </w:rPr>
        <w:t xml:space="preserve"> </w:t>
      </w:r>
      <w:r w:rsidR="00921B17">
        <w:rPr>
          <w:rFonts w:cs="Times New Roman"/>
          <w:szCs w:val="24"/>
          <w:lang w:val="en-GB"/>
        </w:rPr>
        <w:t>maps</w:t>
      </w:r>
      <w:r w:rsidR="00534C3D" w:rsidRPr="00907515">
        <w:rPr>
          <w:rFonts w:cs="Times New Roman"/>
          <w:szCs w:val="24"/>
          <w:lang w:val="en-GB"/>
        </w:rPr>
        <w:t>.</w:t>
      </w:r>
      <w:r w:rsidR="00461737" w:rsidRPr="00907515">
        <w:rPr>
          <w:rFonts w:cs="Times New Roman"/>
          <w:szCs w:val="24"/>
          <w:lang w:val="en-GB"/>
        </w:rPr>
        <w:t xml:space="preserve"> </w:t>
      </w:r>
      <w:r w:rsidR="00795AC8" w:rsidRPr="00907515">
        <w:rPr>
          <w:rFonts w:cs="Times New Roman"/>
          <w:szCs w:val="24"/>
          <w:lang w:val="en-GB"/>
        </w:rPr>
        <w:t>E</w:t>
      </w:r>
      <w:r w:rsidR="00461737" w:rsidRPr="00907515">
        <w:rPr>
          <w:rFonts w:cs="Times New Roman"/>
          <w:szCs w:val="24"/>
          <w:lang w:val="en-GB"/>
        </w:rPr>
        <w:t xml:space="preserve">xpert verification </w:t>
      </w:r>
      <w:r w:rsidR="00CE3122" w:rsidRPr="00907515">
        <w:rPr>
          <w:rFonts w:eastAsia="Times New Roman" w:cs="Times New Roman"/>
          <w:szCs w:val="24"/>
          <w:lang w:val="en-GB"/>
        </w:rPr>
        <w:t xml:space="preserve">including </w:t>
      </w:r>
      <w:r w:rsidR="00921B17">
        <w:rPr>
          <w:rFonts w:eastAsia="Times New Roman" w:cs="Times New Roman"/>
          <w:szCs w:val="24"/>
          <w:lang w:val="en-GB"/>
        </w:rPr>
        <w:t>geologists</w:t>
      </w:r>
      <w:r w:rsidR="00CE3122" w:rsidRPr="00907515">
        <w:rPr>
          <w:rFonts w:eastAsia="Times New Roman" w:cs="Times New Roman"/>
          <w:szCs w:val="24"/>
          <w:lang w:val="en-GB"/>
        </w:rPr>
        <w:t xml:space="preserve">, </w:t>
      </w:r>
      <w:r w:rsidR="0024576A">
        <w:rPr>
          <w:rFonts w:eastAsia="Times New Roman" w:cs="Times New Roman"/>
          <w:szCs w:val="24"/>
          <w:lang w:val="en-GB"/>
        </w:rPr>
        <w:t>ecologists</w:t>
      </w:r>
      <w:r w:rsidR="00921B17">
        <w:rPr>
          <w:rFonts w:eastAsia="Times New Roman" w:cs="Times New Roman"/>
          <w:szCs w:val="24"/>
          <w:lang w:val="en-GB"/>
        </w:rPr>
        <w:t>,</w:t>
      </w:r>
      <w:r w:rsidR="00CE3122" w:rsidRPr="00907515">
        <w:rPr>
          <w:rFonts w:eastAsia="Times New Roman" w:cs="Times New Roman"/>
          <w:szCs w:val="24"/>
          <w:lang w:val="en-GB"/>
        </w:rPr>
        <w:t xml:space="preserve"> or landscape architects</w:t>
      </w:r>
      <w:r w:rsidR="00CE3122" w:rsidRPr="00907515">
        <w:rPr>
          <w:rFonts w:cs="Times New Roman"/>
          <w:szCs w:val="24"/>
          <w:lang w:val="en-GB"/>
        </w:rPr>
        <w:t xml:space="preserve"> </w:t>
      </w:r>
      <w:r w:rsidR="00461737" w:rsidRPr="00907515">
        <w:rPr>
          <w:rFonts w:cs="Times New Roman"/>
          <w:szCs w:val="24"/>
          <w:lang w:val="en-GB"/>
        </w:rPr>
        <w:t xml:space="preserve">is </w:t>
      </w:r>
      <w:r w:rsidR="002A5F70" w:rsidRPr="00907515">
        <w:rPr>
          <w:rFonts w:cs="Times New Roman"/>
          <w:szCs w:val="24"/>
          <w:lang w:val="en-GB"/>
        </w:rPr>
        <w:t>suggeste</w:t>
      </w:r>
      <w:r w:rsidR="00461737" w:rsidRPr="00907515">
        <w:rPr>
          <w:rFonts w:cs="Times New Roman"/>
          <w:szCs w:val="24"/>
          <w:lang w:val="en-GB"/>
        </w:rPr>
        <w:t xml:space="preserve">d for </w:t>
      </w:r>
      <w:r w:rsidR="00795AC8" w:rsidRPr="00907515">
        <w:rPr>
          <w:rFonts w:cs="Times New Roman"/>
          <w:szCs w:val="24"/>
          <w:lang w:val="en-GB"/>
        </w:rPr>
        <w:t xml:space="preserve">the </w:t>
      </w:r>
      <w:r w:rsidR="00461737" w:rsidRPr="00907515">
        <w:rPr>
          <w:rFonts w:cs="Times New Roman"/>
          <w:szCs w:val="24"/>
          <w:lang w:val="en-GB"/>
        </w:rPr>
        <w:t xml:space="preserve">data to be precisely identified and interpreted. </w:t>
      </w:r>
    </w:p>
    <w:p w14:paraId="20E2C9DF" w14:textId="15747194" w:rsidR="00461737" w:rsidRPr="00907515" w:rsidRDefault="007C03F9" w:rsidP="008D73BD">
      <w:pPr>
        <w:pStyle w:val="NoSpacing"/>
        <w:numPr>
          <w:ilvl w:val="0"/>
          <w:numId w:val="13"/>
        </w:numPr>
        <w:jc w:val="both"/>
        <w:rPr>
          <w:rFonts w:cs="Times New Roman"/>
          <w:szCs w:val="24"/>
          <w:lang w:val="en-GB"/>
        </w:rPr>
      </w:pPr>
      <w:r w:rsidRPr="00907515">
        <w:rPr>
          <w:rFonts w:cs="Times New Roman"/>
          <w:szCs w:val="24"/>
          <w:lang w:val="en-GB"/>
        </w:rPr>
        <w:t>The</w:t>
      </w:r>
      <w:r w:rsidR="00461737" w:rsidRPr="00907515">
        <w:rPr>
          <w:rFonts w:cs="Times New Roman"/>
          <w:szCs w:val="24"/>
          <w:lang w:val="en-GB"/>
        </w:rPr>
        <w:t xml:space="preserve"> verified </w:t>
      </w:r>
      <w:r w:rsidR="00D607A2" w:rsidRPr="00907515">
        <w:rPr>
          <w:rFonts w:cs="Times New Roman"/>
          <w:szCs w:val="24"/>
          <w:lang w:val="en-GB"/>
        </w:rPr>
        <w:t xml:space="preserve">map </w:t>
      </w:r>
      <w:r w:rsidR="00921B17">
        <w:rPr>
          <w:rFonts w:cs="Times New Roman"/>
          <w:szCs w:val="24"/>
          <w:lang w:val="en-GB"/>
        </w:rPr>
        <w:t xml:space="preserve">is </w:t>
      </w:r>
      <w:r w:rsidRPr="00907515">
        <w:rPr>
          <w:rFonts w:cs="Times New Roman"/>
          <w:szCs w:val="24"/>
          <w:lang w:val="en-GB"/>
        </w:rPr>
        <w:t xml:space="preserve">digitized to produce the geomorphology map. </w:t>
      </w:r>
    </w:p>
    <w:p w14:paraId="4B943027" w14:textId="750609FF" w:rsidR="007C03F9" w:rsidRPr="00907515" w:rsidRDefault="003B3074" w:rsidP="008D73BD">
      <w:pPr>
        <w:pStyle w:val="NoSpacing"/>
        <w:numPr>
          <w:ilvl w:val="0"/>
          <w:numId w:val="13"/>
        </w:numPr>
        <w:jc w:val="both"/>
        <w:rPr>
          <w:rFonts w:cs="Times New Roman"/>
          <w:szCs w:val="24"/>
          <w:lang w:val="en-GB"/>
        </w:rPr>
      </w:pPr>
      <w:r w:rsidRPr="00907515">
        <w:rPr>
          <w:rFonts w:cs="Times New Roman"/>
          <w:szCs w:val="24"/>
          <w:lang w:val="en-GB"/>
        </w:rPr>
        <w:lastRenderedPageBreak/>
        <w:t>Other shape fi</w:t>
      </w:r>
      <w:r w:rsidR="003E2278" w:rsidRPr="00907515">
        <w:rPr>
          <w:rFonts w:cs="Times New Roman"/>
          <w:szCs w:val="24"/>
          <w:lang w:val="en-GB"/>
        </w:rPr>
        <w:t>les</w:t>
      </w:r>
      <w:r w:rsidR="00EC6F84" w:rsidRPr="00907515">
        <w:rPr>
          <w:rFonts w:cs="Times New Roman"/>
          <w:szCs w:val="24"/>
          <w:lang w:val="en-GB"/>
        </w:rPr>
        <w:t xml:space="preserve"> </w:t>
      </w:r>
      <w:r w:rsidR="00E3510D" w:rsidRPr="00907515">
        <w:rPr>
          <w:rFonts w:cs="Times New Roman"/>
          <w:szCs w:val="24"/>
          <w:lang w:val="en-GB"/>
        </w:rPr>
        <w:t>of river, forest, agriculture</w:t>
      </w:r>
      <w:r w:rsidR="00FD4420" w:rsidRPr="00907515">
        <w:rPr>
          <w:rFonts w:cs="Times New Roman"/>
          <w:szCs w:val="24"/>
          <w:lang w:val="en-GB"/>
        </w:rPr>
        <w:t>,</w:t>
      </w:r>
      <w:r w:rsidR="00E3510D" w:rsidRPr="00907515">
        <w:rPr>
          <w:rFonts w:cs="Times New Roman"/>
          <w:szCs w:val="24"/>
          <w:lang w:val="en-GB"/>
        </w:rPr>
        <w:t xml:space="preserve"> and urban were </w:t>
      </w:r>
      <w:r w:rsidRPr="00907515">
        <w:rPr>
          <w:rFonts w:cs="Times New Roman"/>
          <w:szCs w:val="24"/>
          <w:lang w:val="en-GB"/>
        </w:rPr>
        <w:t xml:space="preserve">displayed </w:t>
      </w:r>
      <w:r w:rsidR="00E75756" w:rsidRPr="00907515">
        <w:rPr>
          <w:rFonts w:cs="Times New Roman"/>
          <w:szCs w:val="24"/>
          <w:lang w:val="en-GB"/>
        </w:rPr>
        <w:t>in</w:t>
      </w:r>
      <w:r w:rsidR="00B93DF5" w:rsidRPr="00907515">
        <w:rPr>
          <w:rFonts w:cs="Times New Roman"/>
          <w:szCs w:val="24"/>
          <w:lang w:val="en-GB"/>
        </w:rPr>
        <w:t xml:space="preserve"> maps </w:t>
      </w:r>
      <w:r w:rsidRPr="00907515">
        <w:rPr>
          <w:rFonts w:cs="Times New Roman"/>
          <w:szCs w:val="24"/>
          <w:lang w:val="en-GB"/>
        </w:rPr>
        <w:t>accordingly.</w:t>
      </w:r>
      <w:r w:rsidR="00251025" w:rsidRPr="00907515">
        <w:rPr>
          <w:rFonts w:cs="Times New Roman"/>
          <w:szCs w:val="24"/>
          <w:lang w:val="en-GB"/>
        </w:rPr>
        <w:t xml:space="preserve"> Maps of </w:t>
      </w:r>
      <w:r w:rsidR="00921B17">
        <w:rPr>
          <w:rFonts w:cs="Times New Roman"/>
          <w:szCs w:val="24"/>
          <w:lang w:val="en-GB"/>
        </w:rPr>
        <w:t>rivers</w:t>
      </w:r>
      <w:r w:rsidR="00251025" w:rsidRPr="00907515">
        <w:rPr>
          <w:rFonts w:cs="Times New Roman"/>
          <w:szCs w:val="24"/>
          <w:lang w:val="en-GB"/>
        </w:rPr>
        <w:t xml:space="preserve"> remain in vector format </w:t>
      </w:r>
      <w:r w:rsidR="00921B17">
        <w:rPr>
          <w:rFonts w:cs="Times New Roman"/>
          <w:szCs w:val="24"/>
          <w:lang w:val="en-GB"/>
        </w:rPr>
        <w:t>to display</w:t>
      </w:r>
      <w:r w:rsidR="00251025" w:rsidRPr="00907515">
        <w:rPr>
          <w:rFonts w:cs="Times New Roman"/>
          <w:szCs w:val="24"/>
          <w:lang w:val="en-GB"/>
        </w:rPr>
        <w:t>, while forest, agriculture</w:t>
      </w:r>
      <w:r w:rsidR="00921B17">
        <w:rPr>
          <w:rFonts w:cs="Times New Roman"/>
          <w:szCs w:val="24"/>
          <w:lang w:val="en-GB"/>
        </w:rPr>
        <w:t>,</w:t>
      </w:r>
      <w:r w:rsidR="00251025" w:rsidRPr="00907515">
        <w:rPr>
          <w:rFonts w:cs="Times New Roman"/>
          <w:szCs w:val="24"/>
          <w:lang w:val="en-GB"/>
        </w:rPr>
        <w:t xml:space="preserve"> and urban vector </w:t>
      </w:r>
      <w:r w:rsidR="00921B17">
        <w:rPr>
          <w:rFonts w:cs="Times New Roman"/>
          <w:szCs w:val="24"/>
          <w:lang w:val="en-GB"/>
        </w:rPr>
        <w:t xml:space="preserve">are </w:t>
      </w:r>
      <w:r w:rsidR="00251025" w:rsidRPr="00907515">
        <w:rPr>
          <w:rFonts w:cs="Times New Roman"/>
          <w:szCs w:val="24"/>
          <w:lang w:val="en-GB"/>
        </w:rPr>
        <w:t>converted to raster format for analysis.</w:t>
      </w:r>
    </w:p>
    <w:p w14:paraId="0E62F5A3" w14:textId="7059BE12" w:rsidR="00EC6F84" w:rsidRPr="00907515" w:rsidRDefault="007C03F9" w:rsidP="008D73BD">
      <w:pPr>
        <w:pStyle w:val="NoSpacing"/>
        <w:numPr>
          <w:ilvl w:val="0"/>
          <w:numId w:val="13"/>
        </w:numPr>
        <w:jc w:val="both"/>
        <w:rPr>
          <w:rFonts w:cs="Times New Roman"/>
          <w:color w:val="231F20"/>
          <w:szCs w:val="24"/>
          <w:lang w:val="en-GB"/>
        </w:rPr>
      </w:pPr>
      <w:r w:rsidRPr="00907515">
        <w:rPr>
          <w:rFonts w:cs="Times New Roman"/>
          <w:szCs w:val="24"/>
          <w:lang w:val="en-GB"/>
        </w:rPr>
        <w:t>A</w:t>
      </w:r>
      <w:r w:rsidR="00EC6F84" w:rsidRPr="00907515">
        <w:rPr>
          <w:rFonts w:cs="Times New Roman"/>
          <w:szCs w:val="24"/>
          <w:lang w:val="en-GB"/>
        </w:rPr>
        <w:t xml:space="preserve">ll three main maps </w:t>
      </w:r>
      <w:r w:rsidR="00E3510D" w:rsidRPr="00907515">
        <w:rPr>
          <w:rFonts w:cs="Times New Roman"/>
          <w:szCs w:val="24"/>
          <w:lang w:val="en-GB"/>
        </w:rPr>
        <w:t>of geomorphology, hydrology</w:t>
      </w:r>
      <w:r w:rsidR="008F07B8" w:rsidRPr="00907515">
        <w:rPr>
          <w:rFonts w:cs="Times New Roman"/>
          <w:szCs w:val="24"/>
          <w:lang w:val="en-GB"/>
        </w:rPr>
        <w:t>,</w:t>
      </w:r>
      <w:r w:rsidR="00E3510D" w:rsidRPr="00907515">
        <w:rPr>
          <w:rFonts w:cs="Times New Roman"/>
          <w:szCs w:val="24"/>
          <w:lang w:val="en-GB"/>
        </w:rPr>
        <w:t xml:space="preserve"> and land cover maps </w:t>
      </w:r>
      <w:r w:rsidR="00EC6F84" w:rsidRPr="00907515">
        <w:rPr>
          <w:rFonts w:cs="Times New Roman"/>
          <w:szCs w:val="24"/>
          <w:lang w:val="en-GB"/>
        </w:rPr>
        <w:t>were overlaid using</w:t>
      </w:r>
      <w:r w:rsidR="00B17793" w:rsidRPr="00907515">
        <w:rPr>
          <w:rFonts w:cs="Times New Roman"/>
          <w:szCs w:val="24"/>
          <w:lang w:val="en-GB"/>
        </w:rPr>
        <w:t xml:space="preserve"> </w:t>
      </w:r>
      <w:r w:rsidR="00921B17">
        <w:rPr>
          <w:rFonts w:cs="Times New Roman"/>
          <w:szCs w:val="24"/>
          <w:lang w:val="en-GB"/>
        </w:rPr>
        <w:t xml:space="preserve">the </w:t>
      </w:r>
      <w:r w:rsidR="00251025" w:rsidRPr="00907515">
        <w:rPr>
          <w:rFonts w:cs="Times New Roman"/>
          <w:szCs w:val="24"/>
          <w:lang w:val="en-GB"/>
        </w:rPr>
        <w:t xml:space="preserve">weighted sum tool in </w:t>
      </w:r>
      <w:r w:rsidR="003E2278" w:rsidRPr="00907515">
        <w:rPr>
          <w:rFonts w:cs="Times New Roman"/>
          <w:szCs w:val="24"/>
          <w:lang w:val="en-GB"/>
        </w:rPr>
        <w:t xml:space="preserve">the </w:t>
      </w:r>
      <w:r w:rsidR="00EC6F84" w:rsidRPr="00907515">
        <w:rPr>
          <w:rFonts w:cs="Times New Roman"/>
          <w:szCs w:val="24"/>
          <w:lang w:val="en-GB"/>
        </w:rPr>
        <w:t xml:space="preserve">spatial analyst tool in ArcGIS 10.3. </w:t>
      </w:r>
      <w:r w:rsidR="00C6673E" w:rsidRPr="00907515">
        <w:rPr>
          <w:rFonts w:cs="Times New Roman"/>
          <w:szCs w:val="24"/>
          <w:lang w:val="en-GB"/>
        </w:rPr>
        <w:t>Figure 3 summarized the entire map production procedure.</w:t>
      </w:r>
    </w:p>
    <w:p w14:paraId="4DD0C720" w14:textId="0E67AE12" w:rsidR="00553F32" w:rsidRPr="00907515" w:rsidRDefault="008F1BC2" w:rsidP="00370160">
      <w:pPr>
        <w:pStyle w:val="NoSpacing"/>
        <w:jc w:val="both"/>
        <w:rPr>
          <w:rFonts w:cs="Times New Roman"/>
          <w:color w:val="231F20"/>
          <w:szCs w:val="24"/>
          <w:lang w:val="en-GB"/>
        </w:rPr>
      </w:pPr>
      <w:r w:rsidRPr="00907515">
        <w:rPr>
          <w:noProof/>
          <w:lang w:val="en-MY" w:eastAsia="en-MY"/>
        </w:rPr>
        <w:drawing>
          <wp:anchor distT="0" distB="0" distL="114300" distR="114300" simplePos="0" relativeHeight="251770880" behindDoc="0" locked="0" layoutInCell="1" allowOverlap="1" wp14:anchorId="4F7BA00B" wp14:editId="6B9A4670">
            <wp:simplePos x="0" y="0"/>
            <wp:positionH relativeFrom="margin">
              <wp:posOffset>21021</wp:posOffset>
            </wp:positionH>
            <wp:positionV relativeFrom="paragraph">
              <wp:posOffset>125599</wp:posOffset>
            </wp:positionV>
            <wp:extent cx="5727700" cy="3371215"/>
            <wp:effectExtent l="19050" t="19050" r="25400" b="19685"/>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44163" cy="33809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258C85D" w14:textId="55A63BAC" w:rsidR="00553F32" w:rsidRPr="00907515" w:rsidRDefault="00553F32" w:rsidP="00370160">
      <w:pPr>
        <w:pStyle w:val="NoSpacing"/>
        <w:jc w:val="both"/>
        <w:rPr>
          <w:rFonts w:cs="Times New Roman"/>
          <w:color w:val="231F20"/>
          <w:szCs w:val="24"/>
          <w:lang w:val="en-GB"/>
        </w:rPr>
      </w:pPr>
    </w:p>
    <w:p w14:paraId="46249A8D" w14:textId="0C28A5A7" w:rsidR="00553F32" w:rsidRPr="00907515" w:rsidRDefault="00553F32" w:rsidP="00370160">
      <w:pPr>
        <w:pStyle w:val="NoSpacing"/>
        <w:jc w:val="both"/>
        <w:rPr>
          <w:rFonts w:cs="Times New Roman"/>
          <w:color w:val="231F20"/>
          <w:szCs w:val="24"/>
          <w:lang w:val="en-GB"/>
        </w:rPr>
      </w:pPr>
    </w:p>
    <w:p w14:paraId="003DAECF" w14:textId="05C63456" w:rsidR="00553F32" w:rsidRPr="00907515" w:rsidRDefault="00553F32" w:rsidP="00370160">
      <w:pPr>
        <w:pStyle w:val="NoSpacing"/>
        <w:jc w:val="both"/>
        <w:rPr>
          <w:rFonts w:cs="Times New Roman"/>
          <w:color w:val="231F20"/>
          <w:szCs w:val="24"/>
          <w:lang w:val="en-GB"/>
        </w:rPr>
      </w:pPr>
    </w:p>
    <w:p w14:paraId="00E36F8E" w14:textId="03813202" w:rsidR="00553F32" w:rsidRPr="00907515" w:rsidRDefault="00553F32" w:rsidP="00370160">
      <w:pPr>
        <w:pStyle w:val="NoSpacing"/>
        <w:jc w:val="both"/>
        <w:rPr>
          <w:rFonts w:cs="Times New Roman"/>
          <w:color w:val="231F20"/>
          <w:szCs w:val="24"/>
          <w:lang w:val="en-GB"/>
        </w:rPr>
      </w:pPr>
    </w:p>
    <w:p w14:paraId="6D1D79C5" w14:textId="1ED56754" w:rsidR="00553F32" w:rsidRPr="00907515" w:rsidRDefault="00553F32" w:rsidP="00370160">
      <w:pPr>
        <w:pStyle w:val="NoSpacing"/>
        <w:jc w:val="both"/>
        <w:rPr>
          <w:rFonts w:cs="Times New Roman"/>
          <w:color w:val="231F20"/>
          <w:szCs w:val="24"/>
          <w:lang w:val="en-GB"/>
        </w:rPr>
      </w:pPr>
    </w:p>
    <w:p w14:paraId="7BE9BAD5" w14:textId="50B17BDB" w:rsidR="00553F32" w:rsidRPr="00907515" w:rsidRDefault="00553F32" w:rsidP="00370160">
      <w:pPr>
        <w:pStyle w:val="NoSpacing"/>
        <w:jc w:val="both"/>
        <w:rPr>
          <w:rFonts w:cs="Times New Roman"/>
          <w:color w:val="231F20"/>
          <w:szCs w:val="24"/>
          <w:lang w:val="en-GB"/>
        </w:rPr>
      </w:pPr>
    </w:p>
    <w:p w14:paraId="43E971C6" w14:textId="6DBEA460" w:rsidR="00553F32" w:rsidRPr="00907515" w:rsidRDefault="00553F32" w:rsidP="00370160">
      <w:pPr>
        <w:pStyle w:val="NoSpacing"/>
        <w:jc w:val="both"/>
        <w:rPr>
          <w:rFonts w:cs="Times New Roman"/>
          <w:color w:val="231F20"/>
          <w:szCs w:val="24"/>
          <w:lang w:val="en-GB"/>
        </w:rPr>
      </w:pPr>
    </w:p>
    <w:p w14:paraId="45B4E2D9" w14:textId="476F6EEE" w:rsidR="00553F32" w:rsidRPr="00907515" w:rsidRDefault="00553F32" w:rsidP="00370160">
      <w:pPr>
        <w:pStyle w:val="NoSpacing"/>
        <w:jc w:val="both"/>
        <w:rPr>
          <w:rFonts w:cs="Times New Roman"/>
          <w:color w:val="231F20"/>
          <w:szCs w:val="24"/>
          <w:lang w:val="en-GB"/>
        </w:rPr>
      </w:pPr>
    </w:p>
    <w:p w14:paraId="18FF80F9" w14:textId="1D038223" w:rsidR="00553F32" w:rsidRPr="00907515" w:rsidRDefault="00553F32" w:rsidP="00370160">
      <w:pPr>
        <w:pStyle w:val="NoSpacing"/>
        <w:jc w:val="both"/>
        <w:rPr>
          <w:rFonts w:cs="Times New Roman"/>
          <w:color w:val="231F20"/>
          <w:szCs w:val="24"/>
          <w:lang w:val="en-GB"/>
        </w:rPr>
      </w:pPr>
    </w:p>
    <w:p w14:paraId="2AA43C9A" w14:textId="79B5A926" w:rsidR="00553F32" w:rsidRPr="00907515" w:rsidRDefault="00553F32" w:rsidP="00370160">
      <w:pPr>
        <w:pStyle w:val="NoSpacing"/>
        <w:jc w:val="both"/>
        <w:rPr>
          <w:rFonts w:cs="Times New Roman"/>
          <w:color w:val="231F20"/>
          <w:szCs w:val="24"/>
          <w:lang w:val="en-GB"/>
        </w:rPr>
      </w:pPr>
    </w:p>
    <w:p w14:paraId="49270267" w14:textId="7893FCF6" w:rsidR="00553F32" w:rsidRPr="00907515" w:rsidRDefault="00553F32" w:rsidP="00370160">
      <w:pPr>
        <w:pStyle w:val="NoSpacing"/>
        <w:jc w:val="both"/>
        <w:rPr>
          <w:rFonts w:cs="Times New Roman"/>
          <w:color w:val="231F20"/>
          <w:szCs w:val="24"/>
          <w:lang w:val="en-GB"/>
        </w:rPr>
      </w:pPr>
    </w:p>
    <w:p w14:paraId="605C5783" w14:textId="77777777" w:rsidR="00553F32" w:rsidRPr="00907515" w:rsidRDefault="00553F32" w:rsidP="00370160">
      <w:pPr>
        <w:pStyle w:val="NoSpacing"/>
        <w:jc w:val="both"/>
        <w:rPr>
          <w:rFonts w:cs="Times New Roman"/>
          <w:color w:val="231F20"/>
          <w:szCs w:val="24"/>
          <w:lang w:val="en-GB"/>
        </w:rPr>
      </w:pPr>
    </w:p>
    <w:p w14:paraId="1305B5C8" w14:textId="568246A3" w:rsidR="0011401A" w:rsidRPr="00907515" w:rsidRDefault="00160B35" w:rsidP="00370160">
      <w:pPr>
        <w:pStyle w:val="NoSpacing"/>
        <w:ind w:firstLine="720"/>
        <w:jc w:val="both"/>
        <w:rPr>
          <w:rFonts w:cs="Times New Roman"/>
          <w:szCs w:val="24"/>
          <w:lang w:val="en-GB"/>
        </w:rPr>
      </w:pPr>
      <w:r w:rsidRPr="00907515">
        <w:rPr>
          <w:rFonts w:cs="Times New Roman"/>
          <w:szCs w:val="24"/>
          <w:lang w:val="en-GB"/>
        </w:rPr>
        <w:t xml:space="preserve"> </w:t>
      </w:r>
    </w:p>
    <w:p w14:paraId="102A1B3A" w14:textId="77777777" w:rsidR="00553F32" w:rsidRPr="00907515" w:rsidRDefault="00553F32" w:rsidP="00370160">
      <w:pPr>
        <w:spacing w:line="240" w:lineRule="auto"/>
        <w:rPr>
          <w:rFonts w:eastAsia="Calibri" w:cs="Times New Roman"/>
          <w:szCs w:val="24"/>
        </w:rPr>
      </w:pPr>
    </w:p>
    <w:p w14:paraId="27245794" w14:textId="4936A598" w:rsidR="007163EF" w:rsidRPr="00907515" w:rsidRDefault="007163EF" w:rsidP="007163EF">
      <w:pPr>
        <w:pStyle w:val="NoSpacing"/>
        <w:rPr>
          <w:b/>
          <w:bCs/>
          <w:lang w:val="en-GB"/>
        </w:rPr>
      </w:pPr>
    </w:p>
    <w:p w14:paraId="38938323" w14:textId="77777777" w:rsidR="005D2B8B" w:rsidRPr="00907515" w:rsidRDefault="005D2B8B" w:rsidP="002E76AD">
      <w:pPr>
        <w:pStyle w:val="NoSpacing"/>
        <w:jc w:val="center"/>
        <w:rPr>
          <w:b/>
          <w:bCs/>
          <w:lang w:val="en-GB"/>
        </w:rPr>
      </w:pPr>
    </w:p>
    <w:p w14:paraId="7C3BBC8D" w14:textId="77777777" w:rsidR="000D38DE" w:rsidRDefault="000D38DE" w:rsidP="000D38DE">
      <w:pPr>
        <w:pStyle w:val="NoSpacing"/>
        <w:jc w:val="center"/>
        <w:rPr>
          <w:b/>
          <w:bCs/>
          <w:sz w:val="20"/>
          <w:szCs w:val="18"/>
          <w:lang w:val="en-GB"/>
        </w:rPr>
      </w:pPr>
    </w:p>
    <w:p w14:paraId="0B7B320A" w14:textId="14B198B3" w:rsidR="002E76AD" w:rsidRPr="000D38DE" w:rsidRDefault="00204D8D" w:rsidP="000D38DE">
      <w:pPr>
        <w:pStyle w:val="NoSpacing"/>
        <w:jc w:val="center"/>
        <w:rPr>
          <w:sz w:val="20"/>
          <w:szCs w:val="18"/>
          <w:lang w:val="en-GB"/>
        </w:rPr>
      </w:pPr>
      <w:r w:rsidRPr="000D38DE">
        <w:rPr>
          <w:b/>
          <w:bCs/>
          <w:sz w:val="20"/>
          <w:szCs w:val="18"/>
          <w:lang w:val="en-GB"/>
        </w:rPr>
        <w:t>Figure 3.</w:t>
      </w:r>
      <w:r w:rsidRPr="000D38DE">
        <w:rPr>
          <w:sz w:val="20"/>
          <w:szCs w:val="18"/>
          <w:lang w:val="en-GB"/>
        </w:rPr>
        <w:t xml:space="preserve"> GIS flowchart for the processes involved in the LC</w:t>
      </w:r>
      <w:r w:rsidR="002E76AD" w:rsidRPr="000D38DE">
        <w:rPr>
          <w:sz w:val="20"/>
          <w:szCs w:val="18"/>
          <w:lang w:val="en-GB"/>
        </w:rPr>
        <w:t>A desktop study of Hulu Langat.</w:t>
      </w:r>
    </w:p>
    <w:p w14:paraId="416250EC" w14:textId="1ABD6FE6" w:rsidR="002825DF" w:rsidRDefault="002825DF" w:rsidP="000D38DE">
      <w:pPr>
        <w:pStyle w:val="NoSpacing"/>
        <w:rPr>
          <w:rFonts w:cs="Times New Roman"/>
          <w:b/>
          <w:bCs/>
          <w:i/>
          <w:szCs w:val="24"/>
          <w:lang w:val="en-GB"/>
        </w:rPr>
      </w:pPr>
    </w:p>
    <w:p w14:paraId="707A9C00" w14:textId="77777777" w:rsidR="000D38DE" w:rsidRPr="00907515" w:rsidRDefault="000D38DE" w:rsidP="000D38DE">
      <w:pPr>
        <w:pStyle w:val="NoSpacing"/>
        <w:rPr>
          <w:rFonts w:cs="Times New Roman"/>
          <w:b/>
          <w:bCs/>
          <w:i/>
          <w:szCs w:val="24"/>
          <w:lang w:val="en-GB"/>
        </w:rPr>
      </w:pPr>
    </w:p>
    <w:p w14:paraId="235F398F" w14:textId="6365545D" w:rsidR="002825DF" w:rsidRPr="000D38DE" w:rsidRDefault="002825DF" w:rsidP="000D38DE">
      <w:pPr>
        <w:pStyle w:val="NoSpacing"/>
        <w:rPr>
          <w:rFonts w:cs="Times New Roman"/>
          <w:b/>
          <w:bCs/>
          <w:iCs/>
          <w:szCs w:val="24"/>
          <w:lang w:val="en-GB"/>
        </w:rPr>
      </w:pPr>
      <w:r w:rsidRPr="000D38DE">
        <w:rPr>
          <w:rFonts w:cs="Times New Roman"/>
          <w:b/>
          <w:bCs/>
          <w:iCs/>
          <w:szCs w:val="24"/>
          <w:lang w:val="en-GB"/>
        </w:rPr>
        <w:t xml:space="preserve">Results </w:t>
      </w:r>
    </w:p>
    <w:p w14:paraId="7B461B39" w14:textId="79A54F14" w:rsidR="002825DF" w:rsidRPr="00907515" w:rsidRDefault="002825DF" w:rsidP="000D38DE">
      <w:pPr>
        <w:pStyle w:val="NoSpacing"/>
        <w:rPr>
          <w:rFonts w:cs="Times New Roman"/>
          <w:i/>
          <w:szCs w:val="24"/>
          <w:lang w:val="en-GB"/>
        </w:rPr>
      </w:pPr>
    </w:p>
    <w:p w14:paraId="21099445" w14:textId="7076090D" w:rsidR="00FA5714" w:rsidRPr="00907515" w:rsidRDefault="00755888" w:rsidP="000D38DE">
      <w:pPr>
        <w:pStyle w:val="NoSpacing"/>
        <w:rPr>
          <w:lang w:val="en-GB"/>
        </w:rPr>
      </w:pPr>
      <w:r w:rsidRPr="00907515">
        <w:rPr>
          <w:rFonts w:cs="Times New Roman"/>
          <w:i/>
          <w:szCs w:val="24"/>
          <w:lang w:val="en-GB"/>
        </w:rPr>
        <w:t xml:space="preserve">Geophysical </w:t>
      </w:r>
      <w:r w:rsidR="00B305E7" w:rsidRPr="00907515">
        <w:rPr>
          <w:rFonts w:cs="Times New Roman"/>
          <w:i/>
          <w:szCs w:val="24"/>
          <w:lang w:val="en-GB"/>
        </w:rPr>
        <w:t>component mapping</w:t>
      </w:r>
    </w:p>
    <w:p w14:paraId="0789E6AC" w14:textId="77777777" w:rsidR="00FA5714" w:rsidRPr="00907515" w:rsidRDefault="00FA5714" w:rsidP="000D38DE">
      <w:pPr>
        <w:pStyle w:val="NoSpacing"/>
        <w:jc w:val="both"/>
        <w:rPr>
          <w:rFonts w:cs="Times New Roman"/>
          <w:color w:val="231F20"/>
          <w:szCs w:val="24"/>
          <w:lang w:val="en-GB"/>
        </w:rPr>
      </w:pPr>
    </w:p>
    <w:p w14:paraId="2BFF8451" w14:textId="7773E721" w:rsidR="00BC5002" w:rsidRPr="00907515" w:rsidRDefault="00B815DA" w:rsidP="000D38DE">
      <w:pPr>
        <w:pStyle w:val="NoSpacing"/>
        <w:jc w:val="both"/>
        <w:rPr>
          <w:rFonts w:cs="Times New Roman"/>
          <w:szCs w:val="24"/>
          <w:lang w:val="en-GB"/>
        </w:rPr>
      </w:pPr>
      <w:r w:rsidRPr="00907515">
        <w:rPr>
          <w:rFonts w:cs="Times New Roman"/>
          <w:szCs w:val="24"/>
          <w:lang w:val="en-GB"/>
        </w:rPr>
        <w:t>Physiography and hydro</w:t>
      </w:r>
      <w:r w:rsidR="008C204F" w:rsidRPr="00907515">
        <w:rPr>
          <w:rFonts w:cs="Times New Roman"/>
          <w:szCs w:val="24"/>
          <w:lang w:val="en-GB"/>
        </w:rPr>
        <w:t>logy are essential components of</w:t>
      </w:r>
      <w:r w:rsidRPr="00907515">
        <w:rPr>
          <w:rFonts w:cs="Times New Roman"/>
          <w:szCs w:val="24"/>
          <w:lang w:val="en-GB"/>
        </w:rPr>
        <w:t xml:space="preserve"> geophysical that deal with contours, water, other substa</w:t>
      </w:r>
      <w:r w:rsidR="004D7BE8" w:rsidRPr="00907515">
        <w:rPr>
          <w:rFonts w:cs="Times New Roman"/>
          <w:szCs w:val="24"/>
          <w:lang w:val="en-GB"/>
        </w:rPr>
        <w:t xml:space="preserve">nces, and forms related to land </w:t>
      </w:r>
      <w:r w:rsidR="004D7BE8" w:rsidRPr="00907515">
        <w:rPr>
          <w:rFonts w:cs="Times New Roman"/>
          <w:szCs w:val="24"/>
          <w:lang w:val="en-GB"/>
        </w:rPr>
        <w:fldChar w:fldCharType="begin" w:fldLock="1"/>
      </w:r>
      <w:r w:rsidR="00A34C95" w:rsidRPr="00907515">
        <w:rPr>
          <w:rFonts w:cs="Times New Roman"/>
          <w:szCs w:val="24"/>
          <w:lang w:val="en-GB"/>
        </w:rPr>
        <w:instrText>ADDIN CSL_CITATION {"citationItems":[{"id":"ITEM-1","itemData":{"DOI":"10.1002/9781118786352.wbieg1144","ISBN":"9781118786352","author":[{"dropping-particle":"","family":"Butler","given":"David R.","non-dropping-particle":"","parse-names":false,"suffix":""},{"dropping-particle":"","family":"Marston","given":"Richard A.","non-dropping-particle":"","parse-names":false,"suffix":""}],"container-title":"International Encyclopedia of Geography: People, the Earth, Environment and Technology","id":"ITEM-1","issued":{"date-parts":[["2017"]]},"page":"1-5","title":"Landforms and Physiography","type":"article-journal"},"uris":["http://www.mendeley.com/documents/?uuid=25d02acc-5c53-425e-b5e8-dc00c65e8960"]}],"mendeley":{"formattedCitation":"(Butler &amp; Marston, 2017)","plainTextFormattedCitation":"(Butler &amp; Marston, 2017)","previouslyFormattedCitation":"(Butler &amp; Marston, 2017)"},"properties":{"noteIndex":0},"schema":"https://github.com/citation-style-language/schema/raw/master/csl-citation.json"}</w:instrText>
      </w:r>
      <w:r w:rsidR="004D7BE8" w:rsidRPr="00907515">
        <w:rPr>
          <w:rFonts w:cs="Times New Roman"/>
          <w:szCs w:val="24"/>
          <w:lang w:val="en-GB"/>
        </w:rPr>
        <w:fldChar w:fldCharType="separate"/>
      </w:r>
      <w:r w:rsidR="004D7BE8" w:rsidRPr="00907515">
        <w:rPr>
          <w:rFonts w:cs="Times New Roman"/>
          <w:noProof/>
          <w:szCs w:val="24"/>
          <w:lang w:val="en-GB"/>
        </w:rPr>
        <w:t>(Butler &amp; Marston, 2017)</w:t>
      </w:r>
      <w:r w:rsidR="004D7BE8" w:rsidRPr="00907515">
        <w:rPr>
          <w:rFonts w:cs="Times New Roman"/>
          <w:szCs w:val="24"/>
          <w:lang w:val="en-GB"/>
        </w:rPr>
        <w:fldChar w:fldCharType="end"/>
      </w:r>
      <w:r w:rsidR="004D7BE8" w:rsidRPr="00907515">
        <w:rPr>
          <w:rFonts w:cs="Times New Roman"/>
          <w:szCs w:val="24"/>
          <w:lang w:val="en-GB"/>
        </w:rPr>
        <w:t>.</w:t>
      </w:r>
      <w:r w:rsidRPr="00907515">
        <w:rPr>
          <w:rFonts w:cs="Times New Roman"/>
          <w:szCs w:val="24"/>
          <w:lang w:val="en-GB"/>
        </w:rPr>
        <w:t xml:space="preserve"> </w:t>
      </w:r>
      <w:r w:rsidR="004D7BE8" w:rsidRPr="00907515">
        <w:rPr>
          <w:rFonts w:cs="Times New Roman"/>
          <w:szCs w:val="24"/>
          <w:lang w:val="en-GB"/>
        </w:rPr>
        <w:t xml:space="preserve">Landforms, which can be thought of as distinct </w:t>
      </w:r>
      <w:r w:rsidR="00921B17">
        <w:rPr>
          <w:rFonts w:cs="Times New Roman"/>
          <w:szCs w:val="24"/>
          <w:lang w:val="en-GB"/>
        </w:rPr>
        <w:t>shapes</w:t>
      </w:r>
      <w:r w:rsidR="004D7BE8" w:rsidRPr="00907515">
        <w:rPr>
          <w:rFonts w:cs="Times New Roman"/>
          <w:szCs w:val="24"/>
          <w:lang w:val="en-GB"/>
        </w:rPr>
        <w:t xml:space="preserve"> and </w:t>
      </w:r>
      <w:r w:rsidR="00565395">
        <w:rPr>
          <w:rFonts w:cs="Times New Roman"/>
          <w:szCs w:val="24"/>
          <w:lang w:val="en-GB"/>
        </w:rPr>
        <w:t>positions</w:t>
      </w:r>
      <w:r w:rsidR="004D7BE8" w:rsidRPr="00907515">
        <w:rPr>
          <w:rFonts w:cs="Times New Roman"/>
          <w:szCs w:val="24"/>
          <w:lang w:val="en-GB"/>
        </w:rPr>
        <w:t xml:space="preserve"> in the landscape, are the primary factor in geomorphologic characterization. </w:t>
      </w:r>
      <w:r w:rsidRPr="00907515">
        <w:rPr>
          <w:rFonts w:cs="Times New Roman"/>
          <w:szCs w:val="24"/>
          <w:lang w:val="en-GB"/>
        </w:rPr>
        <w:t xml:space="preserve">The landform was specified into distinct landform units such as slope, aspect, and altitude in this process. </w:t>
      </w:r>
      <w:r w:rsidR="004D7BE8" w:rsidRPr="00907515">
        <w:rPr>
          <w:rFonts w:cs="Times New Roman"/>
          <w:szCs w:val="24"/>
          <w:lang w:val="en-GB"/>
        </w:rPr>
        <w:t xml:space="preserve">The DEM and slope map were generated using primary data that consisted of contour lines in shape file format. </w:t>
      </w:r>
      <w:r w:rsidR="00454056" w:rsidRPr="00907515">
        <w:rPr>
          <w:rFonts w:cs="Times New Roman"/>
          <w:szCs w:val="24"/>
          <w:lang w:val="en-GB"/>
        </w:rPr>
        <w:t>In this mapping, t</w:t>
      </w:r>
      <w:r w:rsidRPr="00907515">
        <w:rPr>
          <w:rFonts w:cs="Times New Roman"/>
          <w:szCs w:val="24"/>
          <w:lang w:val="en-GB"/>
        </w:rPr>
        <w:t xml:space="preserve">he land surface of Hulu Langat </w:t>
      </w:r>
      <w:r w:rsidR="00921B17">
        <w:rPr>
          <w:rFonts w:cs="Times New Roman"/>
          <w:szCs w:val="24"/>
          <w:lang w:val="en-GB"/>
        </w:rPr>
        <w:t>was</w:t>
      </w:r>
      <w:r w:rsidRPr="00907515">
        <w:rPr>
          <w:rFonts w:cs="Times New Roman"/>
          <w:szCs w:val="24"/>
          <w:lang w:val="en-GB"/>
        </w:rPr>
        <w:t xml:space="preserve"> described as </w:t>
      </w:r>
      <w:r w:rsidR="00454056" w:rsidRPr="00907515">
        <w:rPr>
          <w:rFonts w:cs="Times New Roman"/>
          <w:szCs w:val="24"/>
          <w:lang w:val="en-GB"/>
        </w:rPr>
        <w:t xml:space="preserve">hills, valleys, and flat areas in </w:t>
      </w:r>
      <w:r w:rsidRPr="00907515">
        <w:rPr>
          <w:rFonts w:cs="Times New Roman"/>
          <w:szCs w:val="24"/>
          <w:lang w:val="en-GB"/>
        </w:rPr>
        <w:t xml:space="preserve">elevation (height of land); and slope (gradient or steepness of </w:t>
      </w:r>
      <w:r w:rsidR="004D7BE8" w:rsidRPr="00907515">
        <w:rPr>
          <w:rFonts w:cs="Times New Roman"/>
          <w:szCs w:val="24"/>
          <w:lang w:val="en-GB"/>
        </w:rPr>
        <w:t>land</w:t>
      </w:r>
      <w:r w:rsidRPr="00907515">
        <w:rPr>
          <w:rFonts w:cs="Times New Roman"/>
          <w:szCs w:val="24"/>
          <w:lang w:val="en-GB"/>
        </w:rPr>
        <w:t xml:space="preserve">) (Figure 4). The elevation of the site study varies </w:t>
      </w:r>
      <w:r w:rsidR="00454056" w:rsidRPr="00907515">
        <w:rPr>
          <w:rFonts w:cs="Times New Roman"/>
          <w:szCs w:val="24"/>
          <w:lang w:val="en-GB"/>
        </w:rPr>
        <w:t>from 20</w:t>
      </w:r>
      <w:r w:rsidRPr="00907515">
        <w:rPr>
          <w:rFonts w:cs="Times New Roman"/>
          <w:szCs w:val="24"/>
          <w:lang w:val="en-GB"/>
        </w:rPr>
        <w:t xml:space="preserve"> to 1360 m</w:t>
      </w:r>
      <w:r w:rsidR="005F250D" w:rsidRPr="00907515">
        <w:rPr>
          <w:rFonts w:cs="Times New Roman"/>
          <w:szCs w:val="24"/>
          <w:lang w:val="en-GB"/>
        </w:rPr>
        <w:t>eters</w:t>
      </w:r>
      <w:r w:rsidRPr="00907515">
        <w:rPr>
          <w:rFonts w:cs="Times New Roman"/>
          <w:szCs w:val="24"/>
          <w:lang w:val="en-GB"/>
        </w:rPr>
        <w:t xml:space="preserve">, </w:t>
      </w:r>
      <w:r w:rsidR="005F250D" w:rsidRPr="00907515">
        <w:rPr>
          <w:rFonts w:cs="Times New Roman"/>
          <w:szCs w:val="24"/>
          <w:lang w:val="en-GB"/>
        </w:rPr>
        <w:t>and</w:t>
      </w:r>
      <w:r w:rsidRPr="00907515">
        <w:rPr>
          <w:rFonts w:cs="Times New Roman"/>
          <w:szCs w:val="24"/>
          <w:lang w:val="en-GB"/>
        </w:rPr>
        <w:t xml:space="preserve"> the slope ranges from 1º to 30º. Half of the study area is classified as hilly, with elevations ranging from 169 to 1360 meters.</w:t>
      </w:r>
      <w:r w:rsidR="003E2278" w:rsidRPr="00907515">
        <w:rPr>
          <w:rFonts w:cs="Times New Roman"/>
          <w:szCs w:val="24"/>
          <w:lang w:val="en-GB"/>
        </w:rPr>
        <w:t xml:space="preserve"> </w:t>
      </w:r>
    </w:p>
    <w:p w14:paraId="264523AE" w14:textId="7108D8B6" w:rsidR="005610BA" w:rsidRPr="00907515" w:rsidRDefault="002E76AD" w:rsidP="000D38DE">
      <w:pPr>
        <w:pStyle w:val="NoSpacing"/>
        <w:ind w:firstLine="709"/>
        <w:jc w:val="both"/>
        <w:rPr>
          <w:rFonts w:cs="Times New Roman"/>
          <w:bCs/>
          <w:szCs w:val="24"/>
          <w:lang w:val="en-GB"/>
        </w:rPr>
      </w:pPr>
      <w:r w:rsidRPr="00907515">
        <w:rPr>
          <w:rFonts w:cs="Times New Roman"/>
          <w:bCs/>
          <w:szCs w:val="24"/>
          <w:lang w:val="en-GB"/>
        </w:rPr>
        <w:t xml:space="preserve">The river system, which includes the river network and river basin, is one of the components of hydrology for the study. Major river basins and water bodies also serve as a source of water supply </w:t>
      </w:r>
      <w:r w:rsidR="008558EC" w:rsidRPr="00907515">
        <w:rPr>
          <w:rFonts w:cs="Times New Roman"/>
          <w:bCs/>
          <w:szCs w:val="24"/>
          <w:lang w:val="en-GB"/>
        </w:rPr>
        <w:t xml:space="preserve">to satisfy various end-uses, such as those in households, businesses, farms, schools, and factories. </w:t>
      </w:r>
      <w:r w:rsidRPr="00907515">
        <w:rPr>
          <w:rFonts w:cs="Times New Roman"/>
          <w:bCs/>
          <w:szCs w:val="24"/>
          <w:lang w:val="en-GB"/>
        </w:rPr>
        <w:t xml:space="preserve">In the context of LCA, the study of hydrology focuses on </w:t>
      </w:r>
      <w:r w:rsidR="008558EC" w:rsidRPr="00907515">
        <w:rPr>
          <w:rFonts w:cs="Times New Roman"/>
          <w:bCs/>
          <w:szCs w:val="24"/>
          <w:lang w:val="en-GB"/>
        </w:rPr>
        <w:t xml:space="preserve">its </w:t>
      </w:r>
      <w:r w:rsidRPr="00907515">
        <w:rPr>
          <w:rFonts w:cs="Times New Roman"/>
          <w:bCs/>
          <w:szCs w:val="24"/>
          <w:lang w:val="en-GB"/>
        </w:rPr>
        <w:t xml:space="preserve">physical features and aesthetic qualities that influence the observer's emotional response to </w:t>
      </w:r>
      <w:r w:rsidR="008558EC" w:rsidRPr="00907515">
        <w:rPr>
          <w:rFonts w:cs="Times New Roman"/>
          <w:bCs/>
          <w:szCs w:val="24"/>
          <w:lang w:val="en-GB"/>
        </w:rPr>
        <w:t xml:space="preserve">the whole </w:t>
      </w:r>
      <w:r w:rsidRPr="00907515">
        <w:rPr>
          <w:rFonts w:cs="Times New Roman"/>
          <w:bCs/>
          <w:szCs w:val="24"/>
          <w:lang w:val="en-GB"/>
        </w:rPr>
        <w:t xml:space="preserve">landscape's unique local </w:t>
      </w:r>
      <w:r w:rsidR="008558EC" w:rsidRPr="00907515">
        <w:rPr>
          <w:rFonts w:cs="Times New Roman"/>
          <w:bCs/>
          <w:szCs w:val="24"/>
          <w:lang w:val="en-GB"/>
        </w:rPr>
        <w:t xml:space="preserve">character. Hydrological maps show that </w:t>
      </w:r>
      <w:r w:rsidR="00921B17">
        <w:rPr>
          <w:rFonts w:cs="Times New Roman"/>
          <w:bCs/>
          <w:szCs w:val="24"/>
          <w:lang w:val="en-GB"/>
        </w:rPr>
        <w:t>several</w:t>
      </w:r>
      <w:r w:rsidR="008558EC" w:rsidRPr="00907515">
        <w:rPr>
          <w:rFonts w:cs="Times New Roman"/>
          <w:bCs/>
          <w:szCs w:val="24"/>
          <w:lang w:val="en-GB"/>
        </w:rPr>
        <w:t xml:space="preserve"> different </w:t>
      </w:r>
      <w:r w:rsidR="008558EC" w:rsidRPr="00907515">
        <w:rPr>
          <w:rFonts w:cs="Times New Roman"/>
          <w:bCs/>
          <w:szCs w:val="24"/>
          <w:lang w:val="en-GB"/>
        </w:rPr>
        <w:lastRenderedPageBreak/>
        <w:t xml:space="preserve">geological and geomorphological factors contribute to the development of a small river network; in reality, this feature's presence is directly tied to its ability to reflect and create harmony within its surrounding built environment. </w:t>
      </w:r>
    </w:p>
    <w:p w14:paraId="6C7B7039" w14:textId="7CBB969B" w:rsidR="001F5734" w:rsidRPr="00907515" w:rsidRDefault="001F5734" w:rsidP="00370160">
      <w:pPr>
        <w:pStyle w:val="NoSpacing"/>
        <w:ind w:firstLine="709"/>
        <w:jc w:val="both"/>
        <w:rPr>
          <w:rFonts w:cs="Times New Roman"/>
          <w:bCs/>
          <w:szCs w:val="24"/>
          <w:lang w:val="en-GB"/>
        </w:rPr>
      </w:pPr>
    </w:p>
    <w:p w14:paraId="344185AF" w14:textId="029EE5CC" w:rsidR="005D2B8B" w:rsidRPr="00907515" w:rsidRDefault="00066BDB" w:rsidP="00370160">
      <w:pPr>
        <w:pStyle w:val="NoSpacing"/>
        <w:ind w:firstLine="709"/>
        <w:jc w:val="both"/>
        <w:rPr>
          <w:rFonts w:cs="Times New Roman"/>
          <w:bCs/>
          <w:szCs w:val="24"/>
          <w:lang w:val="en-GB"/>
        </w:rPr>
      </w:pPr>
      <w:r w:rsidRPr="00907515">
        <w:rPr>
          <w:rFonts w:cs="Times New Roman"/>
          <w:b/>
          <w:bCs/>
          <w:noProof/>
          <w:szCs w:val="24"/>
          <w:lang w:val="en-MY" w:eastAsia="en-MY"/>
        </w:rPr>
        <mc:AlternateContent>
          <mc:Choice Requires="wps">
            <w:drawing>
              <wp:anchor distT="45720" distB="45720" distL="114300" distR="114300" simplePos="0" relativeHeight="251769856" behindDoc="0" locked="0" layoutInCell="1" allowOverlap="1" wp14:anchorId="1ED40194" wp14:editId="188D37B7">
                <wp:simplePos x="0" y="0"/>
                <wp:positionH relativeFrom="column">
                  <wp:posOffset>3908609</wp:posOffset>
                </wp:positionH>
                <wp:positionV relativeFrom="paragraph">
                  <wp:posOffset>29210</wp:posOffset>
                </wp:positionV>
                <wp:extent cx="406400" cy="343535"/>
                <wp:effectExtent l="0" t="0" r="0" b="0"/>
                <wp:wrapNone/>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63296417" w14:textId="747D8513" w:rsidR="00412670" w:rsidRPr="007B251A" w:rsidRDefault="00412670" w:rsidP="00810686">
                            <w:pPr>
                              <w:pStyle w:val="NoSpacing"/>
                              <w:rPr>
                                <w:sz w:val="20"/>
                                <w:szCs w:val="18"/>
                              </w:rPr>
                            </w:pPr>
                            <w:r w:rsidRPr="007B251A">
                              <w:rPr>
                                <w:sz w:val="20"/>
                                <w:szCs w:val="1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D40194" id="_x0000_t202" coordsize="21600,21600" o:spt="202" path="m,l,21600r21600,l21600,xe">
                <v:stroke joinstyle="miter"/>
                <v:path gradientshapeok="t" o:connecttype="rect"/>
              </v:shapetype>
              <v:shape id="Text Box 2" o:spid="_x0000_s1026" type="#_x0000_t202" style="position:absolute;left:0;text-align:left;margin-left:307.75pt;margin-top:2.3pt;width:32pt;height:27.0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" filled="f" stroked="f">
                <v:textbox>
                  <w:txbxContent>
                    <w:p w14:paraId="63296417" w14:textId="747D8513" w:rsidR="00412670" w:rsidRPr="007B251A" w:rsidRDefault="00412670" w:rsidP="00810686">
                      <w:pPr>
                        <w:pStyle w:val="NoSpacing"/>
                        <w:rPr>
                          <w:sz w:val="20"/>
                          <w:szCs w:val="18"/>
                        </w:rPr>
                      </w:pPr>
                      <w:r w:rsidRPr="007B251A">
                        <w:rPr>
                          <w:sz w:val="20"/>
                          <w:szCs w:val="18"/>
                        </w:rPr>
                        <w:t>(c)</w:t>
                      </w:r>
                    </w:p>
                  </w:txbxContent>
                </v:textbox>
              </v:shape>
            </w:pict>
          </mc:Fallback>
        </mc:AlternateContent>
      </w:r>
      <w:r w:rsidRPr="00907515">
        <w:rPr>
          <w:rFonts w:cs="Times New Roman"/>
          <w:b/>
          <w:bCs/>
          <w:noProof/>
          <w:szCs w:val="24"/>
          <w:lang w:val="en-MY" w:eastAsia="en-MY"/>
        </w:rPr>
        <mc:AlternateContent>
          <mc:Choice Requires="wps">
            <w:drawing>
              <wp:anchor distT="45720" distB="45720" distL="114300" distR="114300" simplePos="0" relativeHeight="251767808" behindDoc="0" locked="0" layoutInCell="1" allowOverlap="1" wp14:anchorId="1FF41D88" wp14:editId="7C9F3939">
                <wp:simplePos x="0" y="0"/>
                <wp:positionH relativeFrom="column">
                  <wp:posOffset>1995499</wp:posOffset>
                </wp:positionH>
                <wp:positionV relativeFrom="paragraph">
                  <wp:posOffset>32385</wp:posOffset>
                </wp:positionV>
                <wp:extent cx="406400" cy="343535"/>
                <wp:effectExtent l="0" t="0" r="0" b="0"/>
                <wp:wrapNone/>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66A6C51E" w14:textId="14998B8A" w:rsidR="00412670" w:rsidRPr="007B251A" w:rsidRDefault="00412670" w:rsidP="00810686">
                            <w:pPr>
                              <w:pStyle w:val="NoSpacing"/>
                              <w:rPr>
                                <w:sz w:val="20"/>
                                <w:szCs w:val="18"/>
                              </w:rPr>
                            </w:pPr>
                            <w:r w:rsidRPr="007B251A">
                              <w:rPr>
                                <w:sz w:val="20"/>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F41D88" id="_x0000_s1027" type="#_x0000_t202" style="position:absolute;left:0;text-align:left;margin-left:157.15pt;margin-top:2.55pt;width:32pt;height:27.0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" filled="f" stroked="f">
                <v:textbox>
                  <w:txbxContent>
                    <w:p w14:paraId="66A6C51E" w14:textId="14998B8A" w:rsidR="00412670" w:rsidRPr="007B251A" w:rsidRDefault="00412670" w:rsidP="00810686">
                      <w:pPr>
                        <w:pStyle w:val="NoSpacing"/>
                        <w:rPr>
                          <w:sz w:val="20"/>
                          <w:szCs w:val="18"/>
                        </w:rPr>
                      </w:pPr>
                      <w:r w:rsidRPr="007B251A">
                        <w:rPr>
                          <w:sz w:val="20"/>
                          <w:szCs w:val="18"/>
                        </w:rPr>
                        <w:t>(b)</w:t>
                      </w:r>
                    </w:p>
                  </w:txbxContent>
                </v:textbox>
              </v:shape>
            </w:pict>
          </mc:Fallback>
        </mc:AlternateContent>
      </w:r>
      <w:r w:rsidR="007B251A" w:rsidRPr="00907515">
        <w:rPr>
          <w:rFonts w:cs="Times New Roman"/>
          <w:b/>
          <w:bCs/>
          <w:noProof/>
          <w:szCs w:val="24"/>
          <w:lang w:val="en-MY" w:eastAsia="en-MY"/>
        </w:rPr>
        <mc:AlternateContent>
          <mc:Choice Requires="wps">
            <w:drawing>
              <wp:anchor distT="45720" distB="45720" distL="114300" distR="114300" simplePos="0" relativeHeight="251765760" behindDoc="0" locked="0" layoutInCell="1" allowOverlap="1" wp14:anchorId="4EB0CF34" wp14:editId="0363466F">
                <wp:simplePos x="0" y="0"/>
                <wp:positionH relativeFrom="margin">
                  <wp:posOffset>28575</wp:posOffset>
                </wp:positionH>
                <wp:positionV relativeFrom="paragraph">
                  <wp:posOffset>34290</wp:posOffset>
                </wp:positionV>
                <wp:extent cx="406400" cy="343535"/>
                <wp:effectExtent l="0" t="0" r="0" b="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26419516" w14:textId="77777777" w:rsidR="00412670" w:rsidRPr="007B251A" w:rsidRDefault="00412670" w:rsidP="00810686">
                            <w:pPr>
                              <w:pStyle w:val="NoSpacing"/>
                              <w:rPr>
                                <w:sz w:val="20"/>
                                <w:szCs w:val="18"/>
                              </w:rPr>
                            </w:pPr>
                            <w:r w:rsidRPr="007B251A">
                              <w:rPr>
                                <w:sz w:val="20"/>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0CF34" id="_x0000_s1028" type="#_x0000_t202" style="position:absolute;left:0;text-align:left;margin-left:2.25pt;margin-top:2.7pt;width:32pt;height:27.05pt;z-index:251765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" filled="f" stroked="f">
                <v:textbox>
                  <w:txbxContent>
                    <w:p w14:paraId="26419516" w14:textId="77777777" w:rsidR="00412670" w:rsidRPr="007B251A" w:rsidRDefault="00412670" w:rsidP="00810686">
                      <w:pPr>
                        <w:pStyle w:val="NoSpacing"/>
                        <w:rPr>
                          <w:sz w:val="20"/>
                          <w:szCs w:val="18"/>
                        </w:rPr>
                      </w:pPr>
                      <w:r w:rsidRPr="007B251A">
                        <w:rPr>
                          <w:sz w:val="20"/>
                          <w:szCs w:val="18"/>
                        </w:rPr>
                        <w:t>(a)</w:t>
                      </w:r>
                    </w:p>
                  </w:txbxContent>
                </v:textbox>
                <w10:wrap anchorx="margin"/>
              </v:shape>
            </w:pict>
          </mc:Fallback>
        </mc:AlternateContent>
      </w:r>
    </w:p>
    <w:p w14:paraId="74E05C44" w14:textId="216B156A" w:rsidR="008558EC" w:rsidRPr="00907515" w:rsidRDefault="00066BDB" w:rsidP="00370160">
      <w:pPr>
        <w:pStyle w:val="NoSpacing"/>
        <w:ind w:firstLine="709"/>
        <w:jc w:val="both"/>
        <w:rPr>
          <w:rFonts w:cs="Times New Roman"/>
          <w:szCs w:val="24"/>
          <w:lang w:val="en-GB"/>
        </w:rPr>
      </w:pPr>
      <w:r w:rsidRPr="00907515">
        <w:rPr>
          <w:rFonts w:cs="Times New Roman"/>
          <w:noProof/>
          <w:szCs w:val="24"/>
          <w:lang w:val="en-MY" w:eastAsia="en-MY"/>
        </w:rPr>
        <w:drawing>
          <wp:anchor distT="0" distB="0" distL="114300" distR="114300" simplePos="0" relativeHeight="251627520" behindDoc="1" locked="0" layoutInCell="1" allowOverlap="1" wp14:anchorId="078776EF" wp14:editId="1291B438">
            <wp:simplePos x="0" y="0"/>
            <wp:positionH relativeFrom="margin">
              <wp:posOffset>3975136</wp:posOffset>
            </wp:positionH>
            <wp:positionV relativeFrom="paragraph">
              <wp:posOffset>111672</wp:posOffset>
            </wp:positionV>
            <wp:extent cx="1752651" cy="2269490"/>
            <wp:effectExtent l="19050" t="19050" r="19050" b="1651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58635" cy="227723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907515">
        <w:rPr>
          <w:rFonts w:cs="Times New Roman"/>
          <w:noProof/>
          <w:szCs w:val="24"/>
          <w:lang w:val="en-MY" w:eastAsia="en-MY"/>
        </w:rPr>
        <w:drawing>
          <wp:anchor distT="0" distB="0" distL="114300" distR="114300" simplePos="0" relativeHeight="251626496" behindDoc="1" locked="0" layoutInCell="1" allowOverlap="1" wp14:anchorId="0FDD86D3" wp14:editId="7ABB7C0B">
            <wp:simplePos x="0" y="0"/>
            <wp:positionH relativeFrom="column">
              <wp:posOffset>2041042</wp:posOffset>
            </wp:positionH>
            <wp:positionV relativeFrom="paragraph">
              <wp:posOffset>111672</wp:posOffset>
            </wp:positionV>
            <wp:extent cx="1753477" cy="2269775"/>
            <wp:effectExtent l="19050" t="19050" r="18415" b="1651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55919" cy="2272936"/>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A97CFC" w:rsidRPr="00907515">
        <w:rPr>
          <w:rFonts w:cs="Times New Roman"/>
          <w:noProof/>
          <w:szCs w:val="24"/>
          <w:lang w:val="en-MY" w:eastAsia="en-MY"/>
        </w:rPr>
        <w:drawing>
          <wp:anchor distT="0" distB="0" distL="114300" distR="114300" simplePos="0" relativeHeight="251625472" behindDoc="1" locked="0" layoutInCell="1" allowOverlap="1" wp14:anchorId="47928C27" wp14:editId="05929894">
            <wp:simplePos x="0" y="0"/>
            <wp:positionH relativeFrom="margin">
              <wp:posOffset>117041</wp:posOffset>
            </wp:positionH>
            <wp:positionV relativeFrom="paragraph">
              <wp:posOffset>101162</wp:posOffset>
            </wp:positionV>
            <wp:extent cx="1762339" cy="2280745"/>
            <wp:effectExtent l="19050" t="19050" r="9525" b="2476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68406" cy="2288597"/>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BDC3FB5" w14:textId="2D232A48" w:rsidR="00A54959" w:rsidRPr="00907515" w:rsidRDefault="00A54959" w:rsidP="00370160">
      <w:pPr>
        <w:pStyle w:val="NoSpacing"/>
        <w:jc w:val="both"/>
        <w:rPr>
          <w:rFonts w:cs="Times New Roman"/>
          <w:szCs w:val="24"/>
          <w:lang w:val="en-GB"/>
        </w:rPr>
      </w:pPr>
    </w:p>
    <w:p w14:paraId="3975C349" w14:textId="4E85E59D" w:rsidR="00A54959" w:rsidRPr="00907515" w:rsidRDefault="00A54959" w:rsidP="00370160">
      <w:pPr>
        <w:pStyle w:val="NoSpacing"/>
        <w:jc w:val="both"/>
        <w:rPr>
          <w:rFonts w:cs="Times New Roman"/>
          <w:szCs w:val="24"/>
          <w:lang w:val="en-GB"/>
        </w:rPr>
      </w:pPr>
    </w:p>
    <w:p w14:paraId="0EACE85D" w14:textId="77777777" w:rsidR="00685C6C" w:rsidRPr="00907515" w:rsidRDefault="00685C6C" w:rsidP="00370160">
      <w:pPr>
        <w:spacing w:line="240" w:lineRule="auto"/>
        <w:rPr>
          <w:rFonts w:eastAsia="Calibri" w:cs="Times New Roman"/>
          <w:szCs w:val="24"/>
        </w:rPr>
      </w:pPr>
    </w:p>
    <w:p w14:paraId="61D65C7A" w14:textId="77777777" w:rsidR="0011401A" w:rsidRPr="00907515" w:rsidRDefault="0011401A" w:rsidP="00370160">
      <w:pPr>
        <w:spacing w:line="240" w:lineRule="auto"/>
        <w:rPr>
          <w:rFonts w:eastAsia="Calibri" w:cs="Times New Roman"/>
          <w:szCs w:val="24"/>
        </w:rPr>
      </w:pPr>
    </w:p>
    <w:p w14:paraId="474FA7A3" w14:textId="77777777" w:rsidR="0011401A" w:rsidRPr="00907515" w:rsidRDefault="0011401A" w:rsidP="00370160">
      <w:pPr>
        <w:spacing w:line="240" w:lineRule="auto"/>
        <w:rPr>
          <w:rFonts w:eastAsia="Calibri" w:cs="Times New Roman"/>
          <w:szCs w:val="24"/>
        </w:rPr>
      </w:pPr>
    </w:p>
    <w:p w14:paraId="669F69C9" w14:textId="19CA519D" w:rsidR="0087496C" w:rsidRPr="00907515" w:rsidRDefault="0087496C" w:rsidP="00370160">
      <w:pPr>
        <w:spacing w:before="0" w:after="0" w:line="240" w:lineRule="auto"/>
        <w:rPr>
          <w:rFonts w:eastAsia="Calibri" w:cs="Times New Roman"/>
          <w:szCs w:val="24"/>
        </w:rPr>
      </w:pPr>
    </w:p>
    <w:p w14:paraId="45EFCB6C" w14:textId="77777777" w:rsidR="00383840" w:rsidRPr="006C658B" w:rsidRDefault="00383840" w:rsidP="00383840">
      <w:pPr>
        <w:spacing w:before="0" w:after="0" w:line="240" w:lineRule="auto"/>
        <w:jc w:val="center"/>
        <w:rPr>
          <w:rFonts w:eastAsia="Calibri" w:cs="Times New Roman"/>
          <w:bCs/>
          <w:sz w:val="20"/>
          <w:szCs w:val="20"/>
        </w:rPr>
      </w:pPr>
    </w:p>
    <w:p w14:paraId="17ACA239" w14:textId="091E349F" w:rsidR="00D05B88" w:rsidRPr="00383840" w:rsidRDefault="00A54959" w:rsidP="00383840">
      <w:pPr>
        <w:spacing w:before="0" w:after="0" w:line="240" w:lineRule="auto"/>
        <w:jc w:val="center"/>
        <w:rPr>
          <w:rFonts w:eastAsia="Calibri" w:cs="Times New Roman"/>
          <w:sz w:val="20"/>
          <w:szCs w:val="20"/>
        </w:rPr>
      </w:pPr>
      <w:r w:rsidRPr="00383840">
        <w:rPr>
          <w:rFonts w:eastAsia="Calibri" w:cs="Times New Roman"/>
          <w:b/>
          <w:bCs/>
          <w:sz w:val="20"/>
          <w:szCs w:val="20"/>
        </w:rPr>
        <w:t xml:space="preserve">Figure </w:t>
      </w:r>
      <w:r w:rsidR="00B1521B" w:rsidRPr="00383840">
        <w:rPr>
          <w:rFonts w:eastAsia="Calibri" w:cs="Times New Roman"/>
          <w:b/>
          <w:bCs/>
          <w:sz w:val="20"/>
          <w:szCs w:val="20"/>
        </w:rPr>
        <w:t>4</w:t>
      </w:r>
      <w:r w:rsidR="002653BA" w:rsidRPr="00383840">
        <w:rPr>
          <w:rFonts w:eastAsia="Calibri" w:cs="Times New Roman"/>
          <w:b/>
          <w:bCs/>
          <w:sz w:val="20"/>
          <w:szCs w:val="20"/>
        </w:rPr>
        <w:t>.</w:t>
      </w:r>
      <w:r w:rsidR="002653BA" w:rsidRPr="00383840">
        <w:rPr>
          <w:rFonts w:eastAsia="Calibri" w:cs="Times New Roman"/>
          <w:sz w:val="20"/>
          <w:szCs w:val="20"/>
        </w:rPr>
        <w:t xml:space="preserve"> </w:t>
      </w:r>
      <w:r w:rsidRPr="00383840">
        <w:rPr>
          <w:rFonts w:eastAsia="Calibri" w:cs="Times New Roman"/>
          <w:sz w:val="20"/>
          <w:szCs w:val="20"/>
        </w:rPr>
        <w:t xml:space="preserve">Components of </w:t>
      </w:r>
      <w:r w:rsidR="004237CE" w:rsidRPr="00383840">
        <w:rPr>
          <w:rFonts w:eastAsia="Calibri" w:cs="Times New Roman"/>
          <w:sz w:val="20"/>
          <w:szCs w:val="20"/>
        </w:rPr>
        <w:t xml:space="preserve">the </w:t>
      </w:r>
      <w:r w:rsidR="00D06802" w:rsidRPr="00383840">
        <w:rPr>
          <w:rFonts w:eastAsia="Calibri" w:cs="Times New Roman"/>
          <w:sz w:val="20"/>
          <w:szCs w:val="20"/>
        </w:rPr>
        <w:t>physiography</w:t>
      </w:r>
      <w:r w:rsidRPr="00383840">
        <w:rPr>
          <w:rFonts w:eastAsia="Calibri" w:cs="Times New Roman"/>
          <w:sz w:val="20"/>
          <w:szCs w:val="20"/>
        </w:rPr>
        <w:t xml:space="preserve"> </w:t>
      </w:r>
      <w:r w:rsidR="00921B17" w:rsidRPr="00383840">
        <w:rPr>
          <w:rFonts w:eastAsia="Calibri" w:cs="Times New Roman"/>
          <w:sz w:val="20"/>
          <w:szCs w:val="20"/>
        </w:rPr>
        <w:t>include</w:t>
      </w:r>
      <w:r w:rsidR="000F2300" w:rsidRPr="00383840">
        <w:rPr>
          <w:rFonts w:eastAsia="Calibri" w:cs="Times New Roman"/>
          <w:sz w:val="20"/>
          <w:szCs w:val="20"/>
        </w:rPr>
        <w:t xml:space="preserve"> (a) </w:t>
      </w:r>
      <w:r w:rsidR="00921B17" w:rsidRPr="00383840">
        <w:rPr>
          <w:rFonts w:eastAsia="Calibri" w:cs="Times New Roman"/>
          <w:sz w:val="20"/>
          <w:szCs w:val="20"/>
        </w:rPr>
        <w:t xml:space="preserve">a </w:t>
      </w:r>
      <w:r w:rsidR="00251327" w:rsidRPr="00383840">
        <w:rPr>
          <w:rFonts w:eastAsia="Calibri" w:cs="Times New Roman"/>
          <w:sz w:val="20"/>
          <w:szCs w:val="20"/>
        </w:rPr>
        <w:t>contour</w:t>
      </w:r>
      <w:r w:rsidR="000F2300" w:rsidRPr="00383840">
        <w:rPr>
          <w:rFonts w:eastAsia="Calibri" w:cs="Times New Roman"/>
          <w:sz w:val="20"/>
          <w:szCs w:val="20"/>
        </w:rPr>
        <w:t xml:space="preserve"> map, (b) </w:t>
      </w:r>
      <w:r w:rsidR="00921B17" w:rsidRPr="00383840">
        <w:rPr>
          <w:rFonts w:eastAsia="Calibri" w:cs="Times New Roman"/>
          <w:sz w:val="20"/>
          <w:szCs w:val="20"/>
        </w:rPr>
        <w:t xml:space="preserve">an </w:t>
      </w:r>
      <w:r w:rsidR="000F2300" w:rsidRPr="00383840">
        <w:rPr>
          <w:rFonts w:eastAsia="Calibri" w:cs="Times New Roman"/>
          <w:sz w:val="20"/>
          <w:szCs w:val="20"/>
        </w:rPr>
        <w:t>elevation map</w:t>
      </w:r>
      <w:r w:rsidR="00FD4837" w:rsidRPr="00383840">
        <w:rPr>
          <w:rFonts w:eastAsia="Calibri" w:cs="Times New Roman"/>
          <w:sz w:val="20"/>
          <w:szCs w:val="20"/>
        </w:rPr>
        <w:t xml:space="preserve"> (DEM)</w:t>
      </w:r>
      <w:r w:rsidR="000F2300" w:rsidRPr="00383840">
        <w:rPr>
          <w:rFonts w:eastAsia="Calibri" w:cs="Times New Roman"/>
          <w:sz w:val="20"/>
          <w:szCs w:val="20"/>
        </w:rPr>
        <w:t xml:space="preserve"> and (c) </w:t>
      </w:r>
      <w:r w:rsidR="00921B17" w:rsidRPr="00383840">
        <w:rPr>
          <w:rFonts w:eastAsia="Calibri" w:cs="Times New Roman"/>
          <w:sz w:val="20"/>
          <w:szCs w:val="20"/>
        </w:rPr>
        <w:t xml:space="preserve">a </w:t>
      </w:r>
      <w:r w:rsidR="000F2300" w:rsidRPr="00383840">
        <w:rPr>
          <w:rFonts w:eastAsia="Calibri" w:cs="Times New Roman"/>
          <w:sz w:val="20"/>
          <w:szCs w:val="20"/>
        </w:rPr>
        <w:t>slope map.</w:t>
      </w:r>
    </w:p>
    <w:p w14:paraId="51A25C1E" w14:textId="0842B14E" w:rsidR="00F84841" w:rsidRPr="00907515" w:rsidRDefault="00F84841" w:rsidP="00370160">
      <w:pPr>
        <w:pStyle w:val="NoSpacing"/>
        <w:jc w:val="both"/>
        <w:rPr>
          <w:rFonts w:cs="Times New Roman"/>
          <w:bCs/>
          <w:szCs w:val="24"/>
          <w:lang w:val="en-GB"/>
        </w:rPr>
      </w:pPr>
    </w:p>
    <w:p w14:paraId="2E2DF0B5" w14:textId="22504E3E" w:rsidR="00AE7D1B" w:rsidRPr="00907515" w:rsidRDefault="00A2074B" w:rsidP="00692353">
      <w:pPr>
        <w:pStyle w:val="NoSpacing"/>
        <w:ind w:firstLine="720"/>
        <w:jc w:val="both"/>
        <w:rPr>
          <w:rFonts w:cs="Times New Roman"/>
          <w:bCs/>
          <w:szCs w:val="24"/>
          <w:lang w:val="en-GB"/>
        </w:rPr>
      </w:pPr>
      <w:r w:rsidRPr="00907515">
        <w:rPr>
          <w:rFonts w:cs="Times New Roman"/>
          <w:bCs/>
          <w:szCs w:val="24"/>
          <w:lang w:val="en-GB"/>
        </w:rPr>
        <w:t xml:space="preserve">The Hulu Langat </w:t>
      </w:r>
      <w:r w:rsidR="00C664BA" w:rsidRPr="00907515">
        <w:rPr>
          <w:rFonts w:cs="Times New Roman"/>
          <w:bCs/>
          <w:szCs w:val="24"/>
          <w:lang w:val="en-GB"/>
        </w:rPr>
        <w:t>River</w:t>
      </w:r>
      <w:r w:rsidR="00A34C95" w:rsidRPr="00907515">
        <w:rPr>
          <w:rFonts w:cs="Times New Roman"/>
          <w:bCs/>
          <w:szCs w:val="24"/>
          <w:lang w:val="en-GB"/>
        </w:rPr>
        <w:t xml:space="preserve"> has catchment areas that feed the Langat River, </w:t>
      </w:r>
      <w:proofErr w:type="spellStart"/>
      <w:r w:rsidR="00A34C95" w:rsidRPr="00907515">
        <w:rPr>
          <w:rFonts w:cs="Times New Roman"/>
          <w:bCs/>
          <w:szCs w:val="24"/>
          <w:lang w:val="en-GB"/>
        </w:rPr>
        <w:t>Semenyih</w:t>
      </w:r>
      <w:proofErr w:type="spellEnd"/>
      <w:r w:rsidR="00A34C95" w:rsidRPr="00907515">
        <w:rPr>
          <w:rFonts w:cs="Times New Roman"/>
          <w:bCs/>
          <w:szCs w:val="24"/>
          <w:lang w:val="en-GB"/>
        </w:rPr>
        <w:t xml:space="preserve"> River, and </w:t>
      </w:r>
      <w:proofErr w:type="spellStart"/>
      <w:r w:rsidR="00A34C95" w:rsidRPr="00907515">
        <w:rPr>
          <w:rFonts w:cs="Times New Roman"/>
          <w:bCs/>
          <w:szCs w:val="24"/>
          <w:lang w:val="en-GB"/>
        </w:rPr>
        <w:t>Labu</w:t>
      </w:r>
      <w:proofErr w:type="spellEnd"/>
      <w:r w:rsidR="00A34C95" w:rsidRPr="00907515">
        <w:rPr>
          <w:rFonts w:cs="Times New Roman"/>
          <w:bCs/>
          <w:szCs w:val="24"/>
          <w:lang w:val="en-GB"/>
        </w:rPr>
        <w:t xml:space="preserve"> River, which flow from the main range of </w:t>
      </w:r>
      <w:proofErr w:type="spellStart"/>
      <w:r w:rsidR="00A34C95" w:rsidRPr="00907515">
        <w:rPr>
          <w:rFonts w:cs="Times New Roman"/>
          <w:bCs/>
          <w:szCs w:val="24"/>
          <w:lang w:val="en-GB"/>
        </w:rPr>
        <w:t>Banjaran</w:t>
      </w:r>
      <w:proofErr w:type="spellEnd"/>
      <w:r w:rsidR="00A34C95" w:rsidRPr="00907515">
        <w:rPr>
          <w:rFonts w:cs="Times New Roman"/>
          <w:bCs/>
          <w:szCs w:val="24"/>
          <w:lang w:val="en-GB"/>
        </w:rPr>
        <w:t xml:space="preserve"> </w:t>
      </w:r>
      <w:proofErr w:type="spellStart"/>
      <w:r w:rsidR="00A34C95" w:rsidRPr="00907515">
        <w:rPr>
          <w:rFonts w:cs="Times New Roman"/>
          <w:bCs/>
          <w:szCs w:val="24"/>
          <w:lang w:val="en-GB"/>
        </w:rPr>
        <w:t>Titiwangsa</w:t>
      </w:r>
      <w:proofErr w:type="spellEnd"/>
      <w:r w:rsidR="00A34C95" w:rsidRPr="00907515">
        <w:rPr>
          <w:rFonts w:cs="Times New Roman"/>
          <w:bCs/>
          <w:szCs w:val="24"/>
          <w:lang w:val="en-GB"/>
        </w:rPr>
        <w:t xml:space="preserve"> i</w:t>
      </w:r>
      <w:r w:rsidRPr="00907515">
        <w:rPr>
          <w:rFonts w:cs="Times New Roman"/>
          <w:bCs/>
          <w:szCs w:val="24"/>
          <w:lang w:val="en-GB"/>
        </w:rPr>
        <w:t>n the northeast of Hulu Langat d</w:t>
      </w:r>
      <w:r w:rsidR="00A34C95" w:rsidRPr="00907515">
        <w:rPr>
          <w:rFonts w:cs="Times New Roman"/>
          <w:bCs/>
          <w:szCs w:val="24"/>
          <w:lang w:val="en-GB"/>
        </w:rPr>
        <w:t xml:space="preserve">istrict to the southwest, draining into the Malacca Strait </w:t>
      </w:r>
      <w:r w:rsidRPr="00907515">
        <w:rPr>
          <w:rFonts w:cs="Times New Roman"/>
          <w:bCs/>
          <w:szCs w:val="24"/>
          <w:lang w:val="en-GB"/>
        </w:rPr>
        <w:fldChar w:fldCharType="begin" w:fldLock="1"/>
      </w:r>
      <w:r w:rsidR="00555E15" w:rsidRPr="00907515">
        <w:rPr>
          <w:rFonts w:cs="Times New Roman"/>
          <w:bCs/>
          <w:szCs w:val="24"/>
          <w:lang w:val="en-GB"/>
        </w:rPr>
        <w:instrText>ADDIN CSL_CITATION {"citationItems":[{"id":"ITEM-1","itemData":{"DOI":"10.1007/978-981-4585-02-6","ISBN":"9789814585026","abstract":"The subject of water supply and demand is one of the central issues facing by the atmospheric sciences community today. The high growth rate of population has drawn heavily on the natural resources base on Malaysia particularly in Langat catchment, Selangor. This sudy investigates the water supply and demand situation in Langat catchment and evaluates a new accounting and analytical approach based on Water Evaluation and Planning (WEAP) system in result to major stresses of demand and supply in terms of water availability at the catchment scale. Operating on the basic principles of water balance, WEAP is applicable to municipal or agricultural systems, single catchment or complex transboundary river systems. Using WEAP, this study investigate the trend of supply and demand in Langat catchement, assessing the water availability in Langat Catchment and investigate the water storage capacity on supply and demand in Langat catchment. The assessment model is computed based on three (3) scenarios – Scenario 1: Higher Population Growth, Scenario 2: Water Year Method and Scenario 3: Extended Dry Climate Sequence, in order to see how Langat catchment responds to the supply of water resources. The study founds that Langat catchment is relatively sensitive to the growth of demands, suggesting that the slight changes in population growth will alter the present water availability. Based on the result, of the population increased to 7% with the incremental of climate variation from the current condition, the study area tends to experience a water scarce problem in the future.","author":[{"dropping-particle":"","family":"Ali","given":"Mohd Fozi","non-dropping-particle":"","parse-names":false,"suffix":""},{"dropping-particle":"","family":"Saadon","given":"Azlinda","non-dropping-particle":"","parse-names":false,"suffix":""},{"dropping-particle":"","family":"Faiza","given":"Nor","non-dropping-particle":"","parse-names":false,"suffix":""},{"dropping-particle":"","family":"Rahman","given":"Abd","non-dropping-particle":"","parse-names":false,"suffix":""}],"container-title":"InCIEC 2013","id":"ITEM-1","issue":"January","issued":{"date-parts":[["2014"]]},"title":"An Assessment of Water Demand in Malaysia Using Water Evaluation and Planning System","type":"article-journal"},"uris":["http://www.mendeley.com/documents/?uuid=6f1fc1c1-6f9c-42b8-bbf9-dc014b380271"]}],"mendeley":{"formattedCitation":"(Ali et al., 2014)","plainTextFormattedCitation":"(Ali et al., 2014)","previouslyFormattedCitation":"(Ali et al., 2014)"},"properties":{"noteIndex":0},"schema":"https://github.com/citation-style-language/schema/raw/master/csl-citation.json"}</w:instrText>
      </w:r>
      <w:r w:rsidRPr="00907515">
        <w:rPr>
          <w:rFonts w:cs="Times New Roman"/>
          <w:bCs/>
          <w:szCs w:val="24"/>
          <w:lang w:val="en-GB"/>
        </w:rPr>
        <w:fldChar w:fldCharType="separate"/>
      </w:r>
      <w:r w:rsidRPr="00907515">
        <w:rPr>
          <w:rFonts w:cs="Times New Roman"/>
          <w:bCs/>
          <w:noProof/>
          <w:szCs w:val="24"/>
          <w:lang w:val="en-GB"/>
        </w:rPr>
        <w:t>(Ali et al., 2014)</w:t>
      </w:r>
      <w:r w:rsidRPr="00907515">
        <w:rPr>
          <w:rFonts w:cs="Times New Roman"/>
          <w:bCs/>
          <w:szCs w:val="24"/>
          <w:lang w:val="en-GB"/>
        </w:rPr>
        <w:fldChar w:fldCharType="end"/>
      </w:r>
      <w:r w:rsidRPr="00907515">
        <w:rPr>
          <w:rFonts w:cs="Times New Roman"/>
          <w:bCs/>
          <w:szCs w:val="24"/>
          <w:lang w:val="en-GB"/>
        </w:rPr>
        <w:t xml:space="preserve">. </w:t>
      </w:r>
      <w:r w:rsidR="00F84841" w:rsidRPr="00907515">
        <w:rPr>
          <w:rFonts w:cs="Times New Roman"/>
          <w:bCs/>
          <w:szCs w:val="24"/>
          <w:lang w:val="en-GB"/>
        </w:rPr>
        <w:t xml:space="preserve">Both the Langat and </w:t>
      </w:r>
      <w:proofErr w:type="spellStart"/>
      <w:r w:rsidR="00F84841" w:rsidRPr="00907515">
        <w:rPr>
          <w:rFonts w:cs="Times New Roman"/>
          <w:bCs/>
          <w:szCs w:val="24"/>
          <w:lang w:val="en-GB"/>
        </w:rPr>
        <w:t>Semenyih</w:t>
      </w:r>
      <w:proofErr w:type="spellEnd"/>
      <w:r w:rsidR="00F84841" w:rsidRPr="00907515">
        <w:rPr>
          <w:rFonts w:cs="Times New Roman"/>
          <w:bCs/>
          <w:szCs w:val="24"/>
          <w:lang w:val="en-GB"/>
        </w:rPr>
        <w:t xml:space="preserve"> Rivers flow from hilly </w:t>
      </w:r>
      <w:r w:rsidR="00C664BA" w:rsidRPr="00907515">
        <w:rPr>
          <w:rFonts w:cs="Times New Roman"/>
          <w:bCs/>
          <w:szCs w:val="24"/>
          <w:lang w:val="en-GB"/>
        </w:rPr>
        <w:t>landforms</w:t>
      </w:r>
      <w:r w:rsidR="00E75897" w:rsidRPr="00907515">
        <w:rPr>
          <w:rFonts w:cs="Times New Roman"/>
          <w:bCs/>
          <w:szCs w:val="24"/>
          <w:lang w:val="en-GB"/>
        </w:rPr>
        <w:t xml:space="preserve"> </w:t>
      </w:r>
      <w:r w:rsidR="00F84841" w:rsidRPr="00907515">
        <w:rPr>
          <w:rFonts w:cs="Times New Roman"/>
          <w:bCs/>
          <w:szCs w:val="24"/>
          <w:lang w:val="en-GB"/>
        </w:rPr>
        <w:t xml:space="preserve">in the forested areas on the western slope of </w:t>
      </w:r>
      <w:proofErr w:type="spellStart"/>
      <w:r w:rsidR="00F84841" w:rsidRPr="00907515">
        <w:rPr>
          <w:rFonts w:cs="Times New Roman"/>
          <w:bCs/>
          <w:szCs w:val="24"/>
          <w:lang w:val="en-GB"/>
        </w:rPr>
        <w:t>Banjaran</w:t>
      </w:r>
      <w:proofErr w:type="spellEnd"/>
      <w:r w:rsidR="00F84841" w:rsidRPr="00907515">
        <w:rPr>
          <w:rFonts w:cs="Times New Roman"/>
          <w:bCs/>
          <w:szCs w:val="24"/>
          <w:lang w:val="en-GB"/>
        </w:rPr>
        <w:t xml:space="preserve"> </w:t>
      </w:r>
      <w:proofErr w:type="spellStart"/>
      <w:r w:rsidR="00F84841" w:rsidRPr="00907515">
        <w:rPr>
          <w:rFonts w:cs="Times New Roman"/>
          <w:bCs/>
          <w:szCs w:val="24"/>
          <w:lang w:val="en-GB"/>
        </w:rPr>
        <w:t>Titiwangsa</w:t>
      </w:r>
      <w:proofErr w:type="spellEnd"/>
      <w:r w:rsidR="00F84841" w:rsidRPr="00907515">
        <w:rPr>
          <w:rFonts w:cs="Times New Roman"/>
          <w:bCs/>
          <w:szCs w:val="24"/>
          <w:lang w:val="en-GB"/>
        </w:rPr>
        <w:t>, northeast of Hulu Langat. The Department of Irrigation and Drain</w:t>
      </w:r>
      <w:r w:rsidR="003D5EC0" w:rsidRPr="00907515">
        <w:rPr>
          <w:rFonts w:cs="Times New Roman"/>
          <w:bCs/>
          <w:szCs w:val="24"/>
          <w:lang w:val="en-GB"/>
        </w:rPr>
        <w:t xml:space="preserve">age (DID) was the source of </w:t>
      </w:r>
      <w:r w:rsidR="00F84841" w:rsidRPr="00907515">
        <w:rPr>
          <w:rFonts w:cs="Times New Roman"/>
          <w:bCs/>
          <w:szCs w:val="24"/>
          <w:lang w:val="en-GB"/>
        </w:rPr>
        <w:t xml:space="preserve">information </w:t>
      </w:r>
      <w:r w:rsidR="00C1472B" w:rsidRPr="00907515">
        <w:rPr>
          <w:rFonts w:cs="Times New Roman"/>
          <w:bCs/>
          <w:szCs w:val="24"/>
          <w:lang w:val="en-GB"/>
        </w:rPr>
        <w:t>to verify</w:t>
      </w:r>
      <w:r w:rsidR="003D5EC0" w:rsidRPr="00907515">
        <w:rPr>
          <w:rFonts w:cs="Times New Roman"/>
          <w:bCs/>
          <w:szCs w:val="24"/>
          <w:lang w:val="en-GB"/>
        </w:rPr>
        <w:t xml:space="preserve"> data </w:t>
      </w:r>
      <w:r w:rsidR="00F84841" w:rsidRPr="00907515">
        <w:rPr>
          <w:rFonts w:cs="Times New Roman"/>
          <w:bCs/>
          <w:szCs w:val="24"/>
          <w:lang w:val="en-GB"/>
        </w:rPr>
        <w:t>regarding the river network and river basin. References from satellite images</w:t>
      </w:r>
      <w:r w:rsidR="00C664BA" w:rsidRPr="00907515">
        <w:rPr>
          <w:rFonts w:cs="Times New Roman"/>
          <w:bCs/>
          <w:szCs w:val="24"/>
          <w:lang w:val="en-GB"/>
        </w:rPr>
        <w:t xml:space="preserve"> were also</w:t>
      </w:r>
      <w:r w:rsidR="00F84841" w:rsidRPr="00907515">
        <w:rPr>
          <w:rFonts w:cs="Times New Roman"/>
          <w:bCs/>
          <w:szCs w:val="24"/>
          <w:lang w:val="en-GB"/>
        </w:rPr>
        <w:t xml:space="preserve"> used in the digitization process to ensure that the information was accurate. </w:t>
      </w:r>
      <w:r w:rsidR="00F96D01" w:rsidRPr="00907515">
        <w:rPr>
          <w:rFonts w:cs="Times New Roman"/>
          <w:bCs/>
          <w:szCs w:val="24"/>
          <w:lang w:val="en-GB"/>
        </w:rPr>
        <w:t>T</w:t>
      </w:r>
      <w:r w:rsidR="00E75897" w:rsidRPr="00907515">
        <w:rPr>
          <w:rFonts w:cs="Times New Roman"/>
          <w:bCs/>
          <w:szCs w:val="24"/>
          <w:lang w:val="en-GB"/>
        </w:rPr>
        <w:t>here are two</w:t>
      </w:r>
      <w:r w:rsidR="00F96D01" w:rsidRPr="00907515">
        <w:rPr>
          <w:rFonts w:cs="Times New Roman"/>
          <w:bCs/>
          <w:szCs w:val="24"/>
          <w:lang w:val="en-GB"/>
        </w:rPr>
        <w:t xml:space="preserve"> reservoir</w:t>
      </w:r>
      <w:r w:rsidR="00DC4D83" w:rsidRPr="00907515">
        <w:rPr>
          <w:rFonts w:cs="Times New Roman"/>
          <w:bCs/>
          <w:szCs w:val="24"/>
          <w:lang w:val="en-GB"/>
        </w:rPr>
        <w:t>s</w:t>
      </w:r>
      <w:r w:rsidR="00F96D01" w:rsidRPr="00907515">
        <w:rPr>
          <w:rFonts w:cs="Times New Roman"/>
          <w:bCs/>
          <w:szCs w:val="24"/>
          <w:lang w:val="en-GB"/>
        </w:rPr>
        <w:t xml:space="preserve"> </w:t>
      </w:r>
      <w:r w:rsidR="00C1472B" w:rsidRPr="00907515">
        <w:rPr>
          <w:rFonts w:cs="Times New Roman"/>
          <w:bCs/>
          <w:szCs w:val="24"/>
          <w:lang w:val="en-GB"/>
        </w:rPr>
        <w:t xml:space="preserve">identified </w:t>
      </w:r>
      <w:r w:rsidR="00F96D01" w:rsidRPr="00907515">
        <w:rPr>
          <w:rFonts w:cs="Times New Roman"/>
          <w:bCs/>
          <w:szCs w:val="24"/>
          <w:lang w:val="en-GB"/>
        </w:rPr>
        <w:t xml:space="preserve">within the Langat Catchment (Sg. Langat Dam and Sg. </w:t>
      </w:r>
      <w:proofErr w:type="spellStart"/>
      <w:r w:rsidR="00F96D01" w:rsidRPr="00907515">
        <w:rPr>
          <w:rFonts w:cs="Times New Roman"/>
          <w:bCs/>
          <w:szCs w:val="24"/>
          <w:lang w:val="en-GB"/>
        </w:rPr>
        <w:t>Semenyih</w:t>
      </w:r>
      <w:proofErr w:type="spellEnd"/>
      <w:r w:rsidR="00F96D01" w:rsidRPr="00907515">
        <w:rPr>
          <w:rFonts w:cs="Times New Roman"/>
          <w:bCs/>
          <w:szCs w:val="24"/>
          <w:lang w:val="en-GB"/>
        </w:rPr>
        <w:t xml:space="preserve"> Dam) and included in the </w:t>
      </w:r>
      <w:r w:rsidR="005B23C4" w:rsidRPr="00907515">
        <w:rPr>
          <w:rFonts w:cs="Times New Roman"/>
          <w:bCs/>
          <w:szCs w:val="24"/>
          <w:lang w:val="en-GB"/>
        </w:rPr>
        <w:t xml:space="preserve">river network </w:t>
      </w:r>
      <w:r w:rsidR="00F96D01" w:rsidRPr="00907515">
        <w:rPr>
          <w:rFonts w:cs="Times New Roman"/>
          <w:bCs/>
          <w:szCs w:val="24"/>
          <w:lang w:val="en-GB"/>
        </w:rPr>
        <w:t xml:space="preserve">map. A map of significant river networks and a map of river basins </w:t>
      </w:r>
      <w:r w:rsidR="00756D4C" w:rsidRPr="00907515">
        <w:rPr>
          <w:rFonts w:cs="Times New Roman"/>
          <w:bCs/>
          <w:szCs w:val="24"/>
          <w:lang w:val="en-GB"/>
        </w:rPr>
        <w:t>were</w:t>
      </w:r>
      <w:r w:rsidR="00F96D01" w:rsidRPr="00907515">
        <w:rPr>
          <w:rFonts w:cs="Times New Roman"/>
          <w:bCs/>
          <w:szCs w:val="24"/>
          <w:lang w:val="en-GB"/>
        </w:rPr>
        <w:t xml:space="preserve"> created in response to this study's hydrology maps</w:t>
      </w:r>
      <w:r w:rsidR="00942655" w:rsidRPr="00907515">
        <w:rPr>
          <w:rFonts w:cs="Times New Roman"/>
          <w:bCs/>
          <w:szCs w:val="24"/>
          <w:lang w:val="en-GB"/>
        </w:rPr>
        <w:t xml:space="preserve"> </w:t>
      </w:r>
      <w:r w:rsidR="00942655" w:rsidRPr="00907515">
        <w:rPr>
          <w:rFonts w:cs="Times New Roman"/>
          <w:szCs w:val="24"/>
          <w:lang w:val="en-GB"/>
        </w:rPr>
        <w:t>(Figure 5)</w:t>
      </w:r>
      <w:r w:rsidR="00F96D01" w:rsidRPr="00907515">
        <w:rPr>
          <w:rFonts w:cs="Times New Roman"/>
          <w:bCs/>
          <w:szCs w:val="24"/>
          <w:lang w:val="en-GB"/>
        </w:rPr>
        <w:t>.</w:t>
      </w:r>
    </w:p>
    <w:p w14:paraId="57FF7421" w14:textId="66D55EF2" w:rsidR="003F22E5" w:rsidRPr="00907515" w:rsidRDefault="003F22E5" w:rsidP="00251025">
      <w:pPr>
        <w:pStyle w:val="NoSpacing"/>
        <w:jc w:val="both"/>
        <w:rPr>
          <w:rFonts w:cs="Times New Roman"/>
          <w:bCs/>
          <w:szCs w:val="24"/>
          <w:lang w:val="en-GB"/>
        </w:rPr>
      </w:pPr>
    </w:p>
    <w:p w14:paraId="5FECB7F8" w14:textId="257EA819" w:rsidR="00535A36" w:rsidRPr="00907515" w:rsidRDefault="00535A36" w:rsidP="00B815DA">
      <w:pPr>
        <w:pStyle w:val="NoSpacing"/>
        <w:ind w:firstLine="720"/>
        <w:jc w:val="both"/>
        <w:rPr>
          <w:rFonts w:cs="Times New Roman"/>
          <w:bCs/>
          <w:szCs w:val="24"/>
          <w:lang w:val="en-GB"/>
        </w:rPr>
      </w:pPr>
    </w:p>
    <w:p w14:paraId="1CF8DCD9" w14:textId="4C93F1CA" w:rsidR="00795AC8" w:rsidRPr="00907515" w:rsidRDefault="006C658B" w:rsidP="00B815DA">
      <w:pPr>
        <w:pStyle w:val="NoSpacing"/>
        <w:ind w:firstLine="720"/>
        <w:jc w:val="both"/>
        <w:rPr>
          <w:rFonts w:cs="Times New Roman"/>
          <w:bCs/>
          <w:szCs w:val="24"/>
          <w:lang w:val="en-GB"/>
        </w:rPr>
      </w:pPr>
      <w:r w:rsidRPr="00907515">
        <w:rPr>
          <w:rFonts w:cs="Times New Roman"/>
          <w:b/>
          <w:bCs/>
          <w:noProof/>
          <w:szCs w:val="24"/>
          <w:lang w:val="en-MY" w:eastAsia="en-MY"/>
        </w:rPr>
        <mc:AlternateContent>
          <mc:Choice Requires="wps">
            <w:drawing>
              <wp:anchor distT="45720" distB="45720" distL="114300" distR="114300" simplePos="0" relativeHeight="251763712" behindDoc="0" locked="0" layoutInCell="1" allowOverlap="1" wp14:anchorId="729B5B57" wp14:editId="74AFEDC7">
                <wp:simplePos x="0" y="0"/>
                <wp:positionH relativeFrom="margin">
                  <wp:posOffset>3070555</wp:posOffset>
                </wp:positionH>
                <wp:positionV relativeFrom="paragraph">
                  <wp:posOffset>26670</wp:posOffset>
                </wp:positionV>
                <wp:extent cx="406400" cy="343535"/>
                <wp:effectExtent l="0" t="0" r="0" b="0"/>
                <wp:wrapNone/>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6A51165E" w14:textId="683F969E" w:rsidR="00412670" w:rsidRPr="00F93D73" w:rsidRDefault="00412670" w:rsidP="00810686">
                            <w:pPr>
                              <w:pStyle w:val="NoSpacing"/>
                              <w:rPr>
                                <w:sz w:val="20"/>
                                <w:szCs w:val="18"/>
                              </w:rPr>
                            </w:pPr>
                            <w:r w:rsidRPr="00F93D73">
                              <w:rPr>
                                <w:sz w:val="20"/>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9B5B57" id="_x0000_s1029" type="#_x0000_t202" style="position:absolute;left:0;text-align:left;margin-left:241.8pt;margin-top:2.1pt;width:32pt;height:27.05pt;z-index:251763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" filled="f" stroked="f">
                <v:textbox>
                  <w:txbxContent>
                    <w:p w14:paraId="6A51165E" w14:textId="683F969E" w:rsidR="00412670" w:rsidRPr="00F93D73" w:rsidRDefault="00412670" w:rsidP="00810686">
                      <w:pPr>
                        <w:pStyle w:val="NoSpacing"/>
                        <w:rPr>
                          <w:sz w:val="20"/>
                          <w:szCs w:val="18"/>
                        </w:rPr>
                      </w:pPr>
                      <w:r w:rsidRPr="00F93D73">
                        <w:rPr>
                          <w:sz w:val="20"/>
                          <w:szCs w:val="18"/>
                        </w:rPr>
                        <w:t>(b)</w:t>
                      </w:r>
                    </w:p>
                  </w:txbxContent>
                </v:textbox>
                <w10:wrap anchorx="margin"/>
              </v:shape>
            </w:pict>
          </mc:Fallback>
        </mc:AlternateContent>
      </w:r>
      <w:r w:rsidRPr="00907515">
        <w:rPr>
          <w:rFonts w:cs="Times New Roman"/>
          <w:b/>
          <w:bCs/>
          <w:noProof/>
          <w:szCs w:val="24"/>
          <w:lang w:val="en-MY" w:eastAsia="en-MY"/>
        </w:rPr>
        <mc:AlternateContent>
          <mc:Choice Requires="wps">
            <w:drawing>
              <wp:anchor distT="45720" distB="45720" distL="114300" distR="114300" simplePos="0" relativeHeight="251761664" behindDoc="0" locked="0" layoutInCell="1" allowOverlap="1" wp14:anchorId="7F8066EF" wp14:editId="62AFA1CE">
                <wp:simplePos x="0" y="0"/>
                <wp:positionH relativeFrom="column">
                  <wp:posOffset>635991</wp:posOffset>
                </wp:positionH>
                <wp:positionV relativeFrom="paragraph">
                  <wp:posOffset>22225</wp:posOffset>
                </wp:positionV>
                <wp:extent cx="406400" cy="343535"/>
                <wp:effectExtent l="0" t="0" r="0" b="0"/>
                <wp:wrapNone/>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7614ECF1" w14:textId="77777777" w:rsidR="00412670" w:rsidRPr="00F93D73" w:rsidRDefault="00412670" w:rsidP="00810686">
                            <w:pPr>
                              <w:pStyle w:val="NoSpacing"/>
                              <w:rPr>
                                <w:sz w:val="20"/>
                                <w:szCs w:val="18"/>
                              </w:rPr>
                            </w:pPr>
                            <w:r w:rsidRPr="00F93D73">
                              <w:rPr>
                                <w:sz w:val="20"/>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066EF" id="_x0000_s1030" type="#_x0000_t202" style="position:absolute;left:0;text-align:left;margin-left:50.1pt;margin-top:1.75pt;width:32pt;height:27.0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" filled="f" stroked="f">
                <v:textbox>
                  <w:txbxContent>
                    <w:p w14:paraId="7614ECF1" w14:textId="77777777" w:rsidR="00412670" w:rsidRPr="00F93D73" w:rsidRDefault="00412670" w:rsidP="00810686">
                      <w:pPr>
                        <w:pStyle w:val="NoSpacing"/>
                        <w:rPr>
                          <w:sz w:val="20"/>
                          <w:szCs w:val="18"/>
                        </w:rPr>
                      </w:pPr>
                      <w:r w:rsidRPr="00F93D73">
                        <w:rPr>
                          <w:sz w:val="20"/>
                          <w:szCs w:val="18"/>
                        </w:rPr>
                        <w:t>(a)</w:t>
                      </w:r>
                    </w:p>
                  </w:txbxContent>
                </v:textbox>
              </v:shape>
            </w:pict>
          </mc:Fallback>
        </mc:AlternateContent>
      </w:r>
      <w:r w:rsidR="00E61B7C" w:rsidRPr="00907515">
        <w:rPr>
          <w:rFonts w:cs="Times New Roman"/>
          <w:bCs/>
          <w:noProof/>
          <w:szCs w:val="24"/>
          <w:lang w:val="en-MY" w:eastAsia="en-MY"/>
        </w:rPr>
        <mc:AlternateContent>
          <mc:Choice Requires="wpg">
            <w:drawing>
              <wp:anchor distT="0" distB="0" distL="114300" distR="114300" simplePos="0" relativeHeight="251704320" behindDoc="0" locked="0" layoutInCell="1" allowOverlap="1" wp14:anchorId="6201AADE" wp14:editId="579ED324">
                <wp:simplePos x="0" y="0"/>
                <wp:positionH relativeFrom="column">
                  <wp:posOffset>3468413</wp:posOffset>
                </wp:positionH>
                <wp:positionV relativeFrom="paragraph">
                  <wp:posOffset>20254</wp:posOffset>
                </wp:positionV>
                <wp:extent cx="1635147" cy="1996966"/>
                <wp:effectExtent l="19050" t="19050" r="22225" b="22860"/>
                <wp:wrapNone/>
                <wp:docPr id="200" name="Group 200"/>
                <wp:cNvGraphicFramePr/>
                <a:graphic xmlns:a="http://schemas.openxmlformats.org/drawingml/2006/main">
                  <a:graphicData uri="http://schemas.microsoft.com/office/word/2010/wordprocessingGroup">
                    <wpg:wgp>
                      <wpg:cNvGrpSpPr/>
                      <wpg:grpSpPr>
                        <a:xfrm>
                          <a:off x="0" y="0"/>
                          <a:ext cx="1635147" cy="1996966"/>
                          <a:chOff x="0" y="0"/>
                          <a:chExt cx="2050415" cy="2654935"/>
                        </a:xfrm>
                      </wpg:grpSpPr>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0415" cy="2654935"/>
                          </a:xfrm>
                          <a:prstGeom prst="rect">
                            <a:avLst/>
                          </a:prstGeom>
                          <a:noFill/>
                          <a:ln>
                            <a:solidFill>
                              <a:schemeClr val="tx1"/>
                            </a:solidFill>
                          </a:ln>
                        </pic:spPr>
                      </pic:pic>
                      <pic:pic xmlns:pic="http://schemas.openxmlformats.org/drawingml/2006/picture">
                        <pic:nvPicPr>
                          <pic:cNvPr id="196" name="Picture 196"/>
                          <pic:cNvPicPr>
                            <a:picLocks noChangeAspect="1"/>
                          </pic:cNvPicPr>
                        </pic:nvPicPr>
                        <pic:blipFill rotWithShape="1">
                          <a:blip r:embed="rId16">
                            <a:extLst>
                              <a:ext uri="{28A0092B-C50C-407E-A947-70E740481C1C}">
                                <a14:useLocalDpi xmlns:a14="http://schemas.microsoft.com/office/drawing/2010/main" val="0"/>
                              </a:ext>
                            </a:extLst>
                          </a:blip>
                          <a:srcRect l="9219" t="12261" r="15031" b="31574"/>
                          <a:stretch/>
                        </pic:blipFill>
                        <pic:spPr bwMode="auto">
                          <a:xfrm>
                            <a:off x="313699" y="393793"/>
                            <a:ext cx="546735" cy="1066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7" name="Picture 197"/>
                          <pic:cNvPicPr>
                            <a:picLocks noChangeAspect="1"/>
                          </pic:cNvPicPr>
                        </pic:nvPicPr>
                        <pic:blipFill rotWithShape="1">
                          <a:blip r:embed="rId17">
                            <a:extLst>
                              <a:ext uri="{28A0092B-C50C-407E-A947-70E740481C1C}">
                                <a14:useLocalDpi xmlns:a14="http://schemas.microsoft.com/office/drawing/2010/main" val="0"/>
                              </a:ext>
                            </a:extLst>
                          </a:blip>
                          <a:srcRect l="10177" t="33412" b="26423"/>
                          <a:stretch/>
                        </pic:blipFill>
                        <pic:spPr bwMode="auto">
                          <a:xfrm>
                            <a:off x="320373" y="520608"/>
                            <a:ext cx="647700" cy="755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9" name="Picture 199"/>
                          <pic:cNvPicPr>
                            <a:picLocks noChangeAspect="1"/>
                          </pic:cNvPicPr>
                        </pic:nvPicPr>
                        <pic:blipFill rotWithShape="1">
                          <a:blip r:embed="rId18">
                            <a:extLst>
                              <a:ext uri="{28A0092B-C50C-407E-A947-70E740481C1C}">
                                <a14:useLocalDpi xmlns:a14="http://schemas.microsoft.com/office/drawing/2010/main" val="0"/>
                              </a:ext>
                            </a:extLst>
                          </a:blip>
                          <a:srcRect l="10691" t="26291" r="27148" b="34636"/>
                          <a:stretch/>
                        </pic:blipFill>
                        <pic:spPr bwMode="auto">
                          <a:xfrm>
                            <a:off x="320373" y="600701"/>
                            <a:ext cx="443230" cy="7302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45864E8D" id="Group 200" o:spid="_x0000_s1026" style="position:absolute;margin-left:273.1pt;margin-top:1.6pt;width:128.75pt;height:157.25pt;z-index:251704320;mso-width-relative:margin;mso-height-relative:margin" coordsize="20504,2654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">
                <v:shape id="Picture 18" o:spid="_x0000_s1027" type="#_x0000_t75" style="position:absolute;width:20504;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" stroked="t" strokecolor="black [3213]">
                  <v:imagedata r:id="rId19" o:title=""/>
                  <v:path arrowok="t"/>
                </v:shape>
                <v:shape id="Picture 196" o:spid="_x0000_s1028" type="#_x0000_t75" style="position:absolute;left:3136;top:3937;width:5468;height:1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">
                  <v:imagedata r:id="rId20" o:title="" croptop="8035f" cropbottom="20692f" cropleft="6042f" cropright="9851f"/>
                  <v:path arrowok="t"/>
                </v:shape>
                <v:shape id="Picture 197" o:spid="_x0000_s1029" type="#_x0000_t75" style="position:absolute;left:3203;top:5206;width:6477;height: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">
                  <v:imagedata r:id="rId21" o:title="" croptop="21897f" cropbottom="17317f" cropleft="6670f"/>
                  <v:path arrowok="t"/>
                </v:shape>
                <v:shape id="Picture 199" o:spid="_x0000_s1030" type="#_x0000_t75" style="position:absolute;left:3203;top:6007;width:4433;height: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">
                  <v:imagedata r:id="rId22" o:title="" croptop="17230f" cropbottom="22699f" cropleft="7006f" cropright="17792f"/>
                  <v:path arrowok="t"/>
                </v:shape>
              </v:group>
            </w:pict>
          </mc:Fallback>
        </mc:AlternateContent>
      </w:r>
      <w:r w:rsidR="00066BDB" w:rsidRPr="00907515">
        <w:rPr>
          <w:rFonts w:cs="Times New Roman"/>
          <w:bCs/>
          <w:noProof/>
          <w:szCs w:val="24"/>
          <w:lang w:val="en-MY" w:eastAsia="en-MY"/>
        </w:rPr>
        <mc:AlternateContent>
          <mc:Choice Requires="wpg">
            <w:drawing>
              <wp:anchor distT="0" distB="0" distL="114300" distR="114300" simplePos="0" relativeHeight="251700224" behindDoc="0" locked="0" layoutInCell="1" allowOverlap="1" wp14:anchorId="7B1919E8" wp14:editId="0316E758">
                <wp:simplePos x="0" y="0"/>
                <wp:positionH relativeFrom="column">
                  <wp:posOffset>1021585</wp:posOffset>
                </wp:positionH>
                <wp:positionV relativeFrom="paragraph">
                  <wp:posOffset>20254</wp:posOffset>
                </wp:positionV>
                <wp:extent cx="1621941" cy="2070538"/>
                <wp:effectExtent l="19050" t="19050" r="16510" b="25400"/>
                <wp:wrapNone/>
                <wp:docPr id="195" name="Group 195"/>
                <wp:cNvGraphicFramePr/>
                <a:graphic xmlns:a="http://schemas.openxmlformats.org/drawingml/2006/main">
                  <a:graphicData uri="http://schemas.microsoft.com/office/word/2010/wordprocessingGroup">
                    <wpg:wgp>
                      <wpg:cNvGrpSpPr/>
                      <wpg:grpSpPr>
                        <a:xfrm>
                          <a:off x="0" y="0"/>
                          <a:ext cx="1621941" cy="2070538"/>
                          <a:chOff x="0" y="0"/>
                          <a:chExt cx="2051050" cy="2654935"/>
                        </a:xfrm>
                      </wpg:grpSpPr>
                      <pic:pic xmlns:pic="http://schemas.openxmlformats.org/drawingml/2006/picture">
                        <pic:nvPicPr>
                          <pic:cNvPr id="16" name="Picture 16"/>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51050" cy="2654935"/>
                          </a:xfrm>
                          <a:prstGeom prst="rect">
                            <a:avLst/>
                          </a:prstGeom>
                          <a:noFill/>
                          <a:ln>
                            <a:solidFill>
                              <a:schemeClr val="tx1"/>
                            </a:solidFill>
                          </a:ln>
                        </pic:spPr>
                      </pic:pic>
                      <pic:pic xmlns:pic="http://schemas.openxmlformats.org/drawingml/2006/picture">
                        <pic:nvPicPr>
                          <pic:cNvPr id="193" name="Picture 193"/>
                          <pic:cNvPicPr>
                            <a:picLocks noChangeAspect="1"/>
                          </pic:cNvPicPr>
                        </pic:nvPicPr>
                        <pic:blipFill rotWithShape="1">
                          <a:blip r:embed="rId24">
                            <a:extLst>
                              <a:ext uri="{28A0092B-C50C-407E-A947-70E740481C1C}">
                                <a14:useLocalDpi xmlns:a14="http://schemas.microsoft.com/office/drawing/2010/main" val="0"/>
                              </a:ext>
                            </a:extLst>
                          </a:blip>
                          <a:srcRect l="20441" t="36869" r="-1" b="26273"/>
                          <a:stretch/>
                        </pic:blipFill>
                        <pic:spPr bwMode="auto">
                          <a:xfrm>
                            <a:off x="236943" y="2075755"/>
                            <a:ext cx="298450" cy="69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4" name="Picture 194"/>
                          <pic:cNvPicPr>
                            <a:picLocks noChangeAspect="1"/>
                          </pic:cNvPicPr>
                        </pic:nvPicPr>
                        <pic:blipFill rotWithShape="1">
                          <a:blip r:embed="rId25">
                            <a:extLst>
                              <a:ext uri="{28A0092B-C50C-407E-A947-70E740481C1C}">
                                <a14:useLocalDpi xmlns:a14="http://schemas.microsoft.com/office/drawing/2010/main" val="0"/>
                              </a:ext>
                            </a:extLst>
                          </a:blip>
                          <a:srcRect l="11497" t="10511" r="19953" b="33332"/>
                          <a:stretch/>
                        </pic:blipFill>
                        <pic:spPr bwMode="auto">
                          <a:xfrm>
                            <a:off x="226931" y="2119139"/>
                            <a:ext cx="416560" cy="10668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5C084B4A" id="Group 195" o:spid="_x0000_s1026" style="position:absolute;margin-left:80.45pt;margin-top:1.6pt;width:127.7pt;height:163.05pt;z-index:251700224;mso-width-relative:margin;mso-height-relative:margin" coordsize="20510,2654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">
                <v:shape id="Picture 16" o:spid="_x0000_s1027" type="#_x0000_t75" style="position:absolute;width:20510;height:2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" stroked="t" strokecolor="black [3213]">
                  <v:imagedata r:id="rId26" o:title=""/>
                  <v:path arrowok="t"/>
                </v:shape>
                <v:shape id="Picture 193" o:spid="_x0000_s1028" type="#_x0000_t75" style="position:absolute;left:2369;top:20757;width:2984;height: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">
                  <v:imagedata r:id="rId27" o:title="" croptop="24162f" cropbottom="17218f" cropleft="13396f" cropright="-1f"/>
                  <v:path arrowok="t"/>
                </v:shape>
                <v:shape id="Picture 194" o:spid="_x0000_s1029" type="#_x0000_t75" style="position:absolute;left:2269;top:21191;width:4165;height:1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">
                  <v:imagedata r:id="rId28" o:title="" croptop="6888f" cropbottom="21844f" cropleft="7535f" cropright="13076f"/>
                  <v:path arrowok="t"/>
                </v:shape>
              </v:group>
            </w:pict>
          </mc:Fallback>
        </mc:AlternateContent>
      </w:r>
    </w:p>
    <w:p w14:paraId="50364A65" w14:textId="40326E06" w:rsidR="00795AC8" w:rsidRPr="00907515" w:rsidRDefault="00795AC8" w:rsidP="00B815DA">
      <w:pPr>
        <w:pStyle w:val="NoSpacing"/>
        <w:ind w:firstLine="720"/>
        <w:jc w:val="both"/>
        <w:rPr>
          <w:rFonts w:cs="Times New Roman"/>
          <w:bCs/>
          <w:szCs w:val="24"/>
          <w:lang w:val="en-GB"/>
        </w:rPr>
      </w:pPr>
    </w:p>
    <w:p w14:paraId="61493553" w14:textId="07D5720A" w:rsidR="00795AC8" w:rsidRPr="00907515" w:rsidRDefault="00795AC8" w:rsidP="00B815DA">
      <w:pPr>
        <w:pStyle w:val="NoSpacing"/>
        <w:ind w:firstLine="720"/>
        <w:jc w:val="both"/>
        <w:rPr>
          <w:rFonts w:cs="Times New Roman"/>
          <w:bCs/>
          <w:szCs w:val="24"/>
          <w:lang w:val="en-GB"/>
        </w:rPr>
      </w:pPr>
    </w:p>
    <w:p w14:paraId="32D8EA23" w14:textId="4C30EF26" w:rsidR="00795AC8" w:rsidRPr="00907515" w:rsidRDefault="00795AC8" w:rsidP="00B815DA">
      <w:pPr>
        <w:pStyle w:val="NoSpacing"/>
        <w:ind w:firstLine="720"/>
        <w:jc w:val="both"/>
        <w:rPr>
          <w:rFonts w:cs="Times New Roman"/>
          <w:bCs/>
          <w:szCs w:val="24"/>
          <w:lang w:val="en-GB"/>
        </w:rPr>
      </w:pPr>
    </w:p>
    <w:p w14:paraId="472B6D33" w14:textId="136320BF" w:rsidR="00795AC8" w:rsidRPr="00907515" w:rsidRDefault="00795AC8" w:rsidP="00B815DA">
      <w:pPr>
        <w:pStyle w:val="NoSpacing"/>
        <w:ind w:firstLine="720"/>
        <w:jc w:val="both"/>
        <w:rPr>
          <w:rFonts w:cs="Times New Roman"/>
          <w:bCs/>
          <w:szCs w:val="24"/>
          <w:lang w:val="en-GB"/>
        </w:rPr>
      </w:pPr>
    </w:p>
    <w:p w14:paraId="6B321E23" w14:textId="76E9130E" w:rsidR="00C32764" w:rsidRPr="00907515" w:rsidRDefault="00C32764" w:rsidP="00370160">
      <w:pPr>
        <w:pStyle w:val="NoSpacing"/>
        <w:jc w:val="both"/>
        <w:rPr>
          <w:rFonts w:cs="Times New Roman"/>
          <w:bCs/>
          <w:szCs w:val="24"/>
          <w:lang w:val="en-GB"/>
        </w:rPr>
      </w:pPr>
    </w:p>
    <w:p w14:paraId="324A9FB5" w14:textId="6317111A" w:rsidR="00C32764" w:rsidRPr="00907515" w:rsidRDefault="00C32764" w:rsidP="00370160">
      <w:pPr>
        <w:pStyle w:val="NoSpacing"/>
        <w:jc w:val="both"/>
        <w:rPr>
          <w:rFonts w:cs="Times New Roman"/>
          <w:bCs/>
          <w:szCs w:val="24"/>
          <w:lang w:val="en-GB"/>
        </w:rPr>
      </w:pPr>
    </w:p>
    <w:p w14:paraId="36627234" w14:textId="6D06AB77" w:rsidR="00AE7D1B" w:rsidRPr="00907515" w:rsidRDefault="00AE7D1B" w:rsidP="00370160">
      <w:pPr>
        <w:pStyle w:val="NoSpacing"/>
        <w:jc w:val="both"/>
        <w:rPr>
          <w:rFonts w:cs="Times New Roman"/>
          <w:bCs/>
          <w:szCs w:val="24"/>
          <w:lang w:val="en-GB"/>
        </w:rPr>
      </w:pPr>
    </w:p>
    <w:p w14:paraId="56461905" w14:textId="32FE9DBB" w:rsidR="00D05B88" w:rsidRPr="00907515" w:rsidRDefault="00D05B88" w:rsidP="00370160">
      <w:pPr>
        <w:pStyle w:val="NoSpacing"/>
        <w:jc w:val="both"/>
        <w:rPr>
          <w:rFonts w:cs="Times New Roman"/>
          <w:bCs/>
          <w:szCs w:val="24"/>
          <w:lang w:val="en-GB"/>
        </w:rPr>
      </w:pPr>
    </w:p>
    <w:p w14:paraId="0E7CCA1D" w14:textId="77777777" w:rsidR="00066BDB" w:rsidRDefault="00066BDB" w:rsidP="00066BDB">
      <w:pPr>
        <w:pStyle w:val="NoSpacing"/>
        <w:rPr>
          <w:rFonts w:cs="Times New Roman"/>
          <w:b/>
          <w:szCs w:val="24"/>
          <w:lang w:val="en-GB"/>
        </w:rPr>
      </w:pPr>
    </w:p>
    <w:p w14:paraId="2F3759DC" w14:textId="77777777" w:rsidR="00066BDB" w:rsidRDefault="00066BDB" w:rsidP="00066BDB">
      <w:pPr>
        <w:pStyle w:val="NoSpacing"/>
        <w:rPr>
          <w:rFonts w:cs="Times New Roman"/>
          <w:b/>
          <w:szCs w:val="24"/>
          <w:lang w:val="en-GB"/>
        </w:rPr>
      </w:pPr>
    </w:p>
    <w:p w14:paraId="199AEB15" w14:textId="77777777" w:rsidR="00066BDB" w:rsidRDefault="00066BDB" w:rsidP="00066BDB">
      <w:pPr>
        <w:pStyle w:val="NoSpacing"/>
        <w:rPr>
          <w:rFonts w:cs="Times New Roman"/>
          <w:b/>
          <w:szCs w:val="24"/>
          <w:lang w:val="en-GB"/>
        </w:rPr>
      </w:pPr>
    </w:p>
    <w:p w14:paraId="191EB600" w14:textId="77777777" w:rsidR="00066BDB" w:rsidRDefault="00066BDB" w:rsidP="00066BDB">
      <w:pPr>
        <w:pStyle w:val="NoSpacing"/>
        <w:rPr>
          <w:rFonts w:cs="Times New Roman"/>
          <w:b/>
          <w:szCs w:val="24"/>
          <w:lang w:val="en-GB"/>
        </w:rPr>
      </w:pPr>
    </w:p>
    <w:p w14:paraId="427CE64B" w14:textId="673937CE" w:rsidR="005551EB" w:rsidRPr="001C2EE2" w:rsidRDefault="009E7F2D" w:rsidP="00066BDB">
      <w:pPr>
        <w:pStyle w:val="NoSpacing"/>
        <w:jc w:val="center"/>
        <w:rPr>
          <w:sz w:val="20"/>
          <w:szCs w:val="18"/>
          <w:lang w:val="en-GB"/>
        </w:rPr>
      </w:pPr>
      <w:r w:rsidRPr="001C2EE2">
        <w:rPr>
          <w:b/>
          <w:bCs/>
          <w:sz w:val="20"/>
          <w:szCs w:val="18"/>
          <w:lang w:val="en-GB"/>
        </w:rPr>
        <w:t xml:space="preserve">Figure </w:t>
      </w:r>
      <w:r w:rsidR="00970712" w:rsidRPr="001C2EE2">
        <w:rPr>
          <w:b/>
          <w:bCs/>
          <w:sz w:val="20"/>
          <w:szCs w:val="18"/>
          <w:lang w:val="en-GB"/>
        </w:rPr>
        <w:t>5</w:t>
      </w:r>
      <w:r w:rsidR="002653BA" w:rsidRPr="001C2EE2">
        <w:rPr>
          <w:sz w:val="20"/>
          <w:szCs w:val="18"/>
          <w:lang w:val="en-GB"/>
        </w:rPr>
        <w:t xml:space="preserve">. </w:t>
      </w:r>
      <w:r w:rsidRPr="001C2EE2">
        <w:rPr>
          <w:sz w:val="20"/>
          <w:szCs w:val="18"/>
          <w:lang w:val="en-GB"/>
        </w:rPr>
        <w:t xml:space="preserve">Components of </w:t>
      </w:r>
      <w:r w:rsidR="009548DA" w:rsidRPr="001C2EE2">
        <w:rPr>
          <w:sz w:val="20"/>
          <w:szCs w:val="18"/>
          <w:lang w:val="en-GB"/>
        </w:rPr>
        <w:t xml:space="preserve">the </w:t>
      </w:r>
      <w:r w:rsidRPr="001C2EE2">
        <w:rPr>
          <w:sz w:val="20"/>
          <w:szCs w:val="18"/>
          <w:lang w:val="en-GB"/>
        </w:rPr>
        <w:t>hydrolog</w:t>
      </w:r>
      <w:r w:rsidR="00D06802" w:rsidRPr="001C2EE2">
        <w:rPr>
          <w:sz w:val="20"/>
          <w:szCs w:val="18"/>
          <w:lang w:val="en-GB"/>
        </w:rPr>
        <w:t>y</w:t>
      </w:r>
      <w:r w:rsidRPr="001C2EE2">
        <w:rPr>
          <w:sz w:val="20"/>
          <w:szCs w:val="18"/>
          <w:lang w:val="en-GB"/>
        </w:rPr>
        <w:t xml:space="preserve"> </w:t>
      </w:r>
      <w:r w:rsidR="00921B17" w:rsidRPr="001C2EE2">
        <w:rPr>
          <w:sz w:val="20"/>
          <w:szCs w:val="18"/>
          <w:lang w:val="en-GB"/>
        </w:rPr>
        <w:t>include</w:t>
      </w:r>
      <w:r w:rsidRPr="001C2EE2">
        <w:rPr>
          <w:sz w:val="20"/>
          <w:szCs w:val="18"/>
          <w:lang w:val="en-GB"/>
        </w:rPr>
        <w:t xml:space="preserve"> (a) </w:t>
      </w:r>
      <w:r w:rsidR="00921B17" w:rsidRPr="001C2EE2">
        <w:rPr>
          <w:sz w:val="20"/>
          <w:szCs w:val="18"/>
          <w:lang w:val="en-GB"/>
        </w:rPr>
        <w:t xml:space="preserve">a </w:t>
      </w:r>
      <w:r w:rsidRPr="001C2EE2">
        <w:rPr>
          <w:sz w:val="20"/>
          <w:szCs w:val="18"/>
          <w:lang w:val="en-GB"/>
        </w:rPr>
        <w:t xml:space="preserve">river network map </w:t>
      </w:r>
      <w:r w:rsidR="00C03AD2" w:rsidRPr="001C2EE2">
        <w:rPr>
          <w:sz w:val="20"/>
          <w:szCs w:val="18"/>
          <w:lang w:val="en-GB"/>
        </w:rPr>
        <w:t xml:space="preserve">and </w:t>
      </w:r>
      <w:r w:rsidRPr="001C2EE2">
        <w:rPr>
          <w:sz w:val="20"/>
          <w:szCs w:val="18"/>
          <w:lang w:val="en-GB"/>
        </w:rPr>
        <w:t xml:space="preserve">(b) </w:t>
      </w:r>
      <w:r w:rsidR="00640998" w:rsidRPr="001C2EE2">
        <w:rPr>
          <w:sz w:val="20"/>
          <w:szCs w:val="18"/>
          <w:lang w:val="en-GB"/>
        </w:rPr>
        <w:t xml:space="preserve">a </w:t>
      </w:r>
      <w:r w:rsidRPr="001C2EE2">
        <w:rPr>
          <w:sz w:val="20"/>
          <w:szCs w:val="18"/>
          <w:lang w:val="en-GB"/>
        </w:rPr>
        <w:t xml:space="preserve">river basin </w:t>
      </w:r>
      <w:r w:rsidR="00BC0E9F" w:rsidRPr="001C2EE2">
        <w:rPr>
          <w:sz w:val="20"/>
          <w:szCs w:val="18"/>
          <w:lang w:val="en-GB"/>
        </w:rPr>
        <w:t>map.</w:t>
      </w:r>
    </w:p>
    <w:p w14:paraId="13421EDA" w14:textId="77777777" w:rsidR="004F7933" w:rsidRPr="00907515" w:rsidRDefault="004F7933" w:rsidP="005551EB">
      <w:pPr>
        <w:pStyle w:val="NoSpacing"/>
        <w:rPr>
          <w:i/>
          <w:iCs/>
          <w:lang w:val="en-GB"/>
        </w:rPr>
      </w:pPr>
    </w:p>
    <w:p w14:paraId="56A0609F" w14:textId="637ED1C3" w:rsidR="00AE7D1B" w:rsidRPr="00907515" w:rsidRDefault="00755888" w:rsidP="001C2EE2">
      <w:pPr>
        <w:pStyle w:val="NoSpacing"/>
        <w:jc w:val="both"/>
        <w:rPr>
          <w:i/>
          <w:iCs/>
          <w:lang w:val="en-GB"/>
        </w:rPr>
      </w:pPr>
      <w:r w:rsidRPr="00907515">
        <w:rPr>
          <w:i/>
          <w:iCs/>
          <w:lang w:val="en-GB"/>
        </w:rPr>
        <w:lastRenderedPageBreak/>
        <w:t>Biophysical</w:t>
      </w:r>
      <w:r w:rsidR="00B305E7" w:rsidRPr="00907515">
        <w:rPr>
          <w:i/>
          <w:iCs/>
          <w:lang w:val="en-GB"/>
        </w:rPr>
        <w:t xml:space="preserve"> component mapping </w:t>
      </w:r>
    </w:p>
    <w:p w14:paraId="0B4CA0D4" w14:textId="77777777" w:rsidR="005551EB" w:rsidRPr="00907515" w:rsidRDefault="005551EB" w:rsidP="001C2EE2">
      <w:pPr>
        <w:pStyle w:val="NoSpacing"/>
        <w:jc w:val="both"/>
        <w:rPr>
          <w:lang w:val="en-GB"/>
        </w:rPr>
      </w:pPr>
    </w:p>
    <w:p w14:paraId="2C2366E1" w14:textId="7EA5903A" w:rsidR="007A59BB" w:rsidRPr="00907515" w:rsidRDefault="00DB55E1" w:rsidP="001C2EE2">
      <w:pPr>
        <w:pStyle w:val="NoSpacing"/>
        <w:jc w:val="both"/>
        <w:rPr>
          <w:rFonts w:cs="Times New Roman"/>
          <w:szCs w:val="24"/>
          <w:lang w:val="en-GB"/>
        </w:rPr>
      </w:pPr>
      <w:r w:rsidRPr="00907515">
        <w:rPr>
          <w:rFonts w:cs="Times New Roman"/>
          <w:szCs w:val="24"/>
          <w:lang w:val="en-GB"/>
        </w:rPr>
        <w:t xml:space="preserve">Biophysical, in broad terms refers to an environment's abiotic and biotic conditions which changes could affect </w:t>
      </w:r>
      <w:r w:rsidR="0024576A">
        <w:rPr>
          <w:rFonts w:cs="Times New Roman"/>
          <w:szCs w:val="24"/>
          <w:lang w:val="en-GB"/>
        </w:rPr>
        <w:t xml:space="preserve">the </w:t>
      </w:r>
      <w:r w:rsidR="00921B17">
        <w:rPr>
          <w:rFonts w:cs="Times New Roman"/>
          <w:szCs w:val="24"/>
          <w:lang w:val="en-GB"/>
        </w:rPr>
        <w:t>landscape’s</w:t>
      </w:r>
      <w:r w:rsidR="0024576A">
        <w:rPr>
          <w:rFonts w:cs="Times New Roman"/>
          <w:szCs w:val="24"/>
          <w:lang w:val="en-GB"/>
        </w:rPr>
        <w:t xml:space="preserve"> cha</w:t>
      </w:r>
      <w:r w:rsidR="001D7200" w:rsidRPr="00907515">
        <w:rPr>
          <w:rFonts w:cs="Times New Roman"/>
          <w:szCs w:val="24"/>
          <w:lang w:val="en-GB"/>
        </w:rPr>
        <w:t xml:space="preserve">racter </w:t>
      </w:r>
      <w:r w:rsidR="00555E15" w:rsidRPr="00907515">
        <w:rPr>
          <w:rFonts w:cs="Times New Roman"/>
          <w:szCs w:val="24"/>
          <w:lang w:val="en-GB"/>
        </w:rPr>
        <w:fldChar w:fldCharType="begin" w:fldLock="1"/>
      </w:r>
      <w:r w:rsidR="00A13D79" w:rsidRPr="00907515">
        <w:rPr>
          <w:rFonts w:cs="Times New Roman"/>
          <w:szCs w:val="24"/>
          <w:lang w:val="en-GB"/>
        </w:rPr>
        <w:instrText>ADDIN CSL_CITATION {"citationItems":[{"id":"ITEM-1","itemData":{"DOI":"10.15832/ankutbd.640159","ISSN":"21489297","abstract":"The European Landscape Convention (ELC) has directed the landscape classification towards landscape character analysis. Landscape character analysis provides a character-based classification that can combine different values or variables and be applied at different scales to define the landscapes of each country and define the forces on the landscape. In this study, the Kapısuyu Basin of Küre Mountains National Park, which is one of the hot spots in the world in terms of different landscape character and natural quality, was classified by landscape character analysis. In this study, Kapısuyu basin was analyzed on an analytical ground according to the landscape variables and the basin landscape types, and the landscape character area map were obtained based on the dominant features of the area and the cultural landscape pattern. Throughout the basin, 345 landscape character types and 21 landscape character area were identified. Despite having similar values, the surface area of the protected area in the national park and the rural area had significant differences in landscape character ratios and patchiness ratio. Patchiness was seen to be higher in rural areas. When looked at Shannon Diversity Index (SDI) values, it is seen that a high diversity of Landscape Character Types (LCT) exist in the rural areas. Within the scope of this study, the fact that the landscape character analysis performed at the basin scale in the protected area can be evaluated together with different variables and interpreted from the perspective of holistic landscape planning shows that the technique is a positive approach in the evaluation of protected areas.","author":[{"dropping-particle":"","family":"Görmüş","given":"Sevgi","non-dropping-particle":"","parse-names":false,"suffix":""},{"dropping-particle":"","family":"Oğuz","given":"Dicle","non-dropping-particle":"","parse-names":false,"suffix":""},{"dropping-particle":"","family":"Eşbah Tunçay","given":"Hayriye","non-dropping-particle":"","parse-names":false,"suffix":""},{"dropping-particle":"","family":"Cengiz","given":"Serhat","non-dropping-particle":"","parse-names":false,"suffix":""}],"container-title":"Tarim Bilimleri Dergisi","id":"ITEM-1","issue":"4","issued":{"date-parts":[["2021"]]},"page":"414-425","title":"The use of landscape character analysis to reveal differences between protected and nonprotected landscapes in Kapısuyu basin","type":"article-journal","volume":"27"},"uris":["http://www.mendeley.com/documents/?uuid=0e532ef3-40f9-4492-85f7-a995d7d88992"]}],"mendeley":{"formattedCitation":"(Görmüş et al., 2021)","plainTextFormattedCitation":"(Görmüş et al., 2021)","previouslyFormattedCitation":"(Görmüş et al., 2021)"},"properties":{"noteIndex":0},"schema":"https://github.com/citation-style-language/schema/raw/master/csl-citation.json"}</w:instrText>
      </w:r>
      <w:r w:rsidR="00555E15" w:rsidRPr="00907515">
        <w:rPr>
          <w:rFonts w:cs="Times New Roman"/>
          <w:szCs w:val="24"/>
          <w:lang w:val="en-GB"/>
        </w:rPr>
        <w:fldChar w:fldCharType="separate"/>
      </w:r>
      <w:r w:rsidR="00555E15" w:rsidRPr="00907515">
        <w:rPr>
          <w:rFonts w:cs="Times New Roman"/>
          <w:noProof/>
          <w:szCs w:val="24"/>
          <w:lang w:val="en-GB"/>
        </w:rPr>
        <w:t>(Görmüş et al., 2021)</w:t>
      </w:r>
      <w:r w:rsidR="00555E15" w:rsidRPr="00907515">
        <w:rPr>
          <w:rFonts w:cs="Times New Roman"/>
          <w:szCs w:val="24"/>
          <w:lang w:val="en-GB"/>
        </w:rPr>
        <w:fldChar w:fldCharType="end"/>
      </w:r>
      <w:r w:rsidR="001D7200" w:rsidRPr="00907515">
        <w:rPr>
          <w:rFonts w:cs="Times New Roman"/>
          <w:szCs w:val="24"/>
          <w:lang w:val="en-GB"/>
        </w:rPr>
        <w:t xml:space="preserve">. </w:t>
      </w:r>
      <w:r w:rsidR="00A13D79" w:rsidRPr="00907515">
        <w:rPr>
          <w:rFonts w:cs="Times New Roman"/>
          <w:szCs w:val="24"/>
          <w:lang w:val="en-GB"/>
        </w:rPr>
        <w:t xml:space="preserve">This research links </w:t>
      </w:r>
      <w:r w:rsidR="00921B17">
        <w:rPr>
          <w:rFonts w:cs="Times New Roman"/>
          <w:szCs w:val="24"/>
          <w:lang w:val="en-GB"/>
        </w:rPr>
        <w:t xml:space="preserve">the </w:t>
      </w:r>
      <w:r w:rsidR="00A13D79" w:rsidRPr="00907515">
        <w:rPr>
          <w:rFonts w:cs="Times New Roman"/>
          <w:szCs w:val="24"/>
          <w:lang w:val="en-GB"/>
        </w:rPr>
        <w:t>biophysical features of the land to aspects of vegetation and agricultural plantation. For Hulu Langat, the n</w:t>
      </w:r>
      <w:r w:rsidR="00CE2BE4" w:rsidRPr="00907515">
        <w:rPr>
          <w:rFonts w:cs="Times New Roman"/>
          <w:szCs w:val="24"/>
          <w:lang w:val="en-GB"/>
        </w:rPr>
        <w:t xml:space="preserve">atural vegetation or forests were classified according to </w:t>
      </w:r>
      <w:r w:rsidR="00921B17">
        <w:rPr>
          <w:rFonts w:cs="Times New Roman"/>
          <w:szCs w:val="24"/>
          <w:lang w:val="en-GB"/>
        </w:rPr>
        <w:t>their</w:t>
      </w:r>
      <w:r w:rsidR="00A13D79" w:rsidRPr="00907515">
        <w:rPr>
          <w:rFonts w:cs="Times New Roman"/>
          <w:szCs w:val="24"/>
          <w:lang w:val="en-GB"/>
        </w:rPr>
        <w:t xml:space="preserve"> </w:t>
      </w:r>
      <w:r w:rsidR="00CE2BE4" w:rsidRPr="00907515">
        <w:rPr>
          <w:rFonts w:cs="Times New Roman"/>
          <w:szCs w:val="24"/>
          <w:lang w:val="en-GB"/>
        </w:rPr>
        <w:t xml:space="preserve">altitude characteristics, flora composition, habitat, climate, soil, and biotic elements. </w:t>
      </w:r>
      <w:r w:rsidR="00A13D79" w:rsidRPr="00907515">
        <w:rPr>
          <w:rFonts w:cs="Times New Roman"/>
          <w:szCs w:val="24"/>
          <w:lang w:val="en-GB"/>
        </w:rPr>
        <w:t xml:space="preserve">According to </w:t>
      </w:r>
      <w:r w:rsidR="00A13D79" w:rsidRPr="00907515">
        <w:rPr>
          <w:rFonts w:cs="Times New Roman"/>
          <w:szCs w:val="24"/>
          <w:lang w:val="en-GB"/>
        </w:rPr>
        <w:fldChar w:fldCharType="begin" w:fldLock="1"/>
      </w:r>
      <w:r w:rsidR="00DC5977" w:rsidRPr="00907515">
        <w:rPr>
          <w:rFonts w:cs="Times New Roman"/>
          <w:szCs w:val="24"/>
          <w:lang w:val="en-GB"/>
        </w:rPr>
        <w:instrText>ADDIN CSL_CITATION {"citationItems":[{"id":"ITEM-1","itemData":{"DOI":"10.1088/1755-1315/549/1/012049","ISSN":"17551315","abstract":"In recent years, ecosystem services mapping has become key as its practical application and offer a wide range of assessment. One of them is habitat quality assessments, which are an excellent significance for protecting biodiversity. This study analyses the changing habitat quality of Selangor, specifically in the Hulu Langat catchment. The spatial analysis model of Integrating Valuation of Ecosystem Services (InVEST) Habitat Quality was used. The tool provides a rapid approach to assess the status and changes in biodiversity. Data used were the land use maps for 2005, 2010 and 2015 and the main threats of wildlife. The model calculates habitat quality and degradation based on intensity and sensitivity. Results show that a number of the area with habitat degradation and degree of habitat quality ranged 0 to 1, which indicate that 0 are the low area biodiversity and nearly to 1 with high biodiversity. The analysis provides input to the government and local authority in assessing ecosystem services through mapping using presented spatial analysis models.","author":[{"dropping-particle":"","family":"Adnan","given":"Norliyana","non-dropping-particle":"","parse-names":false,"suffix":""},{"dropping-particle":"","family":"Mamat","given":"Mohd Parid","non-dropping-particle":"","parse-names":false,"suffix":""}],"container-title":"IOP Conference Series: Earth and Environmental Science","id":"ITEM-1","issue":"1","issued":{"date-parts":[["2020"]]},"title":"Spatial Analysis Model Assessing Habitat Quality of Selangor","type":"article-journal","volume":"549"},"uris":["http://www.mendeley.com/documents/?uuid=a77df2c7-9923-4a25-9624-be817e64b02a"]}],"mendeley":{"formattedCitation":"(Adnan &amp; Mamat, 2020)","manualFormatting":"Adnan &amp; Mamat, (2020)","plainTextFormattedCitation":"(Adnan &amp; Mamat, 2020)","previouslyFormattedCitation":"(Adnan &amp; Mamat, 2020)"},"properties":{"noteIndex":0},"schema":"https://github.com/citation-style-language/schema/raw/master/csl-citation.json"}</w:instrText>
      </w:r>
      <w:r w:rsidR="00A13D79" w:rsidRPr="00907515">
        <w:rPr>
          <w:rFonts w:cs="Times New Roman"/>
          <w:szCs w:val="24"/>
          <w:lang w:val="en-GB"/>
        </w:rPr>
        <w:fldChar w:fldCharType="separate"/>
      </w:r>
      <w:r w:rsidR="00A13D79" w:rsidRPr="00907515">
        <w:rPr>
          <w:rFonts w:cs="Times New Roman"/>
          <w:noProof/>
          <w:szCs w:val="24"/>
          <w:lang w:val="en-GB"/>
        </w:rPr>
        <w:t>Adnan &amp; Mamat (2020)</w:t>
      </w:r>
      <w:r w:rsidR="00A13D79" w:rsidRPr="00907515">
        <w:rPr>
          <w:rFonts w:cs="Times New Roman"/>
          <w:szCs w:val="24"/>
          <w:lang w:val="en-GB"/>
        </w:rPr>
        <w:fldChar w:fldCharType="end"/>
      </w:r>
      <w:r w:rsidR="00A13D79" w:rsidRPr="00907515">
        <w:rPr>
          <w:rFonts w:cs="Times New Roman"/>
          <w:szCs w:val="24"/>
          <w:lang w:val="en-GB"/>
        </w:rPr>
        <w:t>, t</w:t>
      </w:r>
      <w:r w:rsidR="00CE2BE4" w:rsidRPr="00907515">
        <w:rPr>
          <w:rFonts w:cs="Times New Roman"/>
          <w:szCs w:val="24"/>
          <w:lang w:val="en-GB"/>
        </w:rPr>
        <w:t>he presence of many native for</w:t>
      </w:r>
      <w:r w:rsidR="00A13D79" w:rsidRPr="00907515">
        <w:rPr>
          <w:rFonts w:cs="Times New Roman"/>
          <w:szCs w:val="24"/>
          <w:lang w:val="en-GB"/>
        </w:rPr>
        <w:t>est species in the Hulu Langat f</w:t>
      </w:r>
      <w:r w:rsidR="00CE2BE4" w:rsidRPr="00907515">
        <w:rPr>
          <w:rFonts w:cs="Times New Roman"/>
          <w:szCs w:val="24"/>
          <w:lang w:val="en-GB"/>
        </w:rPr>
        <w:t xml:space="preserve">orest is noteworthy. </w:t>
      </w:r>
      <w:proofErr w:type="spellStart"/>
      <w:r w:rsidR="00F42130" w:rsidRPr="00907515">
        <w:rPr>
          <w:rFonts w:cs="Times New Roman"/>
          <w:i/>
          <w:szCs w:val="24"/>
          <w:lang w:val="en-GB"/>
        </w:rPr>
        <w:t>Seraya</w:t>
      </w:r>
      <w:proofErr w:type="spellEnd"/>
      <w:r w:rsidR="00F42130" w:rsidRPr="00907515">
        <w:rPr>
          <w:rFonts w:cs="Times New Roman"/>
          <w:szCs w:val="24"/>
          <w:lang w:val="en-GB"/>
        </w:rPr>
        <w:t xml:space="preserve">, </w:t>
      </w:r>
      <w:proofErr w:type="spellStart"/>
      <w:r w:rsidR="00F42130" w:rsidRPr="00907515">
        <w:rPr>
          <w:rFonts w:cs="Times New Roman"/>
          <w:i/>
          <w:szCs w:val="24"/>
          <w:lang w:val="en-GB"/>
        </w:rPr>
        <w:t>Keruing</w:t>
      </w:r>
      <w:proofErr w:type="spellEnd"/>
      <w:r w:rsidR="00F42130" w:rsidRPr="00907515">
        <w:rPr>
          <w:rFonts w:cs="Times New Roman"/>
          <w:szCs w:val="24"/>
          <w:lang w:val="en-GB"/>
        </w:rPr>
        <w:t xml:space="preserve">, and </w:t>
      </w:r>
      <w:proofErr w:type="spellStart"/>
      <w:r w:rsidR="00F42130" w:rsidRPr="00907515">
        <w:rPr>
          <w:rFonts w:cs="Times New Roman"/>
          <w:i/>
          <w:szCs w:val="24"/>
          <w:lang w:val="en-GB"/>
        </w:rPr>
        <w:t>Meranti</w:t>
      </w:r>
      <w:proofErr w:type="spellEnd"/>
      <w:r w:rsidR="00F42130" w:rsidRPr="00907515">
        <w:rPr>
          <w:rFonts w:cs="Times New Roman"/>
          <w:szCs w:val="24"/>
          <w:lang w:val="en-GB"/>
        </w:rPr>
        <w:t xml:space="preserve"> are among the species found in the forest, known as Peninsular Malaysia's largest forest class. </w:t>
      </w:r>
      <w:r w:rsidR="00CE2BE4" w:rsidRPr="00907515">
        <w:rPr>
          <w:rFonts w:cs="Times New Roman"/>
          <w:szCs w:val="24"/>
          <w:lang w:val="en-GB"/>
        </w:rPr>
        <w:t>Th</w:t>
      </w:r>
      <w:r w:rsidR="00A13D79" w:rsidRPr="00907515">
        <w:rPr>
          <w:rFonts w:cs="Times New Roman"/>
          <w:szCs w:val="24"/>
          <w:lang w:val="en-GB"/>
        </w:rPr>
        <w:t xml:space="preserve">is study </w:t>
      </w:r>
      <w:r w:rsidR="00CE2BE4" w:rsidRPr="00907515">
        <w:rPr>
          <w:rFonts w:cs="Times New Roman"/>
          <w:szCs w:val="24"/>
          <w:lang w:val="en-GB"/>
        </w:rPr>
        <w:t xml:space="preserve">generalized </w:t>
      </w:r>
      <w:r w:rsidR="00A13D79" w:rsidRPr="00907515">
        <w:rPr>
          <w:rFonts w:cs="Times New Roman"/>
          <w:szCs w:val="24"/>
          <w:lang w:val="en-GB"/>
        </w:rPr>
        <w:t xml:space="preserve">the forest layer </w:t>
      </w:r>
      <w:r w:rsidR="00CE2BE4" w:rsidRPr="00907515">
        <w:rPr>
          <w:rFonts w:cs="Times New Roman"/>
          <w:szCs w:val="24"/>
          <w:lang w:val="en-GB"/>
        </w:rPr>
        <w:t>in</w:t>
      </w:r>
      <w:r w:rsidR="00A13D79" w:rsidRPr="00907515">
        <w:rPr>
          <w:rFonts w:cs="Times New Roman"/>
          <w:szCs w:val="24"/>
          <w:lang w:val="en-GB"/>
        </w:rPr>
        <w:t>to</w:t>
      </w:r>
      <w:r w:rsidR="00CE2BE4" w:rsidRPr="00907515">
        <w:rPr>
          <w:rFonts w:cs="Times New Roman"/>
          <w:szCs w:val="24"/>
          <w:lang w:val="en-GB"/>
        </w:rPr>
        <w:t xml:space="preserve"> the hill dipterocarp forest located at altitudes between 300 - 750 meters and </w:t>
      </w:r>
      <w:r w:rsidR="003E2278" w:rsidRPr="00907515">
        <w:rPr>
          <w:rFonts w:cs="Times New Roman"/>
          <w:szCs w:val="24"/>
          <w:lang w:val="en-GB"/>
        </w:rPr>
        <w:t xml:space="preserve">the </w:t>
      </w:r>
      <w:r w:rsidR="00CE2BE4" w:rsidRPr="00907515">
        <w:rPr>
          <w:rFonts w:cs="Times New Roman"/>
          <w:szCs w:val="24"/>
          <w:lang w:val="en-GB"/>
        </w:rPr>
        <w:t>upper dipterocarp forest located at elevations of 750 - 1,200 meters above sea level</w:t>
      </w:r>
      <w:r w:rsidR="004D360E" w:rsidRPr="00907515">
        <w:rPr>
          <w:rFonts w:cs="Times New Roman"/>
          <w:szCs w:val="24"/>
          <w:lang w:val="en-GB"/>
        </w:rPr>
        <w:t xml:space="preserve"> (Figure 6 a)</w:t>
      </w:r>
      <w:r w:rsidR="001F5734" w:rsidRPr="00907515">
        <w:rPr>
          <w:rFonts w:cs="Times New Roman"/>
          <w:szCs w:val="24"/>
          <w:lang w:val="en-GB"/>
        </w:rPr>
        <w:t xml:space="preserve">. </w:t>
      </w:r>
    </w:p>
    <w:p w14:paraId="389FA449" w14:textId="3476E4AF" w:rsidR="009E02A0" w:rsidRPr="00907515" w:rsidRDefault="00734558" w:rsidP="001C2EE2">
      <w:pPr>
        <w:pStyle w:val="NoSpacing"/>
        <w:ind w:firstLine="720"/>
        <w:jc w:val="both"/>
        <w:rPr>
          <w:rFonts w:cs="Times New Roman"/>
          <w:iCs/>
          <w:szCs w:val="24"/>
          <w:lang w:val="en-GB"/>
        </w:rPr>
      </w:pPr>
      <w:r w:rsidRPr="00907515">
        <w:rPr>
          <w:rFonts w:cs="Times New Roman"/>
          <w:szCs w:val="24"/>
          <w:lang w:val="en-GB"/>
        </w:rPr>
        <w:t>The terms</w:t>
      </w:r>
      <w:r w:rsidR="0092779E" w:rsidRPr="00907515">
        <w:rPr>
          <w:rFonts w:cs="Times New Roman"/>
          <w:szCs w:val="24"/>
          <w:lang w:val="en-GB"/>
        </w:rPr>
        <w:t xml:space="preserve"> used to describe </w:t>
      </w:r>
      <w:r w:rsidRPr="00907515">
        <w:rPr>
          <w:rFonts w:cs="Times New Roman"/>
          <w:szCs w:val="24"/>
          <w:lang w:val="en-GB"/>
        </w:rPr>
        <w:t xml:space="preserve">agricultural plantations in an LCA study will vary depending on </w:t>
      </w:r>
      <w:r w:rsidR="00921B17">
        <w:rPr>
          <w:rFonts w:cs="Times New Roman"/>
          <w:szCs w:val="24"/>
          <w:lang w:val="en-GB"/>
        </w:rPr>
        <w:t xml:space="preserve">the </w:t>
      </w:r>
      <w:r w:rsidR="00DC5977" w:rsidRPr="00907515">
        <w:rPr>
          <w:rFonts w:cs="Times New Roman"/>
          <w:szCs w:val="24"/>
          <w:lang w:val="en-GB"/>
        </w:rPr>
        <w:t xml:space="preserve">region </w:t>
      </w:r>
      <w:r w:rsidR="00DC5977" w:rsidRPr="00907515">
        <w:rPr>
          <w:rFonts w:cs="Times New Roman"/>
          <w:szCs w:val="24"/>
          <w:lang w:val="en-GB"/>
        </w:rPr>
        <w:fldChar w:fldCharType="begin" w:fldLock="1"/>
      </w:r>
      <w:r w:rsidR="007A0367" w:rsidRPr="00907515">
        <w:rPr>
          <w:rFonts w:cs="Times New Roman"/>
          <w:szCs w:val="24"/>
          <w:lang w:val="en-GB"/>
        </w:rPr>
        <w:instrText>ADDIN CSL_CITATION {"citationItems":[{"id":"ITEM-1","itemData":{"DOI":"10.3390/land10010053","ISSN":"2073445X","abstract":"Landscape character assessment (LCA) methods have been used in the past few decades to analyze, classify, and map landscape types, using objective and subjective approaches, with the aid of both quantitative and qualitative data. This paper addresses and critically evaluates the compromises and ways in which contemporary LCA methodologies employ (or profess they employ) objective versus subjective and quantitative versus qualitative data and analytical tools, in their conceptualization and implementation. It begins with an extensive literature review of the ways in which the objective/subjective and the quantitative/qualitative variables interweave in currently practiced or proposed versions of LCA. With the aid of meta-analysis, the paper traces and discusses the recent evolution, methods, concessions, and risks of such endeavors, and develops an integrative conceptual model for critical assessment, analysis, and negotiation of the interplay between objective-subjective and quantitative-qualitative constituent parts of existing LCA methodologies. It concludes by pointing to pitfalls and prospects, in the broader attempt towards a more concerted, integrative approach to LCA development and practice, both appropriate to its challenges and adaptable to time-space-culture-discipline landscape particularities and means of implementation.","author":[{"dropping-particle":"","family":"Terkenli","given":"Theano S.","non-dropping-particle":"","parse-names":false,"suffix":""},{"dropping-particle":"","family":"Gkoltsiou","given":"Aikaterini","non-dropping-particle":"","parse-names":false,"suffix":""},{"dropping-particle":"","family":"Kavroudakis","given":"Dimitris","non-dropping-particle":"","parse-names":false,"suffix":""}],"container-title":"Land","id":"ITEM-1","issue":"1","issued":{"date-parts":[["2021"]]},"page":"1-19","title":"The interplay of objectivity and subjectivity in landscape character assessment: Qualitative and quantitative approaches and challenges","type":"article-journal","volume":"10"},"uris":["http://www.mendeley.com/documents/?uuid=104157bb-8d7c-4a58-b702-8ddfe2df1bd0"]}],"mendeley":{"formattedCitation":"(Terkenli et al., 2021)","plainTextFormattedCitation":"(Terkenli et al., 2021)","previouslyFormattedCitation":"(Terkenli et al., 2021)"},"properties":{"noteIndex":0},"schema":"https://github.com/citation-style-language/schema/raw/master/csl-citation.json"}</w:instrText>
      </w:r>
      <w:r w:rsidR="00DC5977" w:rsidRPr="00907515">
        <w:rPr>
          <w:rFonts w:cs="Times New Roman"/>
          <w:szCs w:val="24"/>
          <w:lang w:val="en-GB"/>
        </w:rPr>
        <w:fldChar w:fldCharType="separate"/>
      </w:r>
      <w:r w:rsidR="00DC5977" w:rsidRPr="00907515">
        <w:rPr>
          <w:rFonts w:cs="Times New Roman"/>
          <w:noProof/>
          <w:szCs w:val="24"/>
          <w:lang w:val="en-GB"/>
        </w:rPr>
        <w:t>(Terkenli et al., 2021)</w:t>
      </w:r>
      <w:r w:rsidR="00DC5977" w:rsidRPr="00907515">
        <w:rPr>
          <w:rFonts w:cs="Times New Roman"/>
          <w:szCs w:val="24"/>
          <w:lang w:val="en-GB"/>
        </w:rPr>
        <w:fldChar w:fldCharType="end"/>
      </w:r>
      <w:r w:rsidR="00DC5977" w:rsidRPr="00907515">
        <w:rPr>
          <w:rFonts w:cs="Times New Roman"/>
          <w:szCs w:val="24"/>
          <w:lang w:val="en-GB"/>
        </w:rPr>
        <w:t>.</w:t>
      </w:r>
      <w:r w:rsidRPr="00907515">
        <w:rPr>
          <w:rFonts w:cs="Times New Roman"/>
          <w:szCs w:val="24"/>
          <w:lang w:val="en-GB"/>
        </w:rPr>
        <w:t xml:space="preserve"> </w:t>
      </w:r>
      <w:r w:rsidR="007A0367" w:rsidRPr="00907515">
        <w:rPr>
          <w:rFonts w:cs="Times New Roman"/>
          <w:szCs w:val="24"/>
          <w:lang w:val="en-GB"/>
        </w:rPr>
        <w:t>Plantations of various kinds can be found in Hulu Langat; these include mixed orchards, rubber plantations, palm oil plantations, and others.</w:t>
      </w:r>
      <w:r w:rsidR="00CE2BE4" w:rsidRPr="00907515">
        <w:rPr>
          <w:rFonts w:cs="Times New Roman"/>
          <w:szCs w:val="24"/>
          <w:lang w:val="en-GB"/>
        </w:rPr>
        <w:t xml:space="preserve"> </w:t>
      </w:r>
      <w:r w:rsidR="007A0367" w:rsidRPr="00907515">
        <w:rPr>
          <w:rFonts w:cs="Times New Roman"/>
          <w:szCs w:val="24"/>
          <w:lang w:val="en-GB"/>
        </w:rPr>
        <w:t>According to the LCA guide published by the National Landscape Department in 2012, the plantation was divided into two categories: commodity crops (palm oil, rubber, etc.) and mixed agriculture (orchards, small orchards,</w:t>
      </w:r>
      <w:r w:rsidR="0011142C" w:rsidRPr="00907515">
        <w:rPr>
          <w:rFonts w:cs="Times New Roman"/>
          <w:szCs w:val="24"/>
          <w:lang w:val="en-GB"/>
        </w:rPr>
        <w:t xml:space="preserve"> cleared land</w:t>
      </w:r>
      <w:r w:rsidR="00565395">
        <w:rPr>
          <w:rFonts w:cs="Times New Roman"/>
          <w:szCs w:val="24"/>
          <w:lang w:val="en-GB"/>
        </w:rPr>
        <w:t>,</w:t>
      </w:r>
      <w:r w:rsidR="007A0367" w:rsidRPr="00907515">
        <w:rPr>
          <w:rFonts w:cs="Times New Roman"/>
          <w:szCs w:val="24"/>
          <w:lang w:val="en-GB"/>
        </w:rPr>
        <w:t xml:space="preserve"> etc.). </w:t>
      </w:r>
      <w:r w:rsidR="002A1AFF" w:rsidRPr="00907515">
        <w:rPr>
          <w:rFonts w:cs="Times New Roman"/>
          <w:szCs w:val="24"/>
          <w:lang w:val="en-GB"/>
        </w:rPr>
        <w:t xml:space="preserve">Crops, parts of crops, animals, or animal products produced by farmers, ranchers, aquaculture, floriculture, orchards, oil palms, rubber plantations, coconuts, or something similar that are prioritized for sale, consumption, reproduction, and other uses by humans and animals are referred to as "agricultural commodities" </w:t>
      </w:r>
      <w:r w:rsidR="00B03EBA" w:rsidRPr="00907515">
        <w:rPr>
          <w:rFonts w:cs="Times New Roman"/>
          <w:szCs w:val="24"/>
          <w:lang w:val="en-GB"/>
        </w:rPr>
        <w:fldChar w:fldCharType="begin" w:fldLock="1"/>
      </w:r>
      <w:r w:rsidR="00613271" w:rsidRPr="00907515">
        <w:rPr>
          <w:rFonts w:cs="Times New Roman"/>
          <w:szCs w:val="24"/>
          <w:lang w:val="en-GB"/>
        </w:rPr>
        <w:instrText>ADDIN CSL_CITATION {"citationItems":[{"id":"ITEM-1","itemData":{"URL":"https://www.ecfr.gov/current/title-7/subtitle-B/chapter-XLII/part-4284/subpart-J/subject-group-ECFR1b402652da9cc7c/section-4284.902","author":[{"dropping-particle":"","family":"FederalRegister.gov website","given":"","non-dropping-particle":"","parse-names":false,"suffix":""}],"id":"ITEM-1","issued":{"date-parts":[["2023"]]},"title":"Code of Federal Regulations","type":"webpage"},"uris":["http://www.mendeley.com/documents/?uuid=ce82772f-d9d5-4da0-8045-67a4735937ae"]}],"mendeley":{"formattedCitation":"(FederalRegister.gov website, 2023)","plainTextFormattedCitation":"(FederalRegister.gov website, 2023)","previouslyFormattedCitation":"(FederalRegister.gov website, 2023)"},"properties":{"noteIndex":0},"schema":"https://github.com/citation-style-language/schema/raw/master/csl-citation.json"}</w:instrText>
      </w:r>
      <w:r w:rsidR="00B03EBA" w:rsidRPr="00907515">
        <w:rPr>
          <w:rFonts w:cs="Times New Roman"/>
          <w:szCs w:val="24"/>
          <w:lang w:val="en-GB"/>
        </w:rPr>
        <w:fldChar w:fldCharType="separate"/>
      </w:r>
      <w:r w:rsidR="00B03EBA" w:rsidRPr="00907515">
        <w:rPr>
          <w:rFonts w:cs="Times New Roman"/>
          <w:noProof/>
          <w:szCs w:val="24"/>
          <w:lang w:val="en-GB"/>
        </w:rPr>
        <w:t>(FederalRegister.gov website, 2023)</w:t>
      </w:r>
      <w:r w:rsidR="00B03EBA" w:rsidRPr="00907515">
        <w:rPr>
          <w:rFonts w:cs="Times New Roman"/>
          <w:szCs w:val="24"/>
          <w:lang w:val="en-GB"/>
        </w:rPr>
        <w:fldChar w:fldCharType="end"/>
      </w:r>
      <w:r w:rsidR="00CE2BE4" w:rsidRPr="00907515">
        <w:rPr>
          <w:rFonts w:cs="Times New Roman"/>
          <w:szCs w:val="24"/>
          <w:lang w:val="en-GB"/>
        </w:rPr>
        <w:t xml:space="preserve">. </w:t>
      </w:r>
      <w:r w:rsidR="00CE2BE4" w:rsidRPr="00907515">
        <w:rPr>
          <w:rFonts w:cs="Times New Roman"/>
          <w:iCs/>
          <w:szCs w:val="24"/>
          <w:lang w:val="en-GB"/>
        </w:rPr>
        <w:t>It is a larg</w:t>
      </w:r>
      <w:r w:rsidR="003E2278" w:rsidRPr="00907515">
        <w:rPr>
          <w:rFonts w:cs="Times New Roman"/>
          <w:iCs/>
          <w:szCs w:val="24"/>
          <w:lang w:val="en-GB"/>
        </w:rPr>
        <w:t>e-scale industry that is organiz</w:t>
      </w:r>
      <w:r w:rsidR="00CE2BE4" w:rsidRPr="00907515">
        <w:rPr>
          <w:rFonts w:cs="Times New Roman"/>
          <w:iCs/>
          <w:szCs w:val="24"/>
          <w:lang w:val="en-GB"/>
        </w:rPr>
        <w:t xml:space="preserve">ed and managed systematically. </w:t>
      </w:r>
      <w:r w:rsidR="00F901AE" w:rsidRPr="00907515">
        <w:rPr>
          <w:rFonts w:cs="Times New Roman"/>
          <w:iCs/>
          <w:szCs w:val="24"/>
          <w:lang w:val="en-GB"/>
        </w:rPr>
        <w:t xml:space="preserve">Plants with non-woody stems predominate in mixed agriculture, which is characterized by smaller-scale production </w:t>
      </w:r>
      <w:r w:rsidR="00613271" w:rsidRPr="00907515">
        <w:rPr>
          <w:rFonts w:cs="Times New Roman"/>
          <w:iCs/>
          <w:szCs w:val="24"/>
          <w:lang w:val="en-GB"/>
        </w:rPr>
        <w:t>compared to</w:t>
      </w:r>
      <w:r w:rsidR="00F901AE" w:rsidRPr="00907515">
        <w:rPr>
          <w:rFonts w:cs="Times New Roman"/>
          <w:iCs/>
          <w:szCs w:val="24"/>
          <w:lang w:val="en-GB"/>
        </w:rPr>
        <w:t xml:space="preserve"> commodity crops. These crops are important economic resources for locals because they are typically processed into local food products. This study combines both categories into a single agricultural map under the biophysical components </w:t>
      </w:r>
      <w:r w:rsidR="00CE2BE4" w:rsidRPr="00907515">
        <w:rPr>
          <w:rFonts w:cs="Times New Roman"/>
          <w:iCs/>
          <w:szCs w:val="24"/>
          <w:lang w:val="en-GB"/>
        </w:rPr>
        <w:t>(Figure 6</w:t>
      </w:r>
      <w:r w:rsidR="0011142C" w:rsidRPr="00907515">
        <w:rPr>
          <w:rFonts w:cs="Times New Roman"/>
          <w:iCs/>
          <w:szCs w:val="24"/>
          <w:lang w:val="en-GB"/>
        </w:rPr>
        <w:t xml:space="preserve"> b</w:t>
      </w:r>
      <w:r w:rsidR="00CE2BE4" w:rsidRPr="00907515">
        <w:rPr>
          <w:rFonts w:cs="Times New Roman"/>
          <w:iCs/>
          <w:szCs w:val="24"/>
          <w:lang w:val="en-GB"/>
        </w:rPr>
        <w:t>).</w:t>
      </w:r>
    </w:p>
    <w:p w14:paraId="28773D79" w14:textId="277C2AD9" w:rsidR="009E02A0" w:rsidRPr="00907515" w:rsidRDefault="009E02A0" w:rsidP="00190067">
      <w:pPr>
        <w:pStyle w:val="NoSpacing"/>
        <w:jc w:val="both"/>
        <w:rPr>
          <w:rFonts w:cs="Times New Roman"/>
          <w:iCs/>
          <w:szCs w:val="24"/>
          <w:lang w:val="en-GB"/>
        </w:rPr>
      </w:pPr>
    </w:p>
    <w:p w14:paraId="00516A60" w14:textId="6CFBE7DC" w:rsidR="008C21C2" w:rsidRPr="00907515" w:rsidRDefault="006C658B" w:rsidP="00F507F3">
      <w:pPr>
        <w:pStyle w:val="NoSpacing"/>
        <w:rPr>
          <w:rFonts w:cs="Times New Roman"/>
          <w:szCs w:val="24"/>
          <w:lang w:val="en-GB"/>
        </w:rPr>
      </w:pPr>
      <w:r w:rsidRPr="00907515">
        <w:rPr>
          <w:rFonts w:cs="Times New Roman"/>
          <w:b/>
          <w:bCs/>
          <w:noProof/>
          <w:szCs w:val="24"/>
          <w:lang w:val="en-MY" w:eastAsia="en-MY"/>
        </w:rPr>
        <mc:AlternateContent>
          <mc:Choice Requires="wps">
            <w:drawing>
              <wp:anchor distT="45720" distB="45720" distL="114300" distR="114300" simplePos="0" relativeHeight="251757568" behindDoc="0" locked="0" layoutInCell="1" allowOverlap="1" wp14:anchorId="61ECAC00" wp14:editId="1DBE8613">
                <wp:simplePos x="0" y="0"/>
                <wp:positionH relativeFrom="margin">
                  <wp:posOffset>69520</wp:posOffset>
                </wp:positionH>
                <wp:positionV relativeFrom="paragraph">
                  <wp:posOffset>56515</wp:posOffset>
                </wp:positionV>
                <wp:extent cx="406400" cy="343535"/>
                <wp:effectExtent l="0" t="0" r="0" b="0"/>
                <wp:wrapNone/>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7CFFF738" w14:textId="77777777" w:rsidR="00412670" w:rsidRPr="001C2EE2" w:rsidRDefault="00412670" w:rsidP="00810686">
                            <w:pPr>
                              <w:pStyle w:val="NoSpacing"/>
                              <w:rPr>
                                <w:sz w:val="20"/>
                                <w:szCs w:val="18"/>
                              </w:rPr>
                            </w:pPr>
                            <w:r w:rsidRPr="001C2EE2">
                              <w:rPr>
                                <w:sz w:val="20"/>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ECAC00" id="_x0000_s1031" type="#_x0000_t202" style="position:absolute;margin-left:5.45pt;margin-top:4.45pt;width:32pt;height:27.05pt;z-index:251757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" filled="f" stroked="f">
                <v:textbox>
                  <w:txbxContent>
                    <w:p w14:paraId="7CFFF738" w14:textId="77777777" w:rsidR="00412670" w:rsidRPr="001C2EE2" w:rsidRDefault="00412670" w:rsidP="00810686">
                      <w:pPr>
                        <w:pStyle w:val="NoSpacing"/>
                        <w:rPr>
                          <w:sz w:val="20"/>
                          <w:szCs w:val="18"/>
                        </w:rPr>
                      </w:pPr>
                      <w:r w:rsidRPr="001C2EE2">
                        <w:rPr>
                          <w:sz w:val="20"/>
                          <w:szCs w:val="18"/>
                        </w:rPr>
                        <w:t>(a)</w:t>
                      </w:r>
                    </w:p>
                  </w:txbxContent>
                </v:textbox>
                <w10:wrap anchorx="margin"/>
              </v:shape>
            </w:pict>
          </mc:Fallback>
        </mc:AlternateContent>
      </w:r>
      <w:r w:rsidRPr="00907515">
        <w:rPr>
          <w:rFonts w:cs="Times New Roman"/>
          <w:b/>
          <w:bCs/>
          <w:noProof/>
          <w:szCs w:val="24"/>
          <w:lang w:val="en-MY" w:eastAsia="en-MY"/>
        </w:rPr>
        <mc:AlternateContent>
          <mc:Choice Requires="wps">
            <w:drawing>
              <wp:anchor distT="45720" distB="45720" distL="114300" distR="114300" simplePos="0" relativeHeight="251759616" behindDoc="0" locked="0" layoutInCell="1" allowOverlap="1" wp14:anchorId="2A0D31EF" wp14:editId="1B71417F">
                <wp:simplePos x="0" y="0"/>
                <wp:positionH relativeFrom="column">
                  <wp:posOffset>2855925</wp:posOffset>
                </wp:positionH>
                <wp:positionV relativeFrom="paragraph">
                  <wp:posOffset>48260</wp:posOffset>
                </wp:positionV>
                <wp:extent cx="406400" cy="343535"/>
                <wp:effectExtent l="0" t="0" r="0" b="0"/>
                <wp:wrapNone/>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6C03F675" w14:textId="4B82E501" w:rsidR="00412670" w:rsidRPr="001C2EE2" w:rsidRDefault="00412670" w:rsidP="00810686">
                            <w:pPr>
                              <w:pStyle w:val="NoSpacing"/>
                              <w:rPr>
                                <w:sz w:val="20"/>
                                <w:szCs w:val="18"/>
                              </w:rPr>
                            </w:pPr>
                            <w:r w:rsidRPr="001C2EE2">
                              <w:rPr>
                                <w:sz w:val="20"/>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0D31EF" id="_x0000_s1032" type="#_x0000_t202" style="position:absolute;margin-left:224.9pt;margin-top:3.8pt;width:32pt;height:27.0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" filled="f" stroked="f">
                <v:textbox>
                  <w:txbxContent>
                    <w:p w14:paraId="6C03F675" w14:textId="4B82E501" w:rsidR="00412670" w:rsidRPr="001C2EE2" w:rsidRDefault="00412670" w:rsidP="00810686">
                      <w:pPr>
                        <w:pStyle w:val="NoSpacing"/>
                        <w:rPr>
                          <w:sz w:val="20"/>
                          <w:szCs w:val="18"/>
                        </w:rPr>
                      </w:pPr>
                      <w:r w:rsidRPr="001C2EE2">
                        <w:rPr>
                          <w:sz w:val="20"/>
                          <w:szCs w:val="18"/>
                        </w:rPr>
                        <w:t>(b)</w:t>
                      </w:r>
                    </w:p>
                  </w:txbxContent>
                </v:textbox>
              </v:shape>
            </w:pict>
          </mc:Fallback>
        </mc:AlternateContent>
      </w:r>
      <w:r w:rsidRPr="00907515">
        <w:rPr>
          <w:rFonts w:cs="Times New Roman"/>
          <w:noProof/>
          <w:szCs w:val="24"/>
          <w:lang w:val="en-MY" w:eastAsia="en-MY"/>
        </w:rPr>
        <mc:AlternateContent>
          <mc:Choice Requires="wpg">
            <w:drawing>
              <wp:anchor distT="0" distB="0" distL="114300" distR="114300" simplePos="0" relativeHeight="251709440" behindDoc="0" locked="0" layoutInCell="1" allowOverlap="1" wp14:anchorId="2FAC0ACE" wp14:editId="7108A763">
                <wp:simplePos x="0" y="0"/>
                <wp:positionH relativeFrom="column">
                  <wp:posOffset>384785</wp:posOffset>
                </wp:positionH>
                <wp:positionV relativeFrom="paragraph">
                  <wp:posOffset>60325</wp:posOffset>
                </wp:positionV>
                <wp:extent cx="2377440" cy="3049905"/>
                <wp:effectExtent l="19050" t="19050" r="22860" b="17145"/>
                <wp:wrapNone/>
                <wp:docPr id="203" name="Group 203"/>
                <wp:cNvGraphicFramePr/>
                <a:graphic xmlns:a="http://schemas.openxmlformats.org/drawingml/2006/main">
                  <a:graphicData uri="http://schemas.microsoft.com/office/word/2010/wordprocessingGroup">
                    <wpg:wgp>
                      <wpg:cNvGrpSpPr/>
                      <wpg:grpSpPr>
                        <a:xfrm>
                          <a:off x="0" y="0"/>
                          <a:ext cx="2377440" cy="3049905"/>
                          <a:chOff x="0" y="0"/>
                          <a:chExt cx="2266315" cy="2933700"/>
                        </a:xfrm>
                      </wpg:grpSpPr>
                      <pic:pic xmlns:pic="http://schemas.openxmlformats.org/drawingml/2006/picture">
                        <pic:nvPicPr>
                          <pic:cNvPr id="22" name="Picture 22"/>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66315" cy="2933700"/>
                          </a:xfrm>
                          <a:prstGeom prst="rect">
                            <a:avLst/>
                          </a:prstGeom>
                          <a:noFill/>
                          <a:ln>
                            <a:solidFill>
                              <a:schemeClr val="tx1"/>
                            </a:solidFill>
                          </a:ln>
                        </pic:spPr>
                      </pic:pic>
                      <pic:pic xmlns:pic="http://schemas.openxmlformats.org/drawingml/2006/picture">
                        <pic:nvPicPr>
                          <pic:cNvPr id="201" name="Picture 201"/>
                          <pic:cNvPicPr>
                            <a:picLocks noChangeAspect="1"/>
                          </pic:cNvPicPr>
                        </pic:nvPicPr>
                        <pic:blipFill rotWithShape="1">
                          <a:blip r:embed="rId30">
                            <a:extLst>
                              <a:ext uri="{28A0092B-C50C-407E-A947-70E740481C1C}">
                                <a14:useLocalDpi xmlns:a14="http://schemas.microsoft.com/office/drawing/2010/main" val="0"/>
                              </a:ext>
                            </a:extLst>
                          </a:blip>
                          <a:srcRect l="11550" t="12288" r="32693" b="21169"/>
                          <a:stretch/>
                        </pic:blipFill>
                        <pic:spPr bwMode="auto">
                          <a:xfrm>
                            <a:off x="143501" y="300350"/>
                            <a:ext cx="402590" cy="1263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2" name="Picture 202"/>
                          <pic:cNvPicPr>
                            <a:picLocks noChangeAspect="1"/>
                          </pic:cNvPicPr>
                        </pic:nvPicPr>
                        <pic:blipFill rotWithShape="1">
                          <a:blip r:embed="rId31">
                            <a:extLst>
                              <a:ext uri="{28A0092B-C50C-407E-A947-70E740481C1C}">
                                <a14:useLocalDpi xmlns:a14="http://schemas.microsoft.com/office/drawing/2010/main" val="0"/>
                              </a:ext>
                            </a:extLst>
                          </a:blip>
                          <a:srcRect l="7462" t="19270" r="27563" b="29599"/>
                          <a:stretch/>
                        </pic:blipFill>
                        <pic:spPr bwMode="auto">
                          <a:xfrm>
                            <a:off x="320374" y="427165"/>
                            <a:ext cx="663575" cy="9652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C91B416" id="Group 203" o:spid="_x0000_s1026" style="position:absolute;margin-left:30.3pt;margin-top:4.75pt;width:187.2pt;height:240.15pt;z-index:251709440;mso-width-relative:margin;mso-height-relative:margin" coordsize="22663,2933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width:22663;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" stroked="t" strokecolor="black [3213]">
                  <v:imagedata r:id="rId32" o:title=""/>
                  <v:path arrowok="t"/>
                </v:shape>
                <v:shape id="Picture 201" o:spid="_x0000_s1028" type="#_x0000_t75" style="position:absolute;left:1435;top:3003;width:4025;height:1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">
                  <v:imagedata r:id="rId33" o:title="" croptop="8053f" cropbottom="13873f" cropleft="7569f" cropright="21426f"/>
                  <v:path arrowok="t"/>
                </v:shape>
                <v:shape id="Picture 202" o:spid="_x0000_s1029" type="#_x0000_t75" style="position:absolute;left:3203;top:4271;width:6636;height: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">
                  <v:imagedata r:id="rId34" o:title="" croptop="12629f" cropbottom="19398f" cropleft="4890f" cropright="18064f"/>
                  <v:path arrowok="t"/>
                </v:shape>
              </v:group>
            </w:pict>
          </mc:Fallback>
        </mc:AlternateContent>
      </w:r>
      <w:r w:rsidRPr="00907515">
        <w:rPr>
          <w:rFonts w:cs="Times New Roman"/>
          <w:noProof/>
          <w:szCs w:val="24"/>
          <w:lang w:val="en-MY" w:eastAsia="en-MY"/>
        </w:rPr>
        <mc:AlternateContent>
          <mc:Choice Requires="wpg">
            <w:drawing>
              <wp:anchor distT="0" distB="0" distL="114300" distR="114300" simplePos="0" relativeHeight="251711488" behindDoc="0" locked="0" layoutInCell="1" allowOverlap="1" wp14:anchorId="3C523001" wp14:editId="16FACF0C">
                <wp:simplePos x="0" y="0"/>
                <wp:positionH relativeFrom="column">
                  <wp:posOffset>3188665</wp:posOffset>
                </wp:positionH>
                <wp:positionV relativeFrom="paragraph">
                  <wp:posOffset>60325</wp:posOffset>
                </wp:positionV>
                <wp:extent cx="2362809" cy="3035808"/>
                <wp:effectExtent l="19050" t="19050" r="19050" b="12700"/>
                <wp:wrapNone/>
                <wp:docPr id="205" name="Group 205"/>
                <wp:cNvGraphicFramePr/>
                <a:graphic xmlns:a="http://schemas.openxmlformats.org/drawingml/2006/main">
                  <a:graphicData uri="http://schemas.microsoft.com/office/word/2010/wordprocessingGroup">
                    <wpg:wgp>
                      <wpg:cNvGrpSpPr/>
                      <wpg:grpSpPr>
                        <a:xfrm>
                          <a:off x="0" y="0"/>
                          <a:ext cx="2362809" cy="3035808"/>
                          <a:chOff x="0" y="0"/>
                          <a:chExt cx="2265045" cy="2933700"/>
                        </a:xfrm>
                      </wpg:grpSpPr>
                      <pic:pic xmlns:pic="http://schemas.openxmlformats.org/drawingml/2006/picture">
                        <pic:nvPicPr>
                          <pic:cNvPr id="225" name="Picture 225"/>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265045" cy="2933700"/>
                          </a:xfrm>
                          <a:prstGeom prst="rect">
                            <a:avLst/>
                          </a:prstGeom>
                          <a:noFill/>
                          <a:ln>
                            <a:solidFill>
                              <a:schemeClr val="tx1"/>
                            </a:solidFill>
                          </a:ln>
                        </pic:spPr>
                      </pic:pic>
                      <pic:pic xmlns:pic="http://schemas.openxmlformats.org/drawingml/2006/picture">
                        <pic:nvPicPr>
                          <pic:cNvPr id="204" name="Picture 204"/>
                          <pic:cNvPicPr>
                            <a:picLocks noChangeAspect="1"/>
                          </pic:cNvPicPr>
                        </pic:nvPicPr>
                        <pic:blipFill rotWithShape="1">
                          <a:blip r:embed="rId36">
                            <a:extLst>
                              <a:ext uri="{28A0092B-C50C-407E-A947-70E740481C1C}">
                                <a14:useLocalDpi xmlns:a14="http://schemas.microsoft.com/office/drawing/2010/main" val="0"/>
                              </a:ext>
                            </a:extLst>
                          </a:blip>
                          <a:srcRect l="7794" t="31565" r="59773" b="36935"/>
                          <a:stretch/>
                        </pic:blipFill>
                        <pic:spPr bwMode="auto">
                          <a:xfrm>
                            <a:off x="63408" y="1648590"/>
                            <a:ext cx="332740" cy="5969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0BBDA24" id="Group 205" o:spid="_x0000_s1026" style="position:absolute;margin-left:251.1pt;margin-top:4.75pt;width:186.05pt;height:239.05pt;z-index:251711488;mso-width-relative:margin;mso-height-relative:margin" coordsize="22650,2933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">
                <v:shape id="Picture 225" o:spid="_x0000_s1027" type="#_x0000_t75" style="position:absolute;width:22650;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" stroked="t" strokecolor="black [3213]">
                  <v:imagedata r:id="rId37" o:title=""/>
                  <v:path arrowok="t"/>
                </v:shape>
                <v:shape id="Picture 204" o:spid="_x0000_s1028" type="#_x0000_t75" style="position:absolute;left:634;top:16485;width:3327;height: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">
                  <v:imagedata r:id="rId38" o:title="" croptop="20686f" cropbottom="24206f" cropleft="5108f" cropright="39173f"/>
                  <v:path arrowok="t"/>
                </v:shape>
              </v:group>
            </w:pict>
          </mc:Fallback>
        </mc:AlternateContent>
      </w:r>
    </w:p>
    <w:p w14:paraId="3F73A92C" w14:textId="244EC90B" w:rsidR="00524BDD" w:rsidRPr="00907515" w:rsidRDefault="00524BDD" w:rsidP="00F507F3">
      <w:pPr>
        <w:pStyle w:val="NoSpacing"/>
        <w:rPr>
          <w:rFonts w:cs="Times New Roman"/>
          <w:i/>
          <w:szCs w:val="24"/>
          <w:lang w:val="en-GB"/>
        </w:rPr>
      </w:pPr>
    </w:p>
    <w:p w14:paraId="6B55D67C" w14:textId="690E8AF5" w:rsidR="004E3027" w:rsidRPr="00907515" w:rsidRDefault="004E3027" w:rsidP="00F507F3">
      <w:pPr>
        <w:pStyle w:val="NoSpacing"/>
        <w:rPr>
          <w:rFonts w:cs="Times New Roman"/>
          <w:i/>
          <w:szCs w:val="24"/>
          <w:lang w:val="en-GB"/>
        </w:rPr>
      </w:pPr>
    </w:p>
    <w:p w14:paraId="5677343C" w14:textId="7CE4017D" w:rsidR="00E13D1D" w:rsidRPr="00907515" w:rsidRDefault="00E13D1D" w:rsidP="00F507F3">
      <w:pPr>
        <w:pStyle w:val="NoSpacing"/>
        <w:rPr>
          <w:rFonts w:eastAsia="Calibri" w:cs="Times New Roman"/>
          <w:szCs w:val="24"/>
          <w:lang w:val="en-GB"/>
        </w:rPr>
      </w:pPr>
    </w:p>
    <w:p w14:paraId="5098859F" w14:textId="4D4CD541" w:rsidR="003B0A1A" w:rsidRPr="00907515" w:rsidRDefault="003B0A1A" w:rsidP="00F507F3">
      <w:pPr>
        <w:pStyle w:val="NoSpacing"/>
        <w:rPr>
          <w:rFonts w:eastAsia="Calibri" w:cs="Times New Roman"/>
          <w:szCs w:val="24"/>
          <w:lang w:val="en-GB"/>
        </w:rPr>
      </w:pPr>
      <w:bookmarkStart w:id="0" w:name="_Hlk76298164"/>
    </w:p>
    <w:p w14:paraId="5395C83A" w14:textId="50E7EC4D" w:rsidR="00F507F3" w:rsidRPr="00907515" w:rsidRDefault="00F507F3" w:rsidP="00F507F3">
      <w:pPr>
        <w:pStyle w:val="NoSpacing"/>
        <w:rPr>
          <w:rFonts w:eastAsia="Calibri" w:cs="Times New Roman"/>
          <w:szCs w:val="24"/>
          <w:lang w:val="en-GB"/>
        </w:rPr>
      </w:pPr>
    </w:p>
    <w:p w14:paraId="6C61164B" w14:textId="246CA318" w:rsidR="00F507F3" w:rsidRPr="00907515" w:rsidRDefault="00F507F3" w:rsidP="00F507F3">
      <w:pPr>
        <w:pStyle w:val="NoSpacing"/>
        <w:rPr>
          <w:rFonts w:eastAsia="Calibri" w:cs="Times New Roman"/>
          <w:szCs w:val="24"/>
          <w:lang w:val="en-GB"/>
        </w:rPr>
      </w:pPr>
    </w:p>
    <w:p w14:paraId="39D48F26" w14:textId="2A8470C9" w:rsidR="00F507F3" w:rsidRPr="00907515" w:rsidRDefault="00F507F3" w:rsidP="00F507F3">
      <w:pPr>
        <w:pStyle w:val="NoSpacing"/>
        <w:rPr>
          <w:rFonts w:eastAsia="Calibri" w:cs="Times New Roman"/>
          <w:szCs w:val="24"/>
          <w:lang w:val="en-GB"/>
        </w:rPr>
      </w:pPr>
    </w:p>
    <w:p w14:paraId="35E7898A" w14:textId="0E9447A8" w:rsidR="00F507F3" w:rsidRPr="00907515" w:rsidRDefault="00F507F3" w:rsidP="00F507F3">
      <w:pPr>
        <w:pStyle w:val="NoSpacing"/>
        <w:rPr>
          <w:rFonts w:eastAsia="Calibri" w:cs="Times New Roman"/>
          <w:szCs w:val="24"/>
          <w:lang w:val="en-GB"/>
        </w:rPr>
      </w:pPr>
    </w:p>
    <w:p w14:paraId="698DA74F" w14:textId="48CE47F5" w:rsidR="00F507F3" w:rsidRPr="00907515" w:rsidRDefault="00F507F3" w:rsidP="00F507F3">
      <w:pPr>
        <w:pStyle w:val="NoSpacing"/>
        <w:rPr>
          <w:rFonts w:eastAsia="Calibri" w:cs="Times New Roman"/>
          <w:szCs w:val="24"/>
          <w:lang w:val="en-GB"/>
        </w:rPr>
      </w:pPr>
    </w:p>
    <w:p w14:paraId="2E460612" w14:textId="4F6399DC" w:rsidR="00F507F3" w:rsidRPr="00907515" w:rsidRDefault="00F507F3" w:rsidP="00F507F3">
      <w:pPr>
        <w:pStyle w:val="NoSpacing"/>
        <w:rPr>
          <w:rFonts w:eastAsia="Calibri" w:cs="Times New Roman"/>
          <w:szCs w:val="24"/>
          <w:lang w:val="en-GB"/>
        </w:rPr>
      </w:pPr>
    </w:p>
    <w:p w14:paraId="3B12650A" w14:textId="4BBAFB7C" w:rsidR="00F507F3" w:rsidRPr="00907515" w:rsidRDefault="00F507F3" w:rsidP="00F507F3">
      <w:pPr>
        <w:pStyle w:val="NoSpacing"/>
        <w:rPr>
          <w:rFonts w:eastAsia="Calibri" w:cs="Times New Roman"/>
          <w:szCs w:val="24"/>
          <w:lang w:val="en-GB"/>
        </w:rPr>
      </w:pPr>
    </w:p>
    <w:p w14:paraId="5F4EAF7E" w14:textId="68AF60BE" w:rsidR="00F507F3" w:rsidRPr="00907515" w:rsidRDefault="00F507F3" w:rsidP="00F507F3">
      <w:pPr>
        <w:pStyle w:val="NoSpacing"/>
        <w:rPr>
          <w:rFonts w:eastAsia="Calibri" w:cs="Times New Roman"/>
          <w:szCs w:val="24"/>
          <w:lang w:val="en-GB"/>
        </w:rPr>
      </w:pPr>
    </w:p>
    <w:p w14:paraId="2B1F4F69" w14:textId="6B3648AE" w:rsidR="00F507F3" w:rsidRPr="00907515" w:rsidRDefault="00F507F3" w:rsidP="00F507F3">
      <w:pPr>
        <w:pStyle w:val="NoSpacing"/>
        <w:rPr>
          <w:rFonts w:eastAsia="Calibri" w:cs="Times New Roman"/>
          <w:szCs w:val="24"/>
          <w:lang w:val="en-GB"/>
        </w:rPr>
      </w:pPr>
    </w:p>
    <w:p w14:paraId="1C8F3DBD" w14:textId="3E403F52" w:rsidR="00F507F3" w:rsidRPr="00907515" w:rsidRDefault="00F507F3" w:rsidP="00F507F3">
      <w:pPr>
        <w:pStyle w:val="NoSpacing"/>
        <w:rPr>
          <w:rFonts w:eastAsia="Calibri" w:cs="Times New Roman"/>
          <w:szCs w:val="24"/>
          <w:lang w:val="en-GB"/>
        </w:rPr>
      </w:pPr>
    </w:p>
    <w:p w14:paraId="41CA0774" w14:textId="7E8CBEBC" w:rsidR="00F507F3" w:rsidRPr="00907515" w:rsidRDefault="00F507F3" w:rsidP="00F507F3">
      <w:pPr>
        <w:pStyle w:val="NoSpacing"/>
        <w:rPr>
          <w:rFonts w:eastAsia="Calibri" w:cs="Times New Roman"/>
          <w:szCs w:val="24"/>
          <w:lang w:val="en-GB"/>
        </w:rPr>
      </w:pPr>
    </w:p>
    <w:p w14:paraId="787E2B14" w14:textId="1B4796FA" w:rsidR="00F507F3" w:rsidRPr="00907515" w:rsidRDefault="00F507F3" w:rsidP="00F507F3">
      <w:pPr>
        <w:pStyle w:val="NoSpacing"/>
        <w:rPr>
          <w:rFonts w:eastAsia="Calibri" w:cs="Times New Roman"/>
          <w:szCs w:val="24"/>
          <w:lang w:val="en-GB"/>
        </w:rPr>
      </w:pPr>
    </w:p>
    <w:p w14:paraId="01234BBC" w14:textId="2FDCD682" w:rsidR="00F507F3" w:rsidRPr="00A34524" w:rsidRDefault="00F507F3" w:rsidP="00A34524">
      <w:pPr>
        <w:pStyle w:val="NoSpacing"/>
        <w:jc w:val="center"/>
        <w:rPr>
          <w:rFonts w:eastAsia="Calibri" w:cs="Times New Roman"/>
          <w:sz w:val="20"/>
          <w:szCs w:val="20"/>
          <w:lang w:val="en-GB"/>
        </w:rPr>
      </w:pPr>
    </w:p>
    <w:p w14:paraId="0E4C864F" w14:textId="77777777" w:rsidR="006C658B" w:rsidRDefault="006C658B" w:rsidP="00A34524">
      <w:pPr>
        <w:pStyle w:val="NoSpacing"/>
        <w:jc w:val="center"/>
        <w:rPr>
          <w:b/>
          <w:bCs/>
          <w:sz w:val="20"/>
          <w:szCs w:val="18"/>
          <w:lang w:val="en-GB"/>
        </w:rPr>
      </w:pPr>
    </w:p>
    <w:p w14:paraId="4B737749" w14:textId="7B267B13" w:rsidR="005551EB" w:rsidRPr="00A34524" w:rsidRDefault="008D14B9" w:rsidP="00A34524">
      <w:pPr>
        <w:pStyle w:val="NoSpacing"/>
        <w:jc w:val="center"/>
        <w:rPr>
          <w:sz w:val="20"/>
          <w:szCs w:val="18"/>
          <w:lang w:val="en-GB"/>
        </w:rPr>
      </w:pPr>
      <w:r w:rsidRPr="00A34524">
        <w:rPr>
          <w:b/>
          <w:bCs/>
          <w:sz w:val="20"/>
          <w:szCs w:val="18"/>
          <w:lang w:val="en-GB"/>
        </w:rPr>
        <w:t xml:space="preserve">Figure </w:t>
      </w:r>
      <w:r w:rsidR="00C97945" w:rsidRPr="00A34524">
        <w:rPr>
          <w:b/>
          <w:bCs/>
          <w:sz w:val="20"/>
          <w:szCs w:val="18"/>
          <w:lang w:val="en-GB"/>
        </w:rPr>
        <w:t>6</w:t>
      </w:r>
      <w:r w:rsidR="00F507F3" w:rsidRPr="00A34524">
        <w:rPr>
          <w:b/>
          <w:bCs/>
          <w:sz w:val="20"/>
          <w:szCs w:val="18"/>
          <w:lang w:val="en-GB"/>
        </w:rPr>
        <w:t>.</w:t>
      </w:r>
      <w:r w:rsidR="00F507F3" w:rsidRPr="00A34524">
        <w:rPr>
          <w:sz w:val="20"/>
          <w:szCs w:val="18"/>
          <w:lang w:val="en-GB"/>
        </w:rPr>
        <w:t xml:space="preserve"> </w:t>
      </w:r>
      <w:r w:rsidRPr="00A34524">
        <w:rPr>
          <w:sz w:val="20"/>
          <w:szCs w:val="18"/>
          <w:lang w:val="en-GB"/>
        </w:rPr>
        <w:t xml:space="preserve">Components of </w:t>
      </w:r>
      <w:r w:rsidR="00017006" w:rsidRPr="00A34524">
        <w:rPr>
          <w:sz w:val="20"/>
          <w:szCs w:val="18"/>
          <w:lang w:val="en-GB"/>
        </w:rPr>
        <w:t xml:space="preserve">the </w:t>
      </w:r>
      <w:r w:rsidRPr="00A34524">
        <w:rPr>
          <w:sz w:val="20"/>
          <w:szCs w:val="18"/>
          <w:lang w:val="en-GB"/>
        </w:rPr>
        <w:t xml:space="preserve">land cover map </w:t>
      </w:r>
      <w:r w:rsidR="00565395" w:rsidRPr="00A34524">
        <w:rPr>
          <w:sz w:val="20"/>
          <w:szCs w:val="18"/>
          <w:lang w:val="en-GB"/>
        </w:rPr>
        <w:t xml:space="preserve">include </w:t>
      </w:r>
      <w:r w:rsidRPr="00A34524">
        <w:rPr>
          <w:sz w:val="20"/>
          <w:szCs w:val="18"/>
          <w:lang w:val="en-GB"/>
        </w:rPr>
        <w:t xml:space="preserve">(a) </w:t>
      </w:r>
      <w:r w:rsidR="00EB383B" w:rsidRPr="00A34524">
        <w:rPr>
          <w:sz w:val="20"/>
          <w:szCs w:val="18"/>
          <w:lang w:val="en-GB"/>
        </w:rPr>
        <w:t>forest</w:t>
      </w:r>
      <w:r w:rsidRPr="00A34524">
        <w:rPr>
          <w:sz w:val="20"/>
          <w:szCs w:val="18"/>
          <w:lang w:val="en-GB"/>
        </w:rPr>
        <w:t xml:space="preserve"> map </w:t>
      </w:r>
      <w:r w:rsidR="00921B17" w:rsidRPr="00A34524">
        <w:rPr>
          <w:sz w:val="20"/>
          <w:szCs w:val="18"/>
          <w:lang w:val="en-GB"/>
        </w:rPr>
        <w:t xml:space="preserve">and </w:t>
      </w:r>
      <w:r w:rsidRPr="00A34524">
        <w:rPr>
          <w:sz w:val="20"/>
          <w:szCs w:val="18"/>
          <w:lang w:val="en-GB"/>
        </w:rPr>
        <w:t xml:space="preserve">(b) </w:t>
      </w:r>
      <w:r w:rsidR="00AC320A" w:rsidRPr="00A34524">
        <w:rPr>
          <w:sz w:val="20"/>
          <w:szCs w:val="18"/>
          <w:lang w:val="en-GB"/>
        </w:rPr>
        <w:t xml:space="preserve">agriculture </w:t>
      </w:r>
      <w:bookmarkEnd w:id="0"/>
      <w:r w:rsidR="00EF6374" w:rsidRPr="00A34524">
        <w:rPr>
          <w:sz w:val="20"/>
          <w:szCs w:val="18"/>
          <w:lang w:val="en-GB"/>
        </w:rPr>
        <w:t>map.</w:t>
      </w:r>
    </w:p>
    <w:p w14:paraId="4319798C" w14:textId="61849162" w:rsidR="001D7200" w:rsidRDefault="001D7200" w:rsidP="00335314">
      <w:pPr>
        <w:pStyle w:val="NoSpacing"/>
        <w:jc w:val="both"/>
        <w:rPr>
          <w:i/>
          <w:szCs w:val="24"/>
          <w:lang w:val="en-GB"/>
        </w:rPr>
      </w:pPr>
    </w:p>
    <w:p w14:paraId="35CA528A" w14:textId="031BFCC6" w:rsidR="00A36C53" w:rsidRDefault="00A36C53" w:rsidP="00335314">
      <w:pPr>
        <w:pStyle w:val="NoSpacing"/>
        <w:jc w:val="both"/>
        <w:rPr>
          <w:i/>
          <w:szCs w:val="24"/>
          <w:lang w:val="en-GB"/>
        </w:rPr>
      </w:pPr>
    </w:p>
    <w:p w14:paraId="63BCFA8A" w14:textId="77777777" w:rsidR="006C658B" w:rsidRPr="00335314" w:rsidRDefault="006C658B" w:rsidP="00335314">
      <w:pPr>
        <w:pStyle w:val="NoSpacing"/>
        <w:jc w:val="both"/>
        <w:rPr>
          <w:i/>
          <w:szCs w:val="24"/>
          <w:lang w:val="en-GB"/>
        </w:rPr>
      </w:pPr>
    </w:p>
    <w:p w14:paraId="0B404C2A" w14:textId="04AEDB23" w:rsidR="005D3A77" w:rsidRPr="00335314" w:rsidRDefault="005D3A77" w:rsidP="00335314">
      <w:pPr>
        <w:pStyle w:val="NoSpacing"/>
        <w:jc w:val="both"/>
        <w:rPr>
          <w:i/>
          <w:szCs w:val="24"/>
          <w:lang w:val="en-GB"/>
        </w:rPr>
      </w:pPr>
      <w:r w:rsidRPr="00335314">
        <w:rPr>
          <w:i/>
          <w:szCs w:val="24"/>
          <w:lang w:val="en-GB"/>
        </w:rPr>
        <w:lastRenderedPageBreak/>
        <w:t xml:space="preserve">Built </w:t>
      </w:r>
      <w:r w:rsidR="00755888" w:rsidRPr="00335314">
        <w:rPr>
          <w:i/>
          <w:szCs w:val="24"/>
          <w:lang w:val="en-GB"/>
        </w:rPr>
        <w:t>environment</w:t>
      </w:r>
      <w:r w:rsidR="00B305E7" w:rsidRPr="00335314">
        <w:rPr>
          <w:i/>
          <w:szCs w:val="24"/>
          <w:lang w:val="en-GB"/>
        </w:rPr>
        <w:t xml:space="preserve"> component mapping. </w:t>
      </w:r>
    </w:p>
    <w:p w14:paraId="68382AB9" w14:textId="77777777" w:rsidR="005551EB" w:rsidRPr="00335314" w:rsidRDefault="005551EB" w:rsidP="00335314">
      <w:pPr>
        <w:pStyle w:val="NoSpacing"/>
        <w:jc w:val="both"/>
        <w:rPr>
          <w:i/>
          <w:szCs w:val="24"/>
          <w:lang w:val="en-GB"/>
        </w:rPr>
      </w:pPr>
      <w:bookmarkStart w:id="1" w:name="_GoBack"/>
      <w:bookmarkEnd w:id="1"/>
    </w:p>
    <w:p w14:paraId="5FD55A4E" w14:textId="29CA817B" w:rsidR="005551EB" w:rsidRPr="00335314" w:rsidRDefault="00613271" w:rsidP="00335314">
      <w:pPr>
        <w:pStyle w:val="NoSpacing"/>
        <w:jc w:val="both"/>
        <w:rPr>
          <w:szCs w:val="24"/>
          <w:lang w:val="en-GB"/>
        </w:rPr>
      </w:pPr>
      <w:r w:rsidRPr="00335314">
        <w:rPr>
          <w:szCs w:val="24"/>
          <w:lang w:val="en-GB"/>
        </w:rPr>
        <w:t xml:space="preserve">The built environment includes all physical components that influence physical activities, such as residences, buildings, industrials, commercials, and infrastructure </w:t>
      </w:r>
      <w:r w:rsidRPr="00335314">
        <w:rPr>
          <w:szCs w:val="24"/>
          <w:lang w:val="en-GB"/>
        </w:rPr>
        <w:fldChar w:fldCharType="begin" w:fldLock="1"/>
      </w:r>
      <w:r w:rsidRPr="00335314">
        <w:rPr>
          <w:szCs w:val="24"/>
          <w:lang w:val="en-GB"/>
        </w:rPr>
        <w:instrText>ADDIN CSL_CITATION {"citationItems":[{"id":"ITEM-1","itemData":{"DOI":"10.1038/s41467-020-18344-5","ISSN":"20411723","PMID":"32934205","abstract":"The knowledge of the spatial and temporal distribution of human population is vital for the study of cities, disaster risk management or planning of infrastructure. However, information on the distribution of population is often based on place-of-residence statistics from official sources, thus ignoring the changing population densities resulting from human mobility. Existing assessments of spatio-temporal population are limited in their detail and geographical coverage, and the promising mobile-phone records are hindered by issues concerning availability and consistency. Here, we present a multi-layered dasymetric approach that combines official statistics with geospatial data from emerging sources to produce and validate a European Union-wide dataset of population grids taking into account intraday and monthly population variations at 1 km2 resolution. The results reproduce and systematically quantify known insights concerning the spatio-temporal population density structure of large European cities, whose daytime population we estimate to be, on average, 1.9 times higher than night time in city centers.","author":[{"dropping-particle":"","family":"Batista e Silva","given":"Filipe","non-dropping-particle":"","parse-names":false,"suffix":""},{"dropping-particle":"","family":"Freire","given":"Sérgio","non-dropping-particle":"","parse-names":false,"suffix":""},{"dropping-particle":"","family":"Schiavina","given":"Marcello","non-dropping-particle":"","parse-names":false,"suffix":""},{"dropping-particle":"","family":"Rosina","given":"Konštantín","non-dropping-particle":"","parse-names":false,"suffix":""},{"dropping-particle":"","family":"Marín-Herrera","given":"Mario Alberto","non-dropping-particle":"","parse-names":false,"suffix":""},{"dropping-particle":"","family":"Ziemba","given":"Lukasz","non-dropping-particle":"","parse-names":false,"suffix":""},{"dropping-particle":"","family":"Craglia","given":"Massimo","non-dropping-particle":"","parse-names":false,"suffix":""},{"dropping-particle":"","family":"Koomen","given":"Eric","non-dropping-particle":"","parse-names":false,"suffix":""},{"dropping-particle":"","family":"Lavalle","given":"Carlo","non-dropping-particle":"","parse-names":false,"suffix":""}],"container-title":"Nature Communications","id":"ITEM-1","issue":"1","issued":{"date-parts":[["2020"]]},"page":"1-11","title":"Uncovering temporal changes in Europe’s population density patterns using a data fusion approach","type":"article-journal","volume":"11"},"uris":["http://www.mendeley.com/documents/?uuid=bb4ef85b-7ca0-4810-9e3f-d975ac4b5679"]}],"mendeley":{"formattedCitation":"(Batista e Silva et al., 2020)","plainTextFormattedCitation":"(Batista e Silva et al., 2020)","previouslyFormattedCitation":"(Batista e Silva et al., 2020)"},"properties":{"noteIndex":0},"schema":"https://github.com/citation-style-language/schema/raw/master/csl-citation.json"}</w:instrText>
      </w:r>
      <w:r w:rsidRPr="00335314">
        <w:rPr>
          <w:szCs w:val="24"/>
          <w:lang w:val="en-GB"/>
        </w:rPr>
        <w:fldChar w:fldCharType="separate"/>
      </w:r>
      <w:r w:rsidRPr="00335314">
        <w:rPr>
          <w:noProof/>
          <w:szCs w:val="24"/>
          <w:lang w:val="en-GB"/>
        </w:rPr>
        <w:t>(Batista e Silva et al., 2020)</w:t>
      </w:r>
      <w:r w:rsidRPr="00335314">
        <w:rPr>
          <w:szCs w:val="24"/>
          <w:lang w:val="en-GB"/>
        </w:rPr>
        <w:fldChar w:fldCharType="end"/>
      </w:r>
      <w:r w:rsidRPr="00335314">
        <w:rPr>
          <w:szCs w:val="24"/>
          <w:lang w:val="en-GB"/>
        </w:rPr>
        <w:t xml:space="preserve">. LCA procedure entails documenting every aspect of the built environment in urban and suburbs alike, including aspects like the people who live there, what they do, and how they feel about the area that </w:t>
      </w:r>
      <w:r w:rsidR="00921B17" w:rsidRPr="00335314">
        <w:rPr>
          <w:szCs w:val="24"/>
          <w:lang w:val="en-GB"/>
        </w:rPr>
        <w:t>represents</w:t>
      </w:r>
      <w:r w:rsidR="00CE2BE4" w:rsidRPr="00335314">
        <w:rPr>
          <w:szCs w:val="24"/>
          <w:lang w:val="en-GB"/>
        </w:rPr>
        <w:t xml:space="preserve"> a broad range of physical locations such as houses, streets, specific buildings, and non-residential i</w:t>
      </w:r>
      <w:r w:rsidR="003E2278" w:rsidRPr="00335314">
        <w:rPr>
          <w:szCs w:val="24"/>
          <w:lang w:val="en-GB"/>
        </w:rPr>
        <w:t xml:space="preserve">ndoor </w:t>
      </w:r>
      <w:r w:rsidR="00710F91" w:rsidRPr="00335314">
        <w:rPr>
          <w:szCs w:val="24"/>
          <w:lang w:val="en-GB"/>
        </w:rPr>
        <w:t>neighbourhoods</w:t>
      </w:r>
      <w:r w:rsidRPr="00335314">
        <w:rPr>
          <w:szCs w:val="24"/>
          <w:lang w:val="en-GB"/>
        </w:rPr>
        <w:t xml:space="preserve"> </w:t>
      </w:r>
      <w:r w:rsidRPr="00335314">
        <w:rPr>
          <w:szCs w:val="24"/>
          <w:lang w:val="en-GB"/>
        </w:rPr>
        <w:fldChar w:fldCharType="begin" w:fldLock="1"/>
      </w:r>
      <w:r w:rsidR="00ED0BC6" w:rsidRPr="00335314">
        <w:rPr>
          <w:szCs w:val="24"/>
          <w:lang w:val="en-GB"/>
        </w:rPr>
        <w:instrText>ADDIN CSL_CITATION {"citationItems":[{"id":"ITEM-1","itemData":{"author":[{"dropping-particle":"","family":"Bartuska","given":"T.J.","non-dropping-particle":"","parse-names":false,"suffix":""},{"dropping-particle":"","family":"Young","given":"G.","non-dropping-particle":"","parse-names":false,"suffix":""}],"container-title":"The built environment: A creative enquiry into design and planning.","id":"ITEM-1","issued":{"date-parts":[["1994"]]},"page":"3-14","title":"The built environment: Definition and scope.","type":"article-journal"},"uris":["http://www.mendeley.com/documents/?uuid=cabd5f31-8321-489a-8d50-54a28445c33a"]}],"mendeley":{"formattedCitation":"(Bartuska &amp; Young, 1994)","plainTextFormattedCitation":"(Bartuska &amp; Young, 1994)","previouslyFormattedCitation":"(Bartuska &amp; Young, 1994)"},"properties":{"noteIndex":0},"schema":"https://github.com/citation-style-language/schema/raw/master/csl-citation.json"}</w:instrText>
      </w:r>
      <w:r w:rsidRPr="00335314">
        <w:rPr>
          <w:szCs w:val="24"/>
          <w:lang w:val="en-GB"/>
        </w:rPr>
        <w:fldChar w:fldCharType="separate"/>
      </w:r>
      <w:r w:rsidRPr="00335314">
        <w:rPr>
          <w:noProof/>
          <w:szCs w:val="24"/>
          <w:lang w:val="en-GB"/>
        </w:rPr>
        <w:t>(Bartuska &amp; Young, 1994)</w:t>
      </w:r>
      <w:r w:rsidRPr="00335314">
        <w:rPr>
          <w:szCs w:val="24"/>
          <w:lang w:val="en-GB"/>
        </w:rPr>
        <w:fldChar w:fldCharType="end"/>
      </w:r>
      <w:r w:rsidRPr="00335314">
        <w:rPr>
          <w:szCs w:val="24"/>
          <w:lang w:val="en-GB"/>
        </w:rPr>
        <w:t xml:space="preserve">. </w:t>
      </w:r>
      <w:r w:rsidR="00ED0BC6" w:rsidRPr="00335314">
        <w:rPr>
          <w:rFonts w:eastAsia="Calibri" w:cs="Times New Roman"/>
          <w:szCs w:val="24"/>
          <w:lang w:val="en-GB"/>
        </w:rPr>
        <w:t xml:space="preserve">The Hulu Langat district is home to a large number of new communities, as can be seen by the abundance of built housing projects in the region </w:t>
      </w:r>
      <w:r w:rsidR="00ED0BC6" w:rsidRPr="00335314">
        <w:rPr>
          <w:rFonts w:eastAsia="Calibri" w:cs="Times New Roman"/>
          <w:szCs w:val="24"/>
          <w:lang w:val="en-GB"/>
        </w:rPr>
        <w:fldChar w:fldCharType="begin" w:fldLock="1"/>
      </w:r>
      <w:r w:rsidR="00A71A90" w:rsidRPr="00335314">
        <w:rPr>
          <w:rFonts w:eastAsia="Calibri" w:cs="Times New Roman"/>
          <w:szCs w:val="24"/>
          <w:lang w:val="en-GB"/>
        </w:rPr>
        <w:instrText>ADDIN CSL_CITATION {"citationItems":[{"id":"ITEM-1","itemData":{"DOI":"10.1088/1755-1315/169/1/012016","ISSN":"17551315","abstract":"The process of globalization and urbanization is growing rapidly in Southeast Asia. In Malaysia, one of the fastest growing areas is in Langat Basin, Selangor. Outrageous process the city to the periphery is now growing towards the southern corridor. This article discusses the use of geographical information system to spatially analyze the development of the built-up area in the north of Selangor. The purpose is to identify areas experiencing high-intensity development. The development of the built-up area has affected the environment, society and economic development of the area. The result shows rapid development has increased pressure to the Langat basin since the 1990s. In 1996 the built-up area is about 23017.8 square km. It had increased to 119587 sq km in 2016. This shows that developed areas had increased 40.70% over the period of 20 years from 1996 to 2016. This indicates that the area has been experiencing high development pressure over the period. More importantly, the pattern of urban development was not evenly distributed throughout the study area. This situation needs to be addressed so that rural area is protected from further development pressure.","author":[{"dropping-particle":"","family":"Majid","given":"Nuriah Abd","non-dropping-particle":"","parse-names":false,"suffix":""},{"dropping-particle":"","family":"Rainis","given":"Ruslan","non-dropping-particle":"","parse-names":false,"suffix":""},{"dropping-particle":"","family":"Mohamed","given":"Ahmad Fariz","non-dropping-particle":"","parse-names":false,"suffix":""}],"container-title":"IOP Conference Series: Earth and Environmental Science","id":"ITEM-1","issue":"1","issued":{"date-parts":[["2018"]]},"title":"Spatial analysis of development pressure in the Langat Basin, Selangor, Malaysia","type":"article-journal","volume":"169"},"uris":["http://www.mendeley.com/documents/?uuid=9db642a3-50f2-427f-970e-136b6ffbedb3"]}],"mendeley":{"formattedCitation":"(Majid et al., 2018)","plainTextFormattedCitation":"(Majid et al., 2018)","previouslyFormattedCitation":"(Majid et al., 2018)"},"properties":{"noteIndex":0},"schema":"https://github.com/citation-style-language/schema/raw/master/csl-citation.json"}</w:instrText>
      </w:r>
      <w:r w:rsidR="00ED0BC6" w:rsidRPr="00335314">
        <w:rPr>
          <w:rFonts w:eastAsia="Calibri" w:cs="Times New Roman"/>
          <w:szCs w:val="24"/>
          <w:lang w:val="en-GB"/>
        </w:rPr>
        <w:fldChar w:fldCharType="separate"/>
      </w:r>
      <w:r w:rsidR="00ED0BC6" w:rsidRPr="00335314">
        <w:rPr>
          <w:rFonts w:eastAsia="Calibri" w:cs="Times New Roman"/>
          <w:noProof/>
          <w:szCs w:val="24"/>
          <w:lang w:val="en-GB"/>
        </w:rPr>
        <w:t>(Majid et al., 2018)</w:t>
      </w:r>
      <w:r w:rsidR="00ED0BC6" w:rsidRPr="00335314">
        <w:rPr>
          <w:rFonts w:eastAsia="Calibri" w:cs="Times New Roman"/>
          <w:szCs w:val="24"/>
          <w:lang w:val="en-GB"/>
        </w:rPr>
        <w:fldChar w:fldCharType="end"/>
      </w:r>
      <w:r w:rsidR="00CE2BE4" w:rsidRPr="00335314">
        <w:rPr>
          <w:rFonts w:eastAsia="Calibri" w:cs="Times New Roman"/>
          <w:szCs w:val="24"/>
          <w:lang w:val="en-GB"/>
        </w:rPr>
        <w:t xml:space="preserve">. </w:t>
      </w:r>
      <w:r w:rsidR="00EB5221" w:rsidRPr="00335314">
        <w:rPr>
          <w:rFonts w:eastAsia="Calibri" w:cs="Times New Roman"/>
          <w:szCs w:val="24"/>
          <w:lang w:val="en-GB"/>
        </w:rPr>
        <w:t xml:space="preserve">Forest and agricultural land in some of these areas </w:t>
      </w:r>
      <w:r w:rsidR="00921B17" w:rsidRPr="00335314">
        <w:rPr>
          <w:rFonts w:eastAsia="Calibri" w:cs="Times New Roman"/>
          <w:szCs w:val="24"/>
          <w:lang w:val="en-GB"/>
        </w:rPr>
        <w:t>have</w:t>
      </w:r>
      <w:r w:rsidR="00EB5221" w:rsidRPr="00335314">
        <w:rPr>
          <w:rFonts w:eastAsia="Calibri" w:cs="Times New Roman"/>
          <w:szCs w:val="24"/>
          <w:lang w:val="en-GB"/>
        </w:rPr>
        <w:t xml:space="preserve"> been converted to residential or commercial use. </w:t>
      </w:r>
      <w:r w:rsidR="00EB5221" w:rsidRPr="00335314">
        <w:rPr>
          <w:szCs w:val="24"/>
          <w:lang w:val="en-GB"/>
        </w:rPr>
        <w:t xml:space="preserve">Within the scope of this research, the components of the built </w:t>
      </w:r>
      <w:r w:rsidR="00F17C40" w:rsidRPr="00335314">
        <w:rPr>
          <w:szCs w:val="24"/>
          <w:lang w:val="en-GB"/>
        </w:rPr>
        <w:t>environment included urban and</w:t>
      </w:r>
      <w:r w:rsidR="00184C9F" w:rsidRPr="00335314">
        <w:rPr>
          <w:szCs w:val="24"/>
          <w:lang w:val="en-GB"/>
        </w:rPr>
        <w:t xml:space="preserve"> sub</w:t>
      </w:r>
      <w:r w:rsidR="00F17C40" w:rsidRPr="00335314">
        <w:rPr>
          <w:szCs w:val="24"/>
          <w:lang w:val="en-GB"/>
        </w:rPr>
        <w:t xml:space="preserve">urban (with </w:t>
      </w:r>
      <w:r w:rsidR="00EB5221" w:rsidRPr="00335314">
        <w:rPr>
          <w:szCs w:val="24"/>
          <w:lang w:val="en-GB"/>
        </w:rPr>
        <w:t>rural settings</w:t>
      </w:r>
      <w:r w:rsidR="00F17C40" w:rsidRPr="00335314">
        <w:rPr>
          <w:szCs w:val="24"/>
          <w:lang w:val="en-GB"/>
        </w:rPr>
        <w:t>)</w:t>
      </w:r>
      <w:r w:rsidR="00EB5221" w:rsidRPr="00335314">
        <w:rPr>
          <w:szCs w:val="24"/>
          <w:lang w:val="en-GB"/>
        </w:rPr>
        <w:t xml:space="preserve"> which include </w:t>
      </w:r>
      <w:r w:rsidR="00EB5221" w:rsidRPr="00335314">
        <w:rPr>
          <w:rFonts w:eastAsia="Calibri" w:cs="Times New Roman"/>
          <w:szCs w:val="24"/>
          <w:lang w:val="en-GB"/>
        </w:rPr>
        <w:t>settlements, businesses, and industrial development areas in Hulu Langat. In this study, built environment components were mapped into a single built-up map (Figure 7 a).</w:t>
      </w:r>
    </w:p>
    <w:p w14:paraId="6B0F08A3" w14:textId="77777777" w:rsidR="00CE2BE4" w:rsidRPr="00335314" w:rsidRDefault="00CE2BE4" w:rsidP="00335314">
      <w:pPr>
        <w:pStyle w:val="NoSpacing"/>
        <w:ind w:firstLine="720"/>
        <w:jc w:val="both"/>
        <w:rPr>
          <w:rFonts w:eastAsia="Calibri" w:cs="Times New Roman"/>
          <w:szCs w:val="24"/>
          <w:lang w:val="en-GB"/>
        </w:rPr>
      </w:pPr>
    </w:p>
    <w:p w14:paraId="7AB6E914" w14:textId="4C7C7E83" w:rsidR="00CE2BE4" w:rsidRPr="00335314" w:rsidRDefault="00DB00C9" w:rsidP="00335314">
      <w:pPr>
        <w:pStyle w:val="NoSpacing"/>
        <w:jc w:val="both"/>
        <w:rPr>
          <w:rFonts w:cs="Times New Roman"/>
          <w:i/>
          <w:szCs w:val="24"/>
          <w:lang w:val="en-GB"/>
        </w:rPr>
      </w:pPr>
      <w:r w:rsidRPr="00335314">
        <w:rPr>
          <w:rFonts w:cs="Times New Roman"/>
          <w:i/>
          <w:szCs w:val="24"/>
          <w:lang w:val="en-GB"/>
        </w:rPr>
        <w:t xml:space="preserve">Administrative </w:t>
      </w:r>
      <w:r w:rsidR="00335314">
        <w:rPr>
          <w:rFonts w:cs="Times New Roman"/>
          <w:i/>
          <w:szCs w:val="24"/>
          <w:lang w:val="en-GB"/>
        </w:rPr>
        <w:t>b</w:t>
      </w:r>
      <w:r w:rsidRPr="00335314">
        <w:rPr>
          <w:rFonts w:cs="Times New Roman"/>
          <w:i/>
          <w:szCs w:val="24"/>
          <w:lang w:val="en-GB"/>
        </w:rPr>
        <w:t xml:space="preserve">oundaries mapping </w:t>
      </w:r>
    </w:p>
    <w:p w14:paraId="0BCBF183" w14:textId="77777777" w:rsidR="00CE2BE4" w:rsidRPr="00335314" w:rsidRDefault="00CE2BE4" w:rsidP="00335314">
      <w:pPr>
        <w:pStyle w:val="NoSpacing"/>
        <w:jc w:val="both"/>
        <w:rPr>
          <w:rFonts w:cs="Times New Roman"/>
          <w:i/>
          <w:szCs w:val="24"/>
          <w:lang w:val="en-GB"/>
        </w:rPr>
      </w:pPr>
    </w:p>
    <w:p w14:paraId="6063C83C" w14:textId="565D0200" w:rsidR="00E4190C" w:rsidRPr="00335314" w:rsidRDefault="00A71A90" w:rsidP="00335314">
      <w:pPr>
        <w:pStyle w:val="NoSpacing"/>
        <w:jc w:val="both"/>
        <w:rPr>
          <w:rFonts w:cs="Times New Roman"/>
          <w:iCs/>
          <w:szCs w:val="24"/>
          <w:lang w:val="en-GB"/>
        </w:rPr>
      </w:pPr>
      <w:r w:rsidRPr="00335314">
        <w:rPr>
          <w:rFonts w:cs="Times New Roman"/>
          <w:iCs/>
          <w:szCs w:val="24"/>
          <w:lang w:val="en-GB"/>
        </w:rPr>
        <w:t xml:space="preserve">For proper map delineation, the boundary is required. This is useful for LCA studies because it defines projected urban growth for future planning requirements. </w:t>
      </w:r>
      <w:r w:rsidR="00921B17" w:rsidRPr="00335314">
        <w:rPr>
          <w:rFonts w:cs="Times New Roman"/>
          <w:iCs/>
          <w:szCs w:val="24"/>
          <w:lang w:val="en-GB"/>
        </w:rPr>
        <w:t>The urban</w:t>
      </w:r>
      <w:r w:rsidRPr="00335314">
        <w:rPr>
          <w:rFonts w:cs="Times New Roman"/>
          <w:iCs/>
          <w:szCs w:val="24"/>
          <w:lang w:val="en-GB"/>
        </w:rPr>
        <w:t xml:space="preserve"> extent in major cities is typically defined by political boundaries (also called administrative boundaries) to simplify land management and administration </w:t>
      </w:r>
      <w:r w:rsidRPr="00335314">
        <w:rPr>
          <w:rFonts w:cs="Times New Roman"/>
          <w:iCs/>
          <w:szCs w:val="24"/>
          <w:lang w:val="en-GB"/>
        </w:rPr>
        <w:fldChar w:fldCharType="begin" w:fldLock="1"/>
      </w:r>
      <w:r w:rsidR="00EA3552" w:rsidRPr="00335314">
        <w:rPr>
          <w:rFonts w:cs="Times New Roman"/>
          <w:iCs/>
          <w:szCs w:val="24"/>
          <w:lang w:val="en-GB"/>
        </w:rPr>
        <w:instrText>ADDIN CSL_CITATION {"citationItems":[{"id":"ITEM-1","itemData":{"DOI":"10.1016/j.landusepol.2020.104601","ISSN":"02648377","abstract":"Unexceptionally all metropolitan areas throughout the world are surrounded by peri-urban areas that are neither urban nor rural in the conventional sense. Peri-urban areas are transition spaces, where the changes in different land uses are incessantly occurring. Determining the boundaries of these areas are critical to develop appropriate policies to manage and preserve them. The perpetual transition in peri-urban landscapes makes the boundary demarcation of these areas highly difficult. This paper aims to answer the question of what the most suitable methodological approach to demarcate peri-urban areas is. In order to address this question, the study undertakes a systematic review of the relevant literature. The findings show that a generic method does not exist to demarcate peri-urban areas as characteristics of peri-urban areas are not uniform across the globe. This paper advocates that techniques for peri-urban demarcation should be geographically specific, and in every case the regional and local contexts–e.g., political system, institutional arrangement, societal characteristic, environmental qualities, and economic drivers that underpin the peri-urban development—should be considered. The study provides insights to policymakers in order to determine peri-urban boundaries by tailoring available peri-urban demarcation techniques to their regional and local contexts.","author":[{"dropping-particle":"","family":"Mortoja","given":"Md Golam","non-dropping-particle":"","parse-names":false,"suffix":""},{"dropping-particle":"","family":"Yigitcanlar","given":"Tan","non-dropping-particle":"","parse-names":false,"suffix":""},{"dropping-particle":"","family":"Mayere","given":"Severine","non-dropping-particle":"","parse-names":false,"suffix":""}],"container-title":"Land Use Policy","id":"ITEM-1","issue":"September 2019","issued":{"date-parts":[["2020"]]},"page":"104601","publisher":"Elsevier","title":"What is the most suitable methodological approach to demarcate peri-urban areas? A systematic review of the literature","type":"article-journal","volume":"95"},"uris":["http://www.mendeley.com/documents/?uuid=84d457e8-4308-490f-9c7d-ec14f5ff059a"]}],"mendeley":{"formattedCitation":"(Mortoja et al., 2020)","plainTextFormattedCitation":"(Mortoja et al., 2020)","previouslyFormattedCitation":"(Mortoja et al., 2020)"},"properties":{"noteIndex":0},"schema":"https://github.com/citation-style-language/schema/raw/master/csl-citation.json"}</w:instrText>
      </w:r>
      <w:r w:rsidRPr="00335314">
        <w:rPr>
          <w:rFonts w:cs="Times New Roman"/>
          <w:iCs/>
          <w:szCs w:val="24"/>
          <w:lang w:val="en-GB"/>
        </w:rPr>
        <w:fldChar w:fldCharType="separate"/>
      </w:r>
      <w:r w:rsidRPr="00335314">
        <w:rPr>
          <w:rFonts w:cs="Times New Roman"/>
          <w:iCs/>
          <w:noProof/>
          <w:szCs w:val="24"/>
          <w:lang w:val="en-GB"/>
        </w:rPr>
        <w:t>(Mortoja et al., 2020)</w:t>
      </w:r>
      <w:r w:rsidRPr="00335314">
        <w:rPr>
          <w:rFonts w:cs="Times New Roman"/>
          <w:iCs/>
          <w:szCs w:val="24"/>
          <w:lang w:val="en-GB"/>
        </w:rPr>
        <w:fldChar w:fldCharType="end"/>
      </w:r>
      <w:r w:rsidR="00EA3552" w:rsidRPr="00335314">
        <w:rPr>
          <w:rFonts w:cs="Times New Roman"/>
          <w:iCs/>
          <w:szCs w:val="24"/>
          <w:lang w:val="en-GB"/>
        </w:rPr>
        <w:t>. Administrative decisions have a significant impact on how planning trends are intertwined with a wide range of functional and spatial relationships</w:t>
      </w:r>
      <w:r w:rsidR="000429F7" w:rsidRPr="00335314">
        <w:rPr>
          <w:rFonts w:cs="Times New Roman"/>
          <w:iCs/>
          <w:szCs w:val="24"/>
          <w:lang w:val="en-GB"/>
        </w:rPr>
        <w:t xml:space="preserve"> </w:t>
      </w:r>
      <w:r w:rsidR="000429F7" w:rsidRPr="00335314">
        <w:rPr>
          <w:rFonts w:cs="Times New Roman"/>
          <w:iCs/>
          <w:szCs w:val="24"/>
          <w:lang w:val="en-GB"/>
        </w:rPr>
        <w:fldChar w:fldCharType="begin" w:fldLock="1"/>
      </w:r>
      <w:r w:rsidR="00703AEE" w:rsidRPr="00335314">
        <w:rPr>
          <w:rFonts w:cs="Times New Roman"/>
          <w:iCs/>
          <w:szCs w:val="24"/>
          <w:lang w:val="en-GB"/>
        </w:rPr>
        <w:instrText>ADDIN CSL_CITATION {"citationItems":[{"id":"ITEM-1","itemData":{"DOI":"10.3390/su12114638","ISSN":"20711050","abstract":"Events associated with growing suburbanisation and transport infrastructure lead to changes in the use of rural land reaching further and further from the central city. The present research focuses on the impact of the location of the municipality of Skawina and the functioning of its rural areas in the impact zone of Krakow. The first step to determine the transformations in the municipality of Skawina caused by the growth of Krakow and its suburban zone was to investigate the internal conditions in the municipality, such as its spatial development or functional structure, and external conditions such as its demographic transformations. Next, the development of the settlement structure in recent years and land management changes were investigated. The paper focuses on the introduction of typical urban features and functions into rural areas to identify the transformations and their dynamics. The status of the space was diagnosed by interpreting the map documentation for the administrative boundaries of the municipality of Skawina, regarding the presentation of the spatial development in 2006 and in 2014 to 2016, by verifying the existing planning documentation, and by visiting the site. The conclusions can be the basis for guidelines to protect the traditional rural and cultural landscape near Krakow.","author":[{"dropping-particle":"","family":"Wilkosz-Mamcarczyk","given":"Magdalena","non-dropping-particle":"","parse-names":false,"suffix":""},{"dropping-particle":"","family":"Olczak","given":"Barbara","non-dropping-particle":"","parse-names":false,"suffix":""},{"dropping-particle":"","family":"Prus","given":"Barbara","non-dropping-particle":"","parse-names":false,"suffix":""}],"container-title":"Sustainability (Switzerland)","id":"ITEM-1","issue":"11","issued":{"date-parts":[["2020"]]},"page":"1-24","title":"Urban features in rural landscape: A case study of the municipality of Skawina","type":"article-journal","volume":"12"},"uris":["http://www.mendeley.com/documents/?uuid=732124c6-4174-4727-922c-69b3bfdb5a54"]}],"mendeley":{"formattedCitation":"(Wilkosz-Mamcarczyk et al., 2020)","plainTextFormattedCitation":"(Wilkosz-Mamcarczyk et al., 2020)","previouslyFormattedCitation":"(Wilkosz-Mamcarczyk et al., 2020)"},"properties":{"noteIndex":0},"schema":"https://github.com/citation-style-language/schema/raw/master/csl-citation.json"}</w:instrText>
      </w:r>
      <w:r w:rsidR="000429F7" w:rsidRPr="00335314">
        <w:rPr>
          <w:rFonts w:cs="Times New Roman"/>
          <w:iCs/>
          <w:szCs w:val="24"/>
          <w:lang w:val="en-GB"/>
        </w:rPr>
        <w:fldChar w:fldCharType="separate"/>
      </w:r>
      <w:r w:rsidR="000429F7" w:rsidRPr="00335314">
        <w:rPr>
          <w:rFonts w:cs="Times New Roman"/>
          <w:iCs/>
          <w:noProof/>
          <w:szCs w:val="24"/>
          <w:lang w:val="en-GB"/>
        </w:rPr>
        <w:t>(Wilkosz-Mamcarczyk et al., 2020)</w:t>
      </w:r>
      <w:r w:rsidR="000429F7" w:rsidRPr="00335314">
        <w:rPr>
          <w:rFonts w:cs="Times New Roman"/>
          <w:iCs/>
          <w:szCs w:val="24"/>
          <w:lang w:val="en-GB"/>
        </w:rPr>
        <w:fldChar w:fldCharType="end"/>
      </w:r>
      <w:r w:rsidR="00EA3552" w:rsidRPr="00335314">
        <w:rPr>
          <w:rFonts w:cs="Times New Roman"/>
          <w:iCs/>
          <w:szCs w:val="24"/>
          <w:lang w:val="en-GB"/>
        </w:rPr>
        <w:t xml:space="preserve">. </w:t>
      </w:r>
      <w:r w:rsidR="00703AEE" w:rsidRPr="00335314">
        <w:rPr>
          <w:rFonts w:cs="Times New Roman"/>
          <w:iCs/>
          <w:szCs w:val="24"/>
          <w:lang w:val="en-GB"/>
        </w:rPr>
        <w:t>Statistics from the census are also linked to administrative boundaries in the planning process. This allows planners to gain valuable insight into the socioeconomic characteristics of various types of communities, such as urban, suburban, and rural areas.</w:t>
      </w:r>
      <w:r w:rsidR="00C948CD" w:rsidRPr="00335314">
        <w:rPr>
          <w:rFonts w:cs="Times New Roman"/>
          <w:iCs/>
          <w:szCs w:val="24"/>
          <w:lang w:val="en-GB"/>
        </w:rPr>
        <w:t xml:space="preserve"> The </w:t>
      </w:r>
      <w:r w:rsidR="00703AEE" w:rsidRPr="00335314">
        <w:rPr>
          <w:rFonts w:cs="Times New Roman"/>
          <w:iCs/>
          <w:szCs w:val="24"/>
          <w:lang w:val="en-GB"/>
        </w:rPr>
        <w:fldChar w:fldCharType="begin" w:fldLock="1"/>
      </w:r>
      <w:r w:rsidR="009813E1" w:rsidRPr="00335314">
        <w:rPr>
          <w:rFonts w:cs="Times New Roman"/>
          <w:iCs/>
          <w:szCs w:val="24"/>
          <w:lang w:val="en-GB"/>
        </w:rPr>
        <w:instrText>ADDIN CSL_CITATION {"citationItems":[{"id":"ITEM-1","itemData":{"URL":"https://www.planmalaysia.gov.my/","author":[{"dropping-particle":"","family":"Jabatan Perancangan Bandar dan Desa","given":"Semenanjung Malaysia","non-dropping-particle":"","parse-names":false,"suffix":""}],"id":"ITEM-1","issued":{"date-parts":[["2023"]]},"title":"PLANMalaysia","type":"webpage"},"uris":["http://www.mendeley.com/documents/?uuid=07ab39ef-19b3-4f10-8ac2-d418033fd125"]}],"mendeley":{"formattedCitation":"(Jabatan Perancangan Bandar dan Desa, 2023)","manualFormatting":"Town and Country Planning Department of Malaysia ","plainTextFormattedCitation":"(Jabatan Perancangan Bandar dan Desa, 2023)","previouslyFormattedCitation":"(Jabatan Perancangan Bandar dan Desa, 2023)"},"properties":{"noteIndex":0},"schema":"https://github.com/citation-style-language/schema/raw/master/csl-citation.json"}</w:instrText>
      </w:r>
      <w:r w:rsidR="00703AEE" w:rsidRPr="00335314">
        <w:rPr>
          <w:rFonts w:cs="Times New Roman"/>
          <w:iCs/>
          <w:szCs w:val="24"/>
          <w:lang w:val="en-GB"/>
        </w:rPr>
        <w:fldChar w:fldCharType="separate"/>
      </w:r>
      <w:r w:rsidR="00703AEE" w:rsidRPr="00335314">
        <w:rPr>
          <w:rFonts w:cs="Times New Roman"/>
          <w:iCs/>
          <w:noProof/>
          <w:szCs w:val="24"/>
          <w:lang w:val="en-GB"/>
        </w:rPr>
        <w:t xml:space="preserve">Town and Country Planning Department of Malaysia </w:t>
      </w:r>
      <w:r w:rsidR="00703AEE" w:rsidRPr="00335314">
        <w:rPr>
          <w:rFonts w:cs="Times New Roman"/>
          <w:iCs/>
          <w:szCs w:val="24"/>
          <w:lang w:val="en-GB"/>
        </w:rPr>
        <w:fldChar w:fldCharType="end"/>
      </w:r>
      <w:r w:rsidR="00C948CD" w:rsidRPr="00335314">
        <w:rPr>
          <w:rFonts w:cs="Times New Roman"/>
          <w:iCs/>
          <w:szCs w:val="24"/>
          <w:lang w:val="en-GB"/>
        </w:rPr>
        <w:t>website</w:t>
      </w:r>
      <w:r w:rsidR="00703AEE" w:rsidRPr="00335314">
        <w:rPr>
          <w:rFonts w:cs="Times New Roman"/>
          <w:iCs/>
          <w:szCs w:val="24"/>
          <w:lang w:val="en-GB"/>
        </w:rPr>
        <w:t xml:space="preserve"> was referred </w:t>
      </w:r>
      <w:r w:rsidR="00921B17" w:rsidRPr="00335314">
        <w:rPr>
          <w:rFonts w:cs="Times New Roman"/>
          <w:iCs/>
          <w:szCs w:val="24"/>
          <w:lang w:val="en-GB"/>
        </w:rPr>
        <w:t xml:space="preserve">to </w:t>
      </w:r>
      <w:r w:rsidR="00703AEE" w:rsidRPr="00335314">
        <w:rPr>
          <w:rFonts w:cs="Times New Roman"/>
          <w:iCs/>
          <w:szCs w:val="24"/>
          <w:lang w:val="en-GB"/>
        </w:rPr>
        <w:t xml:space="preserve">in establishing the boundary map of the Hulu Langat district </w:t>
      </w:r>
      <w:r w:rsidR="00C948CD" w:rsidRPr="00335314">
        <w:rPr>
          <w:rFonts w:cs="Times New Roman"/>
          <w:iCs/>
          <w:szCs w:val="24"/>
          <w:lang w:val="en-GB"/>
        </w:rPr>
        <w:t>so that more precise information on the limits of the study area</w:t>
      </w:r>
      <w:r w:rsidR="00E4190C" w:rsidRPr="00335314">
        <w:rPr>
          <w:rFonts w:cs="Times New Roman"/>
          <w:iCs/>
          <w:szCs w:val="24"/>
          <w:lang w:val="en-GB"/>
        </w:rPr>
        <w:t xml:space="preserve"> could be obtained (Figure 7 b)</w:t>
      </w:r>
    </w:p>
    <w:p w14:paraId="06910801" w14:textId="77777777" w:rsidR="00052DD1" w:rsidRPr="00907515" w:rsidRDefault="00052DD1" w:rsidP="00E4190C">
      <w:pPr>
        <w:pStyle w:val="NoSpacing"/>
        <w:jc w:val="both"/>
        <w:rPr>
          <w:rFonts w:cs="Times New Roman"/>
          <w:iCs/>
          <w:szCs w:val="24"/>
          <w:lang w:val="en-GB"/>
        </w:rPr>
      </w:pPr>
    </w:p>
    <w:p w14:paraId="5B15A506" w14:textId="570EAB17" w:rsidR="002E1F9B" w:rsidRPr="00907515" w:rsidRDefault="006C658B" w:rsidP="00EF3735">
      <w:pPr>
        <w:pStyle w:val="NoSpacing"/>
        <w:jc w:val="both"/>
        <w:rPr>
          <w:rFonts w:cs="Times New Roman"/>
          <w:iCs/>
          <w:szCs w:val="24"/>
          <w:lang w:val="en-GB"/>
        </w:rPr>
      </w:pPr>
      <w:r w:rsidRPr="00907515">
        <w:rPr>
          <w:rFonts w:cs="Times New Roman"/>
          <w:b/>
          <w:bCs/>
          <w:noProof/>
          <w:szCs w:val="24"/>
          <w:lang w:val="en-MY" w:eastAsia="en-MY"/>
        </w:rPr>
        <mc:AlternateContent>
          <mc:Choice Requires="wps">
            <w:drawing>
              <wp:anchor distT="45720" distB="45720" distL="114300" distR="114300" simplePos="0" relativeHeight="251753472" behindDoc="0" locked="0" layoutInCell="1" allowOverlap="1" wp14:anchorId="63219741" wp14:editId="170243FE">
                <wp:simplePos x="0" y="0"/>
                <wp:positionH relativeFrom="margin">
                  <wp:posOffset>113970</wp:posOffset>
                </wp:positionH>
                <wp:positionV relativeFrom="paragraph">
                  <wp:posOffset>37465</wp:posOffset>
                </wp:positionV>
                <wp:extent cx="406400" cy="343535"/>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5460A928" w14:textId="77777777" w:rsidR="00412670" w:rsidRPr="0098210F" w:rsidRDefault="00412670" w:rsidP="000D6685">
                            <w:pPr>
                              <w:pStyle w:val="NoSpacing"/>
                              <w:rPr>
                                <w:sz w:val="20"/>
                                <w:szCs w:val="18"/>
                              </w:rPr>
                            </w:pPr>
                            <w:r w:rsidRPr="0098210F">
                              <w:rPr>
                                <w:sz w:val="20"/>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219741" id="_x0000_s1033" type="#_x0000_t202" style="position:absolute;left:0;text-align:left;margin-left:8.95pt;margin-top:2.95pt;width:32pt;height:27.0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" filled="f" stroked="f">
                <v:textbox>
                  <w:txbxContent>
                    <w:p w14:paraId="5460A928" w14:textId="77777777" w:rsidR="00412670" w:rsidRPr="0098210F" w:rsidRDefault="00412670" w:rsidP="000D6685">
                      <w:pPr>
                        <w:pStyle w:val="NoSpacing"/>
                        <w:rPr>
                          <w:sz w:val="20"/>
                          <w:szCs w:val="18"/>
                        </w:rPr>
                      </w:pPr>
                      <w:r w:rsidRPr="0098210F">
                        <w:rPr>
                          <w:sz w:val="20"/>
                          <w:szCs w:val="18"/>
                        </w:rPr>
                        <w:t>(a)</w:t>
                      </w:r>
                    </w:p>
                  </w:txbxContent>
                </v:textbox>
                <w10:wrap anchorx="margin"/>
              </v:shape>
            </w:pict>
          </mc:Fallback>
        </mc:AlternateContent>
      </w:r>
      <w:r w:rsidR="000D6685" w:rsidRPr="00907515">
        <w:rPr>
          <w:rFonts w:cs="Times New Roman"/>
          <w:b/>
          <w:bCs/>
          <w:noProof/>
          <w:szCs w:val="24"/>
          <w:lang w:val="en-MY" w:eastAsia="en-MY"/>
        </w:rPr>
        <mc:AlternateContent>
          <mc:Choice Requires="wps">
            <w:drawing>
              <wp:anchor distT="45720" distB="45720" distL="114300" distR="114300" simplePos="0" relativeHeight="251755520" behindDoc="0" locked="0" layoutInCell="1" allowOverlap="1" wp14:anchorId="2F0C5C78" wp14:editId="5452366A">
                <wp:simplePos x="0" y="0"/>
                <wp:positionH relativeFrom="margin">
                  <wp:posOffset>2745130</wp:posOffset>
                </wp:positionH>
                <wp:positionV relativeFrom="paragraph">
                  <wp:posOffset>23495</wp:posOffset>
                </wp:positionV>
                <wp:extent cx="406400" cy="343535"/>
                <wp:effectExtent l="0" t="0" r="0"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4F284318" w14:textId="400F6F38" w:rsidR="00412670" w:rsidRPr="0098210F" w:rsidRDefault="00412670" w:rsidP="000D6685">
                            <w:pPr>
                              <w:pStyle w:val="NoSpacing"/>
                              <w:rPr>
                                <w:sz w:val="20"/>
                                <w:szCs w:val="18"/>
                              </w:rPr>
                            </w:pPr>
                            <w:r w:rsidRPr="0098210F">
                              <w:rPr>
                                <w:sz w:val="20"/>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0C5C78" id="_x0000_s1034" type="#_x0000_t202" style="position:absolute;left:0;text-align:left;margin-left:216.15pt;margin-top:1.85pt;width:32pt;height:27.0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" filled="f" stroked="f">
                <v:textbox>
                  <w:txbxContent>
                    <w:p w14:paraId="4F284318" w14:textId="400F6F38" w:rsidR="00412670" w:rsidRPr="0098210F" w:rsidRDefault="00412670" w:rsidP="000D6685">
                      <w:pPr>
                        <w:pStyle w:val="NoSpacing"/>
                        <w:rPr>
                          <w:sz w:val="20"/>
                          <w:szCs w:val="18"/>
                        </w:rPr>
                      </w:pPr>
                      <w:r w:rsidRPr="0098210F">
                        <w:rPr>
                          <w:sz w:val="20"/>
                          <w:szCs w:val="18"/>
                        </w:rPr>
                        <w:t>(b)</w:t>
                      </w:r>
                    </w:p>
                  </w:txbxContent>
                </v:textbox>
                <w10:wrap anchorx="margin"/>
              </v:shape>
            </w:pict>
          </mc:Fallback>
        </mc:AlternateContent>
      </w:r>
      <w:r w:rsidR="000D6685" w:rsidRPr="00907515">
        <w:rPr>
          <w:rFonts w:eastAsia="Calibri" w:cs="Times New Roman"/>
          <w:noProof/>
          <w:szCs w:val="24"/>
          <w:lang w:val="en-MY" w:eastAsia="en-MY"/>
        </w:rPr>
        <mc:AlternateContent>
          <mc:Choice Requires="wpg">
            <w:drawing>
              <wp:anchor distT="0" distB="0" distL="114300" distR="114300" simplePos="0" relativeHeight="251721728" behindDoc="0" locked="0" layoutInCell="1" allowOverlap="1" wp14:anchorId="3AC79F2C" wp14:editId="68C687E4">
                <wp:simplePos x="0" y="0"/>
                <wp:positionH relativeFrom="column">
                  <wp:posOffset>3063875</wp:posOffset>
                </wp:positionH>
                <wp:positionV relativeFrom="paragraph">
                  <wp:posOffset>21590</wp:posOffset>
                </wp:positionV>
                <wp:extent cx="2200275" cy="2846070"/>
                <wp:effectExtent l="19050" t="19050" r="28575" b="11430"/>
                <wp:wrapNone/>
                <wp:docPr id="212" name="Group 212"/>
                <wp:cNvGraphicFramePr/>
                <a:graphic xmlns:a="http://schemas.openxmlformats.org/drawingml/2006/main">
                  <a:graphicData uri="http://schemas.microsoft.com/office/word/2010/wordprocessingGroup">
                    <wpg:wgp>
                      <wpg:cNvGrpSpPr/>
                      <wpg:grpSpPr>
                        <a:xfrm>
                          <a:off x="0" y="0"/>
                          <a:ext cx="2200275" cy="2846070"/>
                          <a:chOff x="0" y="0"/>
                          <a:chExt cx="2200275" cy="2846070"/>
                        </a:xfrm>
                      </wpg:grpSpPr>
                      <pic:pic xmlns:pic="http://schemas.openxmlformats.org/drawingml/2006/picture">
                        <pic:nvPicPr>
                          <pic:cNvPr id="47" name="Picture 47" descr="D:\ALL GIS DATA\HULULANGATCHAR\ALL.TIFF\HLLCA-district.tif"/>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200275" cy="2846070"/>
                          </a:xfrm>
                          <a:prstGeom prst="rect">
                            <a:avLst/>
                          </a:prstGeom>
                          <a:noFill/>
                          <a:ln>
                            <a:solidFill>
                              <a:schemeClr val="tx1"/>
                            </a:solidFill>
                          </a:ln>
                        </pic:spPr>
                      </pic:pic>
                      <pic:pic xmlns:pic="http://schemas.openxmlformats.org/drawingml/2006/picture">
                        <pic:nvPicPr>
                          <pic:cNvPr id="211" name="Picture 211"/>
                          <pic:cNvPicPr>
                            <a:picLocks noChangeAspect="1"/>
                          </pic:cNvPicPr>
                        </pic:nvPicPr>
                        <pic:blipFill rotWithShape="1">
                          <a:blip r:embed="rId40">
                            <a:extLst>
                              <a:ext uri="{28A0092B-C50C-407E-A947-70E740481C1C}">
                                <a14:useLocalDpi xmlns:a14="http://schemas.microsoft.com/office/drawing/2010/main" val="0"/>
                              </a:ext>
                            </a:extLst>
                          </a:blip>
                          <a:srcRect l="13860" t="19268" r="36135" b="31347"/>
                          <a:stretch/>
                        </pic:blipFill>
                        <pic:spPr bwMode="auto">
                          <a:xfrm>
                            <a:off x="276989" y="2272651"/>
                            <a:ext cx="286385" cy="9334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30255423" id="Group 212" o:spid="_x0000_s1026" style="position:absolute;margin-left:241.25pt;margin-top:1.7pt;width:173.25pt;height:224.1pt;z-index:251721728" coordsize="22002,28460"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">
                <v:shape id="Picture 47" o:spid="_x0000_s1027" type="#_x0000_t75" style="position:absolute;width:22002;height:28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" stroked="t" strokecolor="black [3213]">
                  <v:imagedata r:id="rId41" o:title="HLLCA-district"/>
                  <v:path arrowok="t"/>
                </v:shape>
                <v:shape id="Picture 211" o:spid="_x0000_s1028" type="#_x0000_t75" style="position:absolute;left:2769;top:22726;width:2864;height: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">
                  <v:imagedata r:id="rId42" o:title="" croptop="12627f" cropbottom="20544f" cropleft="9083f" cropright="23681f"/>
                  <v:path arrowok="t"/>
                </v:shape>
              </v:group>
            </w:pict>
          </mc:Fallback>
        </mc:AlternateContent>
      </w:r>
      <w:r w:rsidR="00E4190C" w:rsidRPr="00907515">
        <w:rPr>
          <w:rFonts w:eastAsia="Calibri" w:cs="Times New Roman"/>
          <w:noProof/>
          <w:szCs w:val="24"/>
          <w:lang w:val="en-MY" w:eastAsia="en-MY"/>
        </w:rPr>
        <mc:AlternateContent>
          <mc:Choice Requires="wpg">
            <w:drawing>
              <wp:anchor distT="0" distB="0" distL="114300" distR="114300" simplePos="0" relativeHeight="251719680" behindDoc="0" locked="0" layoutInCell="1" allowOverlap="1" wp14:anchorId="7F7E9077" wp14:editId="43EB9E64">
                <wp:simplePos x="0" y="0"/>
                <wp:positionH relativeFrom="column">
                  <wp:posOffset>436880</wp:posOffset>
                </wp:positionH>
                <wp:positionV relativeFrom="paragraph">
                  <wp:posOffset>37465</wp:posOffset>
                </wp:positionV>
                <wp:extent cx="2199640" cy="2845435"/>
                <wp:effectExtent l="19050" t="19050" r="10160" b="12065"/>
                <wp:wrapNone/>
                <wp:docPr id="210" name="Group 210"/>
                <wp:cNvGraphicFramePr/>
                <a:graphic xmlns:a="http://schemas.openxmlformats.org/drawingml/2006/main">
                  <a:graphicData uri="http://schemas.microsoft.com/office/word/2010/wordprocessingGroup">
                    <wpg:wgp>
                      <wpg:cNvGrpSpPr/>
                      <wpg:grpSpPr>
                        <a:xfrm>
                          <a:off x="0" y="0"/>
                          <a:ext cx="2199640" cy="2845435"/>
                          <a:chOff x="0" y="0"/>
                          <a:chExt cx="2199640" cy="2845435"/>
                        </a:xfrm>
                      </wpg:grpSpPr>
                      <pic:pic xmlns:pic="http://schemas.openxmlformats.org/drawingml/2006/picture">
                        <pic:nvPicPr>
                          <pic:cNvPr id="46" name="Picture 46" descr="D:\ALL GIS DATA\HULULANGATCHAR\ALL.TIFF\HLurbsubtin2.tif"/>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199640" cy="2845435"/>
                          </a:xfrm>
                          <a:prstGeom prst="rect">
                            <a:avLst/>
                          </a:prstGeom>
                          <a:noFill/>
                          <a:ln>
                            <a:solidFill>
                              <a:schemeClr val="tx1"/>
                            </a:solidFill>
                          </a:ln>
                        </pic:spPr>
                      </pic:pic>
                      <pic:pic xmlns:pic="http://schemas.openxmlformats.org/drawingml/2006/picture">
                        <pic:nvPicPr>
                          <pic:cNvPr id="206" name="Picture 206"/>
                          <pic:cNvPicPr>
                            <a:picLocks noChangeAspect="1"/>
                          </pic:cNvPicPr>
                        </pic:nvPicPr>
                        <pic:blipFill rotWithShape="1">
                          <a:blip r:embed="rId44">
                            <a:extLst>
                              <a:ext uri="{28A0092B-C50C-407E-A947-70E740481C1C}">
                                <a14:useLocalDpi xmlns:a14="http://schemas.microsoft.com/office/drawing/2010/main" val="0"/>
                              </a:ext>
                            </a:extLst>
                          </a:blip>
                          <a:srcRect l="6845" t="26401" r="65612" b="31679"/>
                          <a:stretch/>
                        </pic:blipFill>
                        <pic:spPr bwMode="auto">
                          <a:xfrm>
                            <a:off x="263641" y="2122476"/>
                            <a:ext cx="281940" cy="79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7" name="Picture 207"/>
                          <pic:cNvPicPr>
                            <a:picLocks noChangeAspect="1"/>
                          </pic:cNvPicPr>
                        </pic:nvPicPr>
                        <pic:blipFill rotWithShape="1">
                          <a:blip r:embed="rId45">
                            <a:extLst>
                              <a:ext uri="{28A0092B-C50C-407E-A947-70E740481C1C}">
                                <a14:useLocalDpi xmlns:a14="http://schemas.microsoft.com/office/drawing/2010/main" val="0"/>
                              </a:ext>
                            </a:extLst>
                          </a:blip>
                          <a:srcRect l="6495" t="24551" r="71452" b="29927"/>
                          <a:stretch/>
                        </pic:blipFill>
                        <pic:spPr bwMode="auto">
                          <a:xfrm>
                            <a:off x="256966" y="2202569"/>
                            <a:ext cx="226060" cy="863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9" name="Picture 209"/>
                          <pic:cNvPicPr>
                            <a:picLocks noChangeAspect="1"/>
                          </pic:cNvPicPr>
                        </pic:nvPicPr>
                        <pic:blipFill rotWithShape="1">
                          <a:blip r:embed="rId46">
                            <a:extLst>
                              <a:ext uri="{28A0092B-C50C-407E-A947-70E740481C1C}">
                                <a14:useLocalDpi xmlns:a14="http://schemas.microsoft.com/office/drawing/2010/main" val="0"/>
                              </a:ext>
                            </a:extLst>
                          </a:blip>
                          <a:srcRect l="15049" t="22823" r="30697" b="28176"/>
                          <a:stretch/>
                        </pic:blipFill>
                        <pic:spPr bwMode="auto">
                          <a:xfrm>
                            <a:off x="270315" y="2272651"/>
                            <a:ext cx="312420" cy="9271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5B29F6F5" id="Group 210" o:spid="_x0000_s1026" style="position:absolute;margin-left:34.4pt;margin-top:2.95pt;width:173.2pt;height:224.05pt;z-index:251719680" coordsize="21996,28454"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">
                <v:shape id="Picture 46" o:spid="_x0000_s1027" type="#_x0000_t75" style="position:absolute;width:21996;height:28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" stroked="t" strokecolor="black [3213]">
                  <v:imagedata r:id="rId47" o:title="HLurbsubtin2"/>
                  <v:path arrowok="t"/>
                </v:shape>
                <v:shape id="Picture 206" o:spid="_x0000_s1028" type="#_x0000_t75" style="position:absolute;left:2636;top:21224;width:2819;height: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">
                  <v:imagedata r:id="rId48" o:title="" croptop="17302f" cropbottom="20761f" cropleft="4486f" cropright="42999f"/>
                  <v:path arrowok="t"/>
                </v:shape>
                <v:shape id="Picture 207" o:spid="_x0000_s1029" type="#_x0000_t75" style="position:absolute;left:2569;top:22025;width:2261;height: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">
                  <v:imagedata r:id="rId49" o:title="" croptop="16090f" cropbottom="19613f" cropleft="4257f" cropright="46827f"/>
                  <v:path arrowok="t"/>
                </v:shape>
                <v:shape id="Picture 209" o:spid="_x0000_s1030" type="#_x0000_t75" style="position:absolute;left:2703;top:22726;width:3124;height: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">
                  <v:imagedata r:id="rId50" o:title="" croptop="14957f" cropbottom="18465f" cropleft="9863f" cropright="20118f"/>
                  <v:path arrowok="t"/>
                </v:shape>
              </v:group>
            </w:pict>
          </mc:Fallback>
        </mc:AlternateContent>
      </w:r>
    </w:p>
    <w:p w14:paraId="2B3CCE31" w14:textId="02D51C61" w:rsidR="002E1F9B" w:rsidRPr="00907515" w:rsidRDefault="002E1F9B" w:rsidP="00370160">
      <w:pPr>
        <w:spacing w:line="240" w:lineRule="auto"/>
        <w:jc w:val="both"/>
        <w:rPr>
          <w:rFonts w:eastAsia="Calibri" w:cs="Times New Roman"/>
          <w:szCs w:val="24"/>
        </w:rPr>
      </w:pPr>
    </w:p>
    <w:p w14:paraId="4CE3388E" w14:textId="5BD6236D" w:rsidR="005551EB" w:rsidRPr="00907515" w:rsidRDefault="005551EB" w:rsidP="005551EB">
      <w:pPr>
        <w:pStyle w:val="NoSpacing"/>
        <w:rPr>
          <w:rFonts w:eastAsia="Calibri" w:cs="Times New Roman"/>
          <w:szCs w:val="24"/>
          <w:lang w:val="en-GB"/>
        </w:rPr>
      </w:pPr>
    </w:p>
    <w:p w14:paraId="1867CDDC" w14:textId="12280AF0" w:rsidR="0061067C" w:rsidRPr="00907515" w:rsidRDefault="0061067C" w:rsidP="005551EB">
      <w:pPr>
        <w:pStyle w:val="NoSpacing"/>
        <w:rPr>
          <w:rFonts w:eastAsia="Calibri" w:cs="Times New Roman"/>
          <w:szCs w:val="24"/>
          <w:lang w:val="en-GB"/>
        </w:rPr>
      </w:pPr>
    </w:p>
    <w:p w14:paraId="7192B10E" w14:textId="62CDF8D5" w:rsidR="0061067C" w:rsidRPr="00907515" w:rsidRDefault="0061067C" w:rsidP="005551EB">
      <w:pPr>
        <w:pStyle w:val="NoSpacing"/>
        <w:rPr>
          <w:rFonts w:cs="Times New Roman"/>
          <w:b/>
          <w:bCs/>
          <w:szCs w:val="24"/>
          <w:lang w:val="en-GB"/>
        </w:rPr>
      </w:pPr>
    </w:p>
    <w:p w14:paraId="2D7C9DB4" w14:textId="5F7CADF0" w:rsidR="00CE2BE4" w:rsidRPr="00907515" w:rsidRDefault="00CE2BE4" w:rsidP="005551EB">
      <w:pPr>
        <w:pStyle w:val="NoSpacing"/>
        <w:jc w:val="center"/>
        <w:rPr>
          <w:rFonts w:cs="Times New Roman"/>
          <w:b/>
          <w:bCs/>
          <w:szCs w:val="24"/>
          <w:lang w:val="en-GB"/>
        </w:rPr>
      </w:pPr>
    </w:p>
    <w:p w14:paraId="370AC9DF" w14:textId="1598C0CD" w:rsidR="00CE2BE4" w:rsidRPr="00907515" w:rsidRDefault="00CE2BE4" w:rsidP="005551EB">
      <w:pPr>
        <w:pStyle w:val="NoSpacing"/>
        <w:jc w:val="center"/>
        <w:rPr>
          <w:rFonts w:cs="Times New Roman"/>
          <w:b/>
          <w:bCs/>
          <w:szCs w:val="24"/>
          <w:lang w:val="en-GB"/>
        </w:rPr>
      </w:pPr>
    </w:p>
    <w:p w14:paraId="20293F82" w14:textId="69761931" w:rsidR="00EB5221" w:rsidRPr="00907515" w:rsidRDefault="00EB5221" w:rsidP="005551EB">
      <w:pPr>
        <w:pStyle w:val="NoSpacing"/>
        <w:jc w:val="center"/>
        <w:rPr>
          <w:rFonts w:cs="Times New Roman"/>
          <w:b/>
          <w:bCs/>
          <w:szCs w:val="24"/>
          <w:lang w:val="en-GB"/>
        </w:rPr>
      </w:pPr>
    </w:p>
    <w:p w14:paraId="1211A2D2" w14:textId="5A8FF786" w:rsidR="0093562E" w:rsidRPr="00907515" w:rsidRDefault="0093562E" w:rsidP="0061067C">
      <w:pPr>
        <w:pStyle w:val="NoSpacing"/>
        <w:jc w:val="center"/>
        <w:rPr>
          <w:rFonts w:cs="Times New Roman"/>
          <w:b/>
          <w:bCs/>
          <w:szCs w:val="24"/>
          <w:lang w:val="en-GB"/>
        </w:rPr>
      </w:pPr>
    </w:p>
    <w:p w14:paraId="128A2525" w14:textId="77777777" w:rsidR="009A38C3" w:rsidRPr="00907515" w:rsidRDefault="009A38C3" w:rsidP="0061067C">
      <w:pPr>
        <w:pStyle w:val="NoSpacing"/>
        <w:jc w:val="center"/>
        <w:rPr>
          <w:rFonts w:cs="Times New Roman"/>
          <w:b/>
          <w:bCs/>
          <w:szCs w:val="24"/>
          <w:lang w:val="en-GB"/>
        </w:rPr>
      </w:pPr>
    </w:p>
    <w:p w14:paraId="70AF2735" w14:textId="77777777" w:rsidR="009A38C3" w:rsidRPr="00907515" w:rsidRDefault="009A38C3" w:rsidP="0061067C">
      <w:pPr>
        <w:pStyle w:val="NoSpacing"/>
        <w:jc w:val="center"/>
        <w:rPr>
          <w:rFonts w:cs="Times New Roman"/>
          <w:b/>
          <w:bCs/>
          <w:szCs w:val="24"/>
          <w:lang w:val="en-GB"/>
        </w:rPr>
      </w:pPr>
    </w:p>
    <w:p w14:paraId="5877FEB0" w14:textId="77777777" w:rsidR="00416066" w:rsidRPr="00907515" w:rsidRDefault="00416066" w:rsidP="0061067C">
      <w:pPr>
        <w:pStyle w:val="NoSpacing"/>
        <w:jc w:val="center"/>
        <w:rPr>
          <w:rFonts w:cs="Times New Roman"/>
          <w:b/>
          <w:bCs/>
          <w:szCs w:val="24"/>
          <w:lang w:val="en-GB"/>
        </w:rPr>
      </w:pPr>
    </w:p>
    <w:p w14:paraId="25FC0ACC" w14:textId="77777777" w:rsidR="00416066" w:rsidRPr="00907515" w:rsidRDefault="00416066" w:rsidP="0061067C">
      <w:pPr>
        <w:pStyle w:val="NoSpacing"/>
        <w:jc w:val="center"/>
        <w:rPr>
          <w:rFonts w:cs="Times New Roman"/>
          <w:b/>
          <w:bCs/>
          <w:szCs w:val="24"/>
          <w:lang w:val="en-GB"/>
        </w:rPr>
      </w:pPr>
    </w:p>
    <w:p w14:paraId="30827878" w14:textId="77777777" w:rsidR="00A02E0A" w:rsidRPr="005962F9" w:rsidRDefault="00A02E0A" w:rsidP="005962F9">
      <w:pPr>
        <w:pStyle w:val="NoSpacing"/>
        <w:jc w:val="center"/>
        <w:rPr>
          <w:rFonts w:cs="Times New Roman"/>
          <w:b/>
          <w:bCs/>
          <w:sz w:val="20"/>
          <w:szCs w:val="20"/>
          <w:lang w:val="en-GB"/>
        </w:rPr>
      </w:pPr>
    </w:p>
    <w:p w14:paraId="4CD6C64E" w14:textId="383ED599" w:rsidR="00EB616D" w:rsidRPr="005962F9" w:rsidRDefault="005D3A77" w:rsidP="005962F9">
      <w:pPr>
        <w:pStyle w:val="NoSpacing"/>
        <w:jc w:val="center"/>
        <w:rPr>
          <w:rFonts w:cs="Times New Roman"/>
          <w:sz w:val="20"/>
          <w:szCs w:val="20"/>
          <w:lang w:val="en-GB"/>
        </w:rPr>
      </w:pPr>
      <w:r w:rsidRPr="005962F9">
        <w:rPr>
          <w:rFonts w:cs="Times New Roman"/>
          <w:b/>
          <w:bCs/>
          <w:sz w:val="20"/>
          <w:szCs w:val="20"/>
          <w:lang w:val="en-GB"/>
        </w:rPr>
        <w:t xml:space="preserve">Figure </w:t>
      </w:r>
      <w:r w:rsidR="009E3615" w:rsidRPr="005962F9">
        <w:rPr>
          <w:rFonts w:cs="Times New Roman"/>
          <w:b/>
          <w:bCs/>
          <w:sz w:val="20"/>
          <w:szCs w:val="20"/>
          <w:lang w:val="en-GB"/>
        </w:rPr>
        <w:t>7</w:t>
      </w:r>
      <w:r w:rsidR="00EB616D" w:rsidRPr="005962F9">
        <w:rPr>
          <w:rFonts w:cs="Times New Roman"/>
          <w:b/>
          <w:bCs/>
          <w:sz w:val="20"/>
          <w:szCs w:val="20"/>
          <w:lang w:val="en-GB"/>
        </w:rPr>
        <w:t>.</w:t>
      </w:r>
      <w:r w:rsidRPr="005962F9">
        <w:rPr>
          <w:rFonts w:cs="Times New Roman"/>
          <w:sz w:val="20"/>
          <w:szCs w:val="20"/>
          <w:lang w:val="en-GB"/>
        </w:rPr>
        <w:t xml:space="preserve"> Components of the </w:t>
      </w:r>
      <w:r w:rsidR="0087035A" w:rsidRPr="005962F9">
        <w:rPr>
          <w:rFonts w:cs="Times New Roman"/>
          <w:sz w:val="20"/>
          <w:szCs w:val="20"/>
          <w:lang w:val="en-GB"/>
        </w:rPr>
        <w:t>bui</w:t>
      </w:r>
      <w:r w:rsidR="00A36C53">
        <w:rPr>
          <w:rFonts w:cs="Times New Roman"/>
          <w:sz w:val="20"/>
          <w:szCs w:val="20"/>
          <w:lang w:val="en-GB"/>
        </w:rPr>
        <w:t>lt environment (a) built-up map</w:t>
      </w:r>
      <w:r w:rsidR="0087035A" w:rsidRPr="005962F9">
        <w:rPr>
          <w:rFonts w:cs="Times New Roman"/>
          <w:sz w:val="20"/>
          <w:szCs w:val="20"/>
          <w:lang w:val="en-GB"/>
        </w:rPr>
        <w:t xml:space="preserve"> and components of administrative boundaries (b) boundary map</w:t>
      </w:r>
    </w:p>
    <w:p w14:paraId="1755CCEF" w14:textId="3AFEB683" w:rsidR="00C640D6" w:rsidRPr="005962F9" w:rsidRDefault="00FB2EB3" w:rsidP="005962F9">
      <w:pPr>
        <w:pStyle w:val="NoSpacing"/>
        <w:rPr>
          <w:rFonts w:cs="Times New Roman"/>
          <w:i/>
          <w:iCs/>
          <w:szCs w:val="24"/>
          <w:lang w:val="en-GB"/>
        </w:rPr>
      </w:pPr>
      <w:r w:rsidRPr="005962F9">
        <w:rPr>
          <w:rFonts w:cs="Times New Roman"/>
          <w:i/>
          <w:iCs/>
          <w:szCs w:val="24"/>
          <w:lang w:val="en-GB"/>
        </w:rPr>
        <w:lastRenderedPageBreak/>
        <w:t xml:space="preserve">Landscape </w:t>
      </w:r>
      <w:r w:rsidR="005962F9">
        <w:rPr>
          <w:rFonts w:cs="Times New Roman"/>
          <w:i/>
          <w:iCs/>
          <w:szCs w:val="24"/>
          <w:lang w:val="en-GB"/>
        </w:rPr>
        <w:t>c</w:t>
      </w:r>
      <w:r w:rsidRPr="005962F9">
        <w:rPr>
          <w:rFonts w:cs="Times New Roman"/>
          <w:i/>
          <w:iCs/>
          <w:szCs w:val="24"/>
          <w:lang w:val="en-GB"/>
        </w:rPr>
        <w:t>haracter types-the preliminary map</w:t>
      </w:r>
    </w:p>
    <w:p w14:paraId="7D1CFDE9" w14:textId="13CB6B1C" w:rsidR="00CE2BE4" w:rsidRPr="005962F9" w:rsidRDefault="00CE2BE4" w:rsidP="005962F9">
      <w:pPr>
        <w:pStyle w:val="NoSpacing"/>
        <w:jc w:val="both"/>
        <w:rPr>
          <w:rFonts w:cs="Times New Roman"/>
          <w:b/>
          <w:bCs/>
          <w:i/>
          <w:iCs/>
          <w:szCs w:val="24"/>
          <w:lang w:val="en-GB"/>
        </w:rPr>
      </w:pPr>
    </w:p>
    <w:p w14:paraId="47DF0B9F" w14:textId="08CAC9E3" w:rsidR="00FD01D0" w:rsidRDefault="006F1D35" w:rsidP="005962F9">
      <w:pPr>
        <w:pStyle w:val="NoSpacing"/>
        <w:jc w:val="both"/>
        <w:rPr>
          <w:rFonts w:cs="Times New Roman"/>
          <w:szCs w:val="24"/>
          <w:lang w:val="en-GB"/>
        </w:rPr>
      </w:pPr>
      <w:r w:rsidRPr="005962F9">
        <w:rPr>
          <w:rFonts w:cs="Times New Roman"/>
          <w:szCs w:val="24"/>
          <w:lang w:val="en-GB"/>
        </w:rPr>
        <w:t>The</w:t>
      </w:r>
      <w:r w:rsidR="00B73D9C" w:rsidRPr="005962F9">
        <w:rPr>
          <w:rFonts w:cs="Times New Roman"/>
          <w:szCs w:val="24"/>
          <w:lang w:val="en-GB"/>
        </w:rPr>
        <w:t xml:space="preserve"> data presented in this study is part of the preliminary process of the entire LCA. </w:t>
      </w:r>
      <w:r w:rsidR="00081574" w:rsidRPr="005962F9">
        <w:rPr>
          <w:rFonts w:cs="Times New Roman"/>
          <w:szCs w:val="24"/>
          <w:lang w:val="en-GB"/>
        </w:rPr>
        <w:t xml:space="preserve">This result </w:t>
      </w:r>
      <w:r w:rsidR="00921B17" w:rsidRPr="005962F9">
        <w:rPr>
          <w:rFonts w:cs="Times New Roman"/>
          <w:szCs w:val="24"/>
          <w:lang w:val="en-GB"/>
        </w:rPr>
        <w:t>contributes</w:t>
      </w:r>
      <w:r w:rsidR="00081574" w:rsidRPr="005962F9">
        <w:rPr>
          <w:rFonts w:cs="Times New Roman"/>
          <w:szCs w:val="24"/>
          <w:lang w:val="en-GB"/>
        </w:rPr>
        <w:t xml:space="preserve"> to the </w:t>
      </w:r>
      <w:r w:rsidR="00921B17" w:rsidRPr="005962F9">
        <w:rPr>
          <w:rFonts w:cs="Times New Roman"/>
          <w:szCs w:val="24"/>
          <w:lang w:val="en-GB"/>
        </w:rPr>
        <w:t>detailed</w:t>
      </w:r>
      <w:r w:rsidR="00081574" w:rsidRPr="005962F9">
        <w:rPr>
          <w:rFonts w:cs="Times New Roman"/>
          <w:szCs w:val="24"/>
          <w:lang w:val="en-GB"/>
        </w:rPr>
        <w:t xml:space="preserve"> process of testing the step provided in the LCA guidebook. </w:t>
      </w:r>
      <w:r w:rsidR="0000349C" w:rsidRPr="005962F9">
        <w:rPr>
          <w:rFonts w:cs="Times New Roman"/>
          <w:szCs w:val="24"/>
          <w:lang w:val="en-GB"/>
        </w:rPr>
        <w:t xml:space="preserve">After all of the component maps have been created, the next step is to overlay them using the weighted sum tools that are available in the ArcGIS software. </w:t>
      </w:r>
      <w:r w:rsidR="00F4655A" w:rsidRPr="005962F9">
        <w:rPr>
          <w:rFonts w:cs="Times New Roman"/>
          <w:szCs w:val="24"/>
          <w:lang w:val="en-GB"/>
        </w:rPr>
        <w:t xml:space="preserve">Figure 8 </w:t>
      </w:r>
      <w:r w:rsidR="00A12CF2" w:rsidRPr="005962F9">
        <w:rPr>
          <w:rFonts w:cs="Times New Roman"/>
          <w:szCs w:val="24"/>
          <w:lang w:val="en-GB"/>
        </w:rPr>
        <w:t xml:space="preserve">(a) </w:t>
      </w:r>
      <w:r w:rsidR="00921B17" w:rsidRPr="005962F9">
        <w:rPr>
          <w:rFonts w:cs="Times New Roman"/>
          <w:szCs w:val="24"/>
          <w:lang w:val="en-GB"/>
        </w:rPr>
        <w:t>shows</w:t>
      </w:r>
      <w:r w:rsidR="00F4655A" w:rsidRPr="005962F9">
        <w:rPr>
          <w:rFonts w:cs="Times New Roman"/>
          <w:szCs w:val="24"/>
          <w:lang w:val="en-GB"/>
        </w:rPr>
        <w:t xml:space="preserve"> the layer of </w:t>
      </w:r>
      <w:r w:rsidR="00921B17" w:rsidRPr="005962F9">
        <w:rPr>
          <w:rFonts w:cs="Times New Roman"/>
          <w:szCs w:val="24"/>
          <w:lang w:val="en-GB"/>
        </w:rPr>
        <w:t xml:space="preserve">the </w:t>
      </w:r>
      <w:r w:rsidR="00F4655A" w:rsidRPr="005962F9">
        <w:rPr>
          <w:rFonts w:cs="Times New Roman"/>
          <w:szCs w:val="24"/>
          <w:lang w:val="en-GB"/>
        </w:rPr>
        <w:t xml:space="preserve">geomorphology map, created by interpreting primary </w:t>
      </w:r>
      <w:r w:rsidR="00412670" w:rsidRPr="005962F9">
        <w:rPr>
          <w:rFonts w:cs="Times New Roman"/>
          <w:szCs w:val="24"/>
          <w:lang w:val="en-GB"/>
        </w:rPr>
        <w:t xml:space="preserve">information </w:t>
      </w:r>
      <w:r w:rsidR="00565395" w:rsidRPr="005962F9">
        <w:rPr>
          <w:rFonts w:cs="Times New Roman"/>
          <w:szCs w:val="24"/>
          <w:lang w:val="en-GB"/>
        </w:rPr>
        <w:t>from</w:t>
      </w:r>
      <w:r w:rsidR="00F4655A" w:rsidRPr="005962F9">
        <w:rPr>
          <w:rFonts w:cs="Times New Roman"/>
          <w:szCs w:val="24"/>
          <w:lang w:val="en-GB"/>
        </w:rPr>
        <w:t xml:space="preserve"> contour lines, DEM, and slopes. </w:t>
      </w:r>
      <w:r w:rsidR="00A12CF2" w:rsidRPr="005962F9">
        <w:rPr>
          <w:rFonts w:cs="Times New Roman"/>
          <w:szCs w:val="24"/>
          <w:lang w:val="en-GB"/>
        </w:rPr>
        <w:t>Figure 8 (b) is t</w:t>
      </w:r>
      <w:r w:rsidR="00F4655A" w:rsidRPr="005962F9">
        <w:rPr>
          <w:rFonts w:cs="Times New Roman"/>
          <w:szCs w:val="24"/>
          <w:lang w:val="en-GB"/>
        </w:rPr>
        <w:t xml:space="preserve">he hydrology map, created by combining the river network and river basin data. </w:t>
      </w:r>
      <w:r w:rsidR="00A12CF2" w:rsidRPr="005962F9">
        <w:rPr>
          <w:rFonts w:cs="Times New Roman"/>
          <w:szCs w:val="24"/>
          <w:lang w:val="en-GB"/>
        </w:rPr>
        <w:t xml:space="preserve">Figure 8 (c) </w:t>
      </w:r>
      <w:r w:rsidR="00F4655A" w:rsidRPr="005962F9">
        <w:rPr>
          <w:rFonts w:cs="Times New Roman"/>
          <w:szCs w:val="24"/>
          <w:lang w:val="en-GB"/>
        </w:rPr>
        <w:t xml:space="preserve">is the land cover map, a combination of forest, agriculture, and urban maps. </w:t>
      </w:r>
      <w:r w:rsidR="00A12CF2" w:rsidRPr="005962F9">
        <w:rPr>
          <w:rFonts w:cs="Times New Roman"/>
          <w:szCs w:val="24"/>
          <w:lang w:val="en-GB"/>
        </w:rPr>
        <w:t>For overlay analysis, a</w:t>
      </w:r>
      <w:r w:rsidRPr="005962F9">
        <w:rPr>
          <w:rFonts w:cs="Times New Roman"/>
          <w:szCs w:val="24"/>
          <w:lang w:val="en-GB"/>
        </w:rPr>
        <w:t xml:space="preserve">ll maps </w:t>
      </w:r>
      <w:r w:rsidR="0094204A" w:rsidRPr="005962F9">
        <w:rPr>
          <w:rFonts w:cs="Times New Roman"/>
          <w:szCs w:val="24"/>
          <w:lang w:val="en-GB"/>
        </w:rPr>
        <w:t xml:space="preserve">were </w:t>
      </w:r>
      <w:r w:rsidRPr="005962F9">
        <w:rPr>
          <w:rFonts w:cs="Times New Roman"/>
          <w:szCs w:val="24"/>
          <w:lang w:val="en-GB"/>
        </w:rPr>
        <w:t xml:space="preserve">transformed into a raster format before they can be layered. </w:t>
      </w:r>
      <w:r w:rsidR="00CE2BE4" w:rsidRPr="005962F9">
        <w:rPr>
          <w:rFonts w:cs="Times New Roman"/>
          <w:szCs w:val="24"/>
          <w:lang w:val="en-GB"/>
        </w:rPr>
        <w:t xml:space="preserve">This overlay of raster datasets combines pixel-based calculations or Map Algebra (cell by cell), known as straightforward and efficient data set operations. </w:t>
      </w:r>
      <w:r w:rsidR="0094204A" w:rsidRPr="005962F9">
        <w:rPr>
          <w:rFonts w:cs="Times New Roman"/>
          <w:szCs w:val="24"/>
          <w:lang w:val="en-GB"/>
        </w:rPr>
        <w:t xml:space="preserve">The datasets for this study are specified by 30 x </w:t>
      </w:r>
      <w:r w:rsidR="00921B17" w:rsidRPr="005962F9">
        <w:rPr>
          <w:rFonts w:cs="Times New Roman"/>
          <w:szCs w:val="24"/>
          <w:lang w:val="en-GB"/>
        </w:rPr>
        <w:t>30-meter</w:t>
      </w:r>
      <w:r w:rsidR="0094204A" w:rsidRPr="005962F9">
        <w:rPr>
          <w:rFonts w:cs="Times New Roman"/>
          <w:szCs w:val="24"/>
          <w:lang w:val="en-GB"/>
        </w:rPr>
        <w:t xml:space="preserve"> values, which </w:t>
      </w:r>
      <w:r w:rsidR="00640998" w:rsidRPr="005962F9">
        <w:rPr>
          <w:rFonts w:cs="Times New Roman"/>
          <w:szCs w:val="24"/>
          <w:lang w:val="en-GB"/>
        </w:rPr>
        <w:t>apply</w:t>
      </w:r>
      <w:r w:rsidR="0094204A" w:rsidRPr="005962F9">
        <w:rPr>
          <w:rFonts w:cs="Times New Roman"/>
          <w:szCs w:val="24"/>
          <w:lang w:val="en-GB"/>
        </w:rPr>
        <w:t xml:space="preserve"> </w:t>
      </w:r>
      <w:r w:rsidR="00565395" w:rsidRPr="005962F9">
        <w:rPr>
          <w:rFonts w:cs="Times New Roman"/>
          <w:szCs w:val="24"/>
          <w:lang w:val="en-GB"/>
        </w:rPr>
        <w:t>to</w:t>
      </w:r>
      <w:r w:rsidR="0094204A" w:rsidRPr="005962F9">
        <w:rPr>
          <w:rFonts w:cs="Times New Roman"/>
          <w:szCs w:val="24"/>
          <w:lang w:val="en-GB"/>
        </w:rPr>
        <w:t xml:space="preserve"> the analysis that will be performed. In the weighted sum process, </w:t>
      </w:r>
      <w:r w:rsidR="00DC313C" w:rsidRPr="005962F9">
        <w:rPr>
          <w:rFonts w:cs="Times New Roman"/>
          <w:szCs w:val="24"/>
          <w:lang w:val="en-GB"/>
        </w:rPr>
        <w:t>the raster data of</w:t>
      </w:r>
      <w:r w:rsidR="00290832" w:rsidRPr="005962F9">
        <w:rPr>
          <w:rFonts w:cs="Times New Roman"/>
          <w:szCs w:val="24"/>
          <w:lang w:val="en-GB"/>
        </w:rPr>
        <w:t xml:space="preserve"> </w:t>
      </w:r>
      <w:r w:rsidR="00565395" w:rsidRPr="005962F9">
        <w:rPr>
          <w:rFonts w:cs="Times New Roman"/>
          <w:szCs w:val="24"/>
          <w:lang w:val="en-GB"/>
        </w:rPr>
        <w:t xml:space="preserve">the </w:t>
      </w:r>
      <w:r w:rsidR="00290832" w:rsidRPr="005962F9">
        <w:rPr>
          <w:rFonts w:cs="Times New Roman"/>
          <w:szCs w:val="24"/>
          <w:lang w:val="en-GB"/>
        </w:rPr>
        <w:t>geomorphology</w:t>
      </w:r>
      <w:r w:rsidRPr="005962F9">
        <w:rPr>
          <w:rFonts w:cs="Times New Roman"/>
          <w:szCs w:val="24"/>
          <w:lang w:val="en-GB"/>
        </w:rPr>
        <w:t xml:space="preserve"> map, hydrology map</w:t>
      </w:r>
      <w:r w:rsidR="00921B17" w:rsidRPr="005962F9">
        <w:rPr>
          <w:rFonts w:cs="Times New Roman"/>
          <w:szCs w:val="24"/>
          <w:lang w:val="en-GB"/>
        </w:rPr>
        <w:t>,</w:t>
      </w:r>
      <w:r w:rsidR="004022BA" w:rsidRPr="005962F9">
        <w:rPr>
          <w:rFonts w:cs="Times New Roman"/>
          <w:szCs w:val="24"/>
          <w:lang w:val="en-GB"/>
        </w:rPr>
        <w:t xml:space="preserve"> and </w:t>
      </w:r>
      <w:r w:rsidR="00CE2BE4" w:rsidRPr="005962F9">
        <w:rPr>
          <w:rFonts w:cs="Times New Roman"/>
          <w:szCs w:val="24"/>
          <w:lang w:val="en-GB"/>
        </w:rPr>
        <w:t>land</w:t>
      </w:r>
      <w:r w:rsidRPr="005962F9">
        <w:rPr>
          <w:rFonts w:cs="Times New Roman"/>
          <w:szCs w:val="24"/>
          <w:lang w:val="en-GB"/>
        </w:rPr>
        <w:t xml:space="preserve"> </w:t>
      </w:r>
      <w:r w:rsidR="00CE2BE4" w:rsidRPr="005962F9">
        <w:rPr>
          <w:rFonts w:cs="Times New Roman"/>
          <w:szCs w:val="24"/>
          <w:lang w:val="en-GB"/>
        </w:rPr>
        <w:t>cover</w:t>
      </w:r>
      <w:r w:rsidRPr="005962F9">
        <w:rPr>
          <w:rFonts w:cs="Times New Roman"/>
          <w:szCs w:val="24"/>
          <w:lang w:val="en-GB"/>
        </w:rPr>
        <w:t xml:space="preserve"> map</w:t>
      </w:r>
      <w:r w:rsidR="00A12CF2" w:rsidRPr="005962F9">
        <w:rPr>
          <w:rFonts w:cs="Times New Roman"/>
          <w:szCs w:val="24"/>
          <w:lang w:val="en-GB"/>
        </w:rPr>
        <w:t xml:space="preserve"> were </w:t>
      </w:r>
      <w:r w:rsidR="00CE2BE4" w:rsidRPr="005962F9">
        <w:rPr>
          <w:rFonts w:cs="Times New Roman"/>
          <w:szCs w:val="24"/>
          <w:lang w:val="en-GB"/>
        </w:rPr>
        <w:t xml:space="preserve">summed up </w:t>
      </w:r>
      <w:r w:rsidR="00DC313C" w:rsidRPr="005962F9">
        <w:rPr>
          <w:rFonts w:cs="Times New Roman"/>
          <w:szCs w:val="24"/>
          <w:lang w:val="en-GB"/>
        </w:rPr>
        <w:t>to get the output of</w:t>
      </w:r>
      <w:r w:rsidR="00CE2BE4" w:rsidRPr="005962F9">
        <w:rPr>
          <w:rFonts w:cs="Times New Roman"/>
          <w:szCs w:val="24"/>
          <w:lang w:val="en-GB"/>
        </w:rPr>
        <w:t xml:space="preserve"> overall landscape types</w:t>
      </w:r>
      <w:r w:rsidR="00A12CF2" w:rsidRPr="005962F9">
        <w:rPr>
          <w:rFonts w:cs="Times New Roman"/>
          <w:szCs w:val="24"/>
          <w:lang w:val="en-GB"/>
        </w:rPr>
        <w:t xml:space="preserve">. Figure 8 (e) shows a </w:t>
      </w:r>
      <w:r w:rsidR="00CE2BE4" w:rsidRPr="005962F9">
        <w:rPr>
          <w:rFonts w:cs="Times New Roman"/>
          <w:szCs w:val="24"/>
          <w:lang w:val="en-GB"/>
        </w:rPr>
        <w:t>new layer of values is produced from each pair of coinciding cells</w:t>
      </w:r>
      <w:r w:rsidR="00A12CF2" w:rsidRPr="005962F9">
        <w:rPr>
          <w:rFonts w:cs="Times New Roman"/>
          <w:szCs w:val="24"/>
          <w:lang w:val="en-GB"/>
        </w:rPr>
        <w:t xml:space="preserve"> after all grids are aligned</w:t>
      </w:r>
      <w:r w:rsidR="00CE2BE4" w:rsidRPr="005962F9">
        <w:rPr>
          <w:rFonts w:cs="Times New Roman"/>
          <w:szCs w:val="24"/>
          <w:lang w:val="en-GB"/>
        </w:rPr>
        <w:t xml:space="preserve">. </w:t>
      </w:r>
      <w:r w:rsidR="00856204" w:rsidRPr="005962F9">
        <w:rPr>
          <w:rFonts w:cs="Times New Roman"/>
          <w:szCs w:val="24"/>
          <w:lang w:val="en-GB"/>
        </w:rPr>
        <w:t xml:space="preserve">Figure 8 (f) </w:t>
      </w:r>
      <w:r w:rsidR="00921B17" w:rsidRPr="005962F9">
        <w:rPr>
          <w:rFonts w:cs="Times New Roman"/>
          <w:szCs w:val="24"/>
          <w:lang w:val="en-GB"/>
        </w:rPr>
        <w:t>shows</w:t>
      </w:r>
      <w:r w:rsidR="00856204" w:rsidRPr="005962F9">
        <w:rPr>
          <w:rFonts w:cs="Times New Roman"/>
          <w:szCs w:val="24"/>
          <w:lang w:val="en-GB"/>
        </w:rPr>
        <w:t xml:space="preserve"> </w:t>
      </w:r>
      <w:r w:rsidR="00565395" w:rsidRPr="005962F9">
        <w:rPr>
          <w:rFonts w:cs="Times New Roman"/>
          <w:szCs w:val="24"/>
          <w:lang w:val="en-GB"/>
        </w:rPr>
        <w:t xml:space="preserve">the </w:t>
      </w:r>
      <w:r w:rsidR="00856204" w:rsidRPr="005962F9">
        <w:rPr>
          <w:rFonts w:cs="Times New Roman"/>
          <w:szCs w:val="24"/>
          <w:lang w:val="en-GB"/>
        </w:rPr>
        <w:t>raster data principle used for t</w:t>
      </w:r>
      <w:r w:rsidR="00CE2BE4" w:rsidRPr="005962F9">
        <w:rPr>
          <w:rFonts w:cs="Times New Roman"/>
          <w:szCs w:val="24"/>
          <w:lang w:val="en-GB"/>
        </w:rPr>
        <w:t>he added</w:t>
      </w:r>
      <w:r w:rsidR="00856204" w:rsidRPr="005962F9">
        <w:rPr>
          <w:rFonts w:cs="Times New Roman"/>
          <w:szCs w:val="24"/>
          <w:lang w:val="en-GB"/>
        </w:rPr>
        <w:t xml:space="preserve"> value data cell</w:t>
      </w:r>
      <w:r w:rsidR="00CE2BE4" w:rsidRPr="005962F9">
        <w:rPr>
          <w:rFonts w:cs="Times New Roman"/>
          <w:szCs w:val="24"/>
          <w:lang w:val="en-GB"/>
        </w:rPr>
        <w:t>, and the result of the c</w:t>
      </w:r>
      <w:r w:rsidR="00196C9E" w:rsidRPr="005962F9">
        <w:rPr>
          <w:rFonts w:cs="Times New Roman"/>
          <w:szCs w:val="24"/>
          <w:lang w:val="en-GB"/>
        </w:rPr>
        <w:t xml:space="preserve">alculation </w:t>
      </w:r>
      <w:r w:rsidR="00921B17" w:rsidRPr="005962F9">
        <w:rPr>
          <w:rFonts w:cs="Times New Roman"/>
          <w:szCs w:val="24"/>
          <w:lang w:val="en-GB"/>
        </w:rPr>
        <w:t xml:space="preserve">of </w:t>
      </w:r>
      <w:r w:rsidR="00856204" w:rsidRPr="005962F9">
        <w:rPr>
          <w:rFonts w:cs="Times New Roman"/>
          <w:szCs w:val="24"/>
          <w:lang w:val="en-GB"/>
        </w:rPr>
        <w:t>how</w:t>
      </w:r>
      <w:r w:rsidR="00196C9E" w:rsidRPr="005962F9">
        <w:rPr>
          <w:rFonts w:cs="Times New Roman"/>
          <w:szCs w:val="24"/>
          <w:lang w:val="en-GB"/>
        </w:rPr>
        <w:t xml:space="preserve"> </w:t>
      </w:r>
      <w:r w:rsidR="00565395" w:rsidRPr="005962F9">
        <w:rPr>
          <w:rFonts w:cs="Times New Roman"/>
          <w:szCs w:val="24"/>
          <w:lang w:val="en-GB"/>
        </w:rPr>
        <w:t xml:space="preserve">the </w:t>
      </w:r>
      <w:r w:rsidR="00196C9E" w:rsidRPr="005962F9">
        <w:rPr>
          <w:rFonts w:cs="Times New Roman"/>
          <w:szCs w:val="24"/>
          <w:lang w:val="en-GB"/>
        </w:rPr>
        <w:t xml:space="preserve">landscape </w:t>
      </w:r>
      <w:r w:rsidR="00CE2BE4" w:rsidRPr="005962F9">
        <w:rPr>
          <w:rFonts w:cs="Times New Roman"/>
          <w:szCs w:val="24"/>
          <w:lang w:val="en-GB"/>
        </w:rPr>
        <w:t xml:space="preserve">type map </w:t>
      </w:r>
      <w:r w:rsidR="00921B17" w:rsidRPr="005962F9">
        <w:rPr>
          <w:rFonts w:cs="Times New Roman"/>
          <w:szCs w:val="24"/>
          <w:lang w:val="en-GB"/>
        </w:rPr>
        <w:t xml:space="preserve">is </w:t>
      </w:r>
      <w:r w:rsidR="00856204" w:rsidRPr="005962F9">
        <w:rPr>
          <w:rFonts w:cs="Times New Roman"/>
          <w:szCs w:val="24"/>
          <w:lang w:val="en-GB"/>
        </w:rPr>
        <w:t xml:space="preserve">produced </w:t>
      </w:r>
      <w:r w:rsidR="00CE2BE4" w:rsidRPr="005962F9">
        <w:rPr>
          <w:rFonts w:cs="Times New Roman"/>
          <w:szCs w:val="24"/>
          <w:lang w:val="en-GB"/>
        </w:rPr>
        <w:t>in the output cell</w:t>
      </w:r>
      <w:r w:rsidR="00F76A27" w:rsidRPr="005962F9">
        <w:rPr>
          <w:rFonts w:cs="Times New Roman"/>
          <w:szCs w:val="24"/>
          <w:lang w:val="en-GB"/>
        </w:rPr>
        <w:t xml:space="preserve"> </w:t>
      </w:r>
      <w:r w:rsidR="00F76A27" w:rsidRPr="005962F9">
        <w:rPr>
          <w:rFonts w:cs="Times New Roman"/>
          <w:szCs w:val="24"/>
          <w:lang w:val="en-GB"/>
        </w:rPr>
        <w:fldChar w:fldCharType="begin" w:fldLock="1"/>
      </w:r>
      <w:r w:rsidR="00F76A27" w:rsidRPr="005962F9">
        <w:rPr>
          <w:rFonts w:cs="Times New Roman"/>
          <w:szCs w:val="24"/>
          <w:lang w:val="en-GB"/>
        </w:rPr>
        <w:instrText>ADDIN CSL_CITATION {"citationItems":[{"id":"ITEM-1","itemData":{"DOI":"https://pro.arcgis.com/en/pro-app/latest/tool-reference/spatial-analyst/weighted-sum.htm","URL":"https://pro.arcgis.com/en/pro-app/latest/tool-reference/spatial-analyst/weighted-sum.htm","author":[{"dropping-particle":"","family":"ESRI","given":"","non-dropping-particle":"","parse-names":false,"suffix":""}],"id":"ITEM-1","issued":{"date-parts":[["2023"]]},"title":"Weighted Sum (Spatial Analyst)","type":"webpage"},"uris":["http://www.mendeley.com/documents/?uuid=7ed844e4-583d-4044-a5a1-dab7e09b7313"]}],"mendeley":{"formattedCitation":"(ESRI, 2023)","plainTextFormattedCitation":"(ESRI, 2023)","previouslyFormattedCitation":"(ESRI, n.d.)"},"properties":{"noteIndex":0},"schema":"https://github.com/citation-style-language/schema/raw/master/csl-citation.json"}</w:instrText>
      </w:r>
      <w:r w:rsidR="00F76A27" w:rsidRPr="005962F9">
        <w:rPr>
          <w:rFonts w:cs="Times New Roman"/>
          <w:szCs w:val="24"/>
          <w:lang w:val="en-GB"/>
        </w:rPr>
        <w:fldChar w:fldCharType="separate"/>
      </w:r>
      <w:r w:rsidR="00F76A27" w:rsidRPr="005962F9">
        <w:rPr>
          <w:rFonts w:cs="Times New Roman"/>
          <w:noProof/>
          <w:szCs w:val="24"/>
          <w:lang w:val="en-GB"/>
        </w:rPr>
        <w:t>(ESRI, 2023)</w:t>
      </w:r>
      <w:r w:rsidR="00F76A27" w:rsidRPr="005962F9">
        <w:rPr>
          <w:rFonts w:cs="Times New Roman"/>
          <w:szCs w:val="24"/>
          <w:lang w:val="en-GB"/>
        </w:rPr>
        <w:fldChar w:fldCharType="end"/>
      </w:r>
      <w:r w:rsidR="00290832" w:rsidRPr="005962F9">
        <w:rPr>
          <w:rFonts w:cs="Times New Roman"/>
          <w:szCs w:val="24"/>
          <w:lang w:val="en-GB"/>
        </w:rPr>
        <w:t>.</w:t>
      </w:r>
      <w:r w:rsidR="00CE2BE4" w:rsidRPr="005962F9">
        <w:rPr>
          <w:rFonts w:cs="Times New Roman"/>
          <w:szCs w:val="24"/>
          <w:lang w:val="en-GB"/>
        </w:rPr>
        <w:t xml:space="preserve"> </w:t>
      </w:r>
      <w:r w:rsidR="00BF1436" w:rsidRPr="005962F9">
        <w:rPr>
          <w:rFonts w:cs="Times New Roman"/>
          <w:szCs w:val="24"/>
          <w:lang w:val="en-GB"/>
        </w:rPr>
        <w:t xml:space="preserve">In Figure 8 (d), the boundary map layer is still in vector data format and is displayed on the output raster as well as the DEM layer to improve elevation visualization. </w:t>
      </w:r>
      <w:r w:rsidR="00910A84" w:rsidRPr="005962F9">
        <w:rPr>
          <w:rFonts w:cs="Times New Roman"/>
          <w:szCs w:val="24"/>
          <w:lang w:val="en-GB"/>
        </w:rPr>
        <w:t xml:space="preserve">This can be done after the overlay process has been completed. </w:t>
      </w:r>
      <w:r w:rsidR="00412670" w:rsidRPr="005962F9">
        <w:rPr>
          <w:rFonts w:cs="Times New Roman"/>
          <w:szCs w:val="24"/>
          <w:lang w:val="en-GB"/>
        </w:rPr>
        <w:t xml:space="preserve">Figure 9 </w:t>
      </w:r>
      <w:r w:rsidR="00565395" w:rsidRPr="005962F9">
        <w:rPr>
          <w:rFonts w:cs="Times New Roman"/>
          <w:szCs w:val="24"/>
          <w:lang w:val="en-GB"/>
        </w:rPr>
        <w:t>shows</w:t>
      </w:r>
      <w:r w:rsidR="00412670" w:rsidRPr="005962F9">
        <w:rPr>
          <w:rFonts w:cs="Times New Roman"/>
          <w:szCs w:val="24"/>
          <w:lang w:val="en-GB"/>
        </w:rPr>
        <w:t xml:space="preserve"> the result of the </w:t>
      </w:r>
      <w:r w:rsidR="00363CC2" w:rsidRPr="005962F9">
        <w:rPr>
          <w:rFonts w:cs="Times New Roman"/>
          <w:szCs w:val="24"/>
          <w:lang w:val="en-GB"/>
        </w:rPr>
        <w:t xml:space="preserve">preliminary </w:t>
      </w:r>
      <w:r w:rsidR="00412670" w:rsidRPr="005962F9">
        <w:rPr>
          <w:rFonts w:cs="Times New Roman"/>
          <w:szCs w:val="24"/>
          <w:lang w:val="en-GB"/>
        </w:rPr>
        <w:t>landscape-type map for the Hulu Langat district</w:t>
      </w:r>
      <w:r w:rsidR="000052C5" w:rsidRPr="005962F9">
        <w:rPr>
          <w:rFonts w:cs="Times New Roman"/>
          <w:szCs w:val="24"/>
          <w:lang w:val="en-GB"/>
        </w:rPr>
        <w:t xml:space="preserve"> from the overlay process.</w:t>
      </w:r>
      <w:r w:rsidR="00412670" w:rsidRPr="005962F9">
        <w:rPr>
          <w:rFonts w:cs="Times New Roman"/>
          <w:szCs w:val="24"/>
          <w:lang w:val="en-GB"/>
        </w:rPr>
        <w:t xml:space="preserve"> </w:t>
      </w:r>
      <w:r w:rsidR="00CE2BE4" w:rsidRPr="005962F9">
        <w:rPr>
          <w:rFonts w:cs="Times New Roman"/>
          <w:szCs w:val="24"/>
          <w:lang w:val="en-GB"/>
        </w:rPr>
        <w:t xml:space="preserve">Table 2 shows six landscape character types </w:t>
      </w:r>
      <w:r w:rsidR="00290832" w:rsidRPr="005962F9">
        <w:rPr>
          <w:rFonts w:cs="Times New Roman"/>
          <w:szCs w:val="24"/>
          <w:lang w:val="en-GB"/>
        </w:rPr>
        <w:t>interpretation from the</w:t>
      </w:r>
      <w:r w:rsidR="00264612" w:rsidRPr="005962F9">
        <w:rPr>
          <w:rFonts w:cs="Times New Roman"/>
          <w:szCs w:val="24"/>
          <w:lang w:val="en-GB"/>
        </w:rPr>
        <w:t xml:space="preserve"> analysis, which are (1) </w:t>
      </w:r>
      <w:r w:rsidR="00C07FC3" w:rsidRPr="005962F9">
        <w:rPr>
          <w:rFonts w:cs="Times New Roman"/>
          <w:szCs w:val="24"/>
          <w:lang w:val="en-GB"/>
        </w:rPr>
        <w:t>high</w:t>
      </w:r>
      <w:r w:rsidR="00264612" w:rsidRPr="005962F9">
        <w:rPr>
          <w:rFonts w:cs="Times New Roman"/>
          <w:szCs w:val="24"/>
          <w:lang w:val="en-GB"/>
        </w:rPr>
        <w:t>-hill forest; (2) low-</w:t>
      </w:r>
      <w:r w:rsidR="00CE2BE4" w:rsidRPr="005962F9">
        <w:rPr>
          <w:rFonts w:cs="Times New Roman"/>
          <w:szCs w:val="24"/>
          <w:lang w:val="en-GB"/>
        </w:rPr>
        <w:t>hill agriculture; (3) valley agriculture; (4) undulating low</w:t>
      </w:r>
      <w:r w:rsidR="00264612" w:rsidRPr="005962F9">
        <w:rPr>
          <w:rFonts w:cs="Times New Roman"/>
          <w:szCs w:val="24"/>
          <w:lang w:val="en-GB"/>
        </w:rPr>
        <w:t>-</w:t>
      </w:r>
      <w:r w:rsidR="00CE2BE4" w:rsidRPr="005962F9">
        <w:rPr>
          <w:rFonts w:cs="Times New Roman"/>
          <w:szCs w:val="24"/>
          <w:lang w:val="en-GB"/>
        </w:rPr>
        <w:t>land agriculture; (5) undulating low</w:t>
      </w:r>
      <w:r w:rsidR="00264612" w:rsidRPr="005962F9">
        <w:rPr>
          <w:rFonts w:cs="Times New Roman"/>
          <w:szCs w:val="24"/>
          <w:lang w:val="en-GB"/>
        </w:rPr>
        <w:t>-</w:t>
      </w:r>
      <w:r w:rsidR="00CE2BE4" w:rsidRPr="005962F9">
        <w:rPr>
          <w:rFonts w:cs="Times New Roman"/>
          <w:szCs w:val="24"/>
          <w:lang w:val="en-GB"/>
        </w:rPr>
        <w:t>lan</w:t>
      </w:r>
      <w:r w:rsidR="00264612" w:rsidRPr="005962F9">
        <w:rPr>
          <w:rFonts w:cs="Times New Roman"/>
          <w:szCs w:val="24"/>
          <w:lang w:val="en-GB"/>
        </w:rPr>
        <w:t>d settlements; and (6) low-</w:t>
      </w:r>
      <w:r w:rsidR="00CE2BE4" w:rsidRPr="005962F9">
        <w:rPr>
          <w:rFonts w:cs="Times New Roman"/>
          <w:szCs w:val="24"/>
          <w:lang w:val="en-GB"/>
        </w:rPr>
        <w:t xml:space="preserve">hill settlements. </w:t>
      </w:r>
      <w:r w:rsidR="005F1323" w:rsidRPr="005962F9">
        <w:rPr>
          <w:rFonts w:cs="Times New Roman"/>
          <w:szCs w:val="24"/>
          <w:lang w:val="en-GB"/>
        </w:rPr>
        <w:t xml:space="preserve">The guidebook's citation of </w:t>
      </w:r>
      <w:r w:rsidR="005F1323" w:rsidRPr="005962F9">
        <w:rPr>
          <w:rFonts w:cs="Times New Roman"/>
          <w:szCs w:val="24"/>
          <w:lang w:val="en-GB"/>
        </w:rPr>
        <w:fldChar w:fldCharType="begin" w:fldLock="1"/>
      </w:r>
      <w:r w:rsidR="008F1BC2" w:rsidRPr="005962F9">
        <w:rPr>
          <w:rFonts w:cs="Times New Roman"/>
          <w:szCs w:val="24"/>
          <w:lang w:val="en-GB"/>
        </w:rPr>
        <w:instrText>ADDIN CSL_CITATION {"citationItems":[{"id":"ITEM-1","itemData":{"author":[{"dropping-particle":"","family":"Swanwick","given":"Carys","non-dropping-particle":"","parse-names":false,"suffix":""}],"id":"ITEM-1","issued":{"date-parts":[["2002"]]},"page":"10pp","title":"Topic paper 1: Recent practice and the evolution of Landscape Character Assessment","type":"article-journal"},"uris":["http://www.mendeley.com/documents/?uuid=57b6a662-6b2e-45da-b2dd-dabd79954b02"]}],"mendeley":{"formattedCitation":"(Swanwick, 2002)","manualFormatting":"Swanwick, (2002)","plainTextFormattedCitation":"(Swanwick, 2002)","previouslyFormattedCitation":"(Swanwick, 2002)"},"properties":{"noteIndex":0},"schema":"https://github.com/citation-style-language/schema/raw/master/csl-citation.json"}</w:instrText>
      </w:r>
      <w:r w:rsidR="005F1323" w:rsidRPr="005962F9">
        <w:rPr>
          <w:rFonts w:cs="Times New Roman"/>
          <w:szCs w:val="24"/>
          <w:lang w:val="en-GB"/>
        </w:rPr>
        <w:fldChar w:fldCharType="separate"/>
      </w:r>
      <w:r w:rsidR="005F1323" w:rsidRPr="005962F9">
        <w:rPr>
          <w:rFonts w:cs="Times New Roman"/>
          <w:noProof/>
          <w:szCs w:val="24"/>
          <w:lang w:val="en-GB"/>
        </w:rPr>
        <w:t>Swanwick, (2002)</w:t>
      </w:r>
      <w:r w:rsidR="005F1323" w:rsidRPr="005962F9">
        <w:rPr>
          <w:rFonts w:cs="Times New Roman"/>
          <w:szCs w:val="24"/>
          <w:lang w:val="en-GB"/>
        </w:rPr>
        <w:fldChar w:fldCharType="end"/>
      </w:r>
      <w:r w:rsidR="005F1323" w:rsidRPr="005962F9">
        <w:rPr>
          <w:rFonts w:cs="Times New Roman"/>
          <w:szCs w:val="24"/>
          <w:lang w:val="en-GB"/>
        </w:rPr>
        <w:t xml:space="preserve"> served as the foundation for this assessment's definition of landscape types, which is based on variations in landform, geology, land cover, and the spatial patterns of man-made interpretation. </w:t>
      </w:r>
      <w:r w:rsidR="00CE2BE4" w:rsidRPr="005962F9">
        <w:rPr>
          <w:rFonts w:cs="Times New Roman"/>
          <w:szCs w:val="24"/>
          <w:lang w:val="en-GB"/>
        </w:rPr>
        <w:t>The outcome of landscape type from this process serves as the basis for a study map that will be used in discussions with stakeholders as well as during field research.</w:t>
      </w:r>
    </w:p>
    <w:p w14:paraId="05F7EC55" w14:textId="7C03F57B" w:rsidR="004D46F0" w:rsidRDefault="004D46F0" w:rsidP="005962F9">
      <w:pPr>
        <w:pStyle w:val="NoSpacing"/>
        <w:jc w:val="both"/>
        <w:rPr>
          <w:rFonts w:cs="Times New Roman"/>
          <w:szCs w:val="24"/>
          <w:lang w:val="en-GB"/>
        </w:rPr>
      </w:pPr>
    </w:p>
    <w:p w14:paraId="2D0A5AD9" w14:textId="77777777" w:rsidR="006C658B" w:rsidRPr="004A2302" w:rsidRDefault="006C658B" w:rsidP="006C658B">
      <w:pPr>
        <w:pStyle w:val="NoSpacing"/>
        <w:jc w:val="center"/>
        <w:rPr>
          <w:rStyle w:val="A5"/>
          <w:rFonts w:cs="Times New Roman"/>
          <w:b w:val="0"/>
          <w:bCs w:val="0"/>
          <w:sz w:val="20"/>
          <w:szCs w:val="24"/>
          <w:lang w:val="en-GB"/>
        </w:rPr>
      </w:pPr>
      <w:r w:rsidRPr="004A2302">
        <w:rPr>
          <w:rStyle w:val="A5"/>
          <w:rFonts w:cs="Times New Roman"/>
          <w:sz w:val="20"/>
          <w:szCs w:val="24"/>
          <w:lang w:val="en-GB"/>
        </w:rPr>
        <w:t>Table 2.</w:t>
      </w:r>
      <w:r w:rsidRPr="004A2302">
        <w:rPr>
          <w:rStyle w:val="A5"/>
          <w:rFonts w:cs="Times New Roman"/>
          <w:b w:val="0"/>
          <w:bCs w:val="0"/>
          <w:sz w:val="20"/>
          <w:szCs w:val="24"/>
          <w:lang w:val="en-GB"/>
        </w:rPr>
        <w:t xml:space="preserve"> Landscape-type interpretation</w:t>
      </w:r>
    </w:p>
    <w:p w14:paraId="014BF7A6" w14:textId="77777777" w:rsidR="006C658B" w:rsidRPr="004A2302" w:rsidRDefault="006C658B" w:rsidP="006C658B">
      <w:pPr>
        <w:pStyle w:val="NoSpacing"/>
        <w:rPr>
          <w:rStyle w:val="A5"/>
          <w:rFonts w:cs="Times New Roman"/>
          <w:sz w:val="20"/>
          <w:szCs w:val="24"/>
          <w:lang w:val="en-GB"/>
        </w:rPr>
      </w:pPr>
    </w:p>
    <w:tbl>
      <w:tblPr>
        <w:tblStyle w:val="PlainTable2"/>
        <w:tblW w:w="0" w:type="auto"/>
        <w:jc w:val="center"/>
        <w:tblBorders>
          <w:top w:val="none" w:sz="0" w:space="0" w:color="auto"/>
          <w:bottom w:val="none" w:sz="0" w:space="0" w:color="auto"/>
        </w:tblBorders>
        <w:tblLayout w:type="fixed"/>
        <w:tblLook w:val="04A0" w:firstRow="1" w:lastRow="0" w:firstColumn="1" w:lastColumn="0" w:noHBand="0" w:noVBand="1"/>
      </w:tblPr>
      <w:tblGrid>
        <w:gridCol w:w="279"/>
        <w:gridCol w:w="2835"/>
        <w:gridCol w:w="5896"/>
      </w:tblGrid>
      <w:tr w:rsidR="006C658B" w:rsidRPr="004A2302" w14:paraId="49E356B3" w14:textId="77777777" w:rsidTr="00DD4FA1">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3114" w:type="dxa"/>
            <w:gridSpan w:val="2"/>
            <w:tcBorders>
              <w:top w:val="single" w:sz="4" w:space="0" w:color="auto"/>
              <w:bottom w:val="single" w:sz="4" w:space="0" w:color="auto"/>
            </w:tcBorders>
            <w:shd w:val="clear" w:color="auto" w:fill="BDD6EE" w:themeFill="accent5" w:themeFillTint="66"/>
          </w:tcPr>
          <w:p w14:paraId="5A68535A" w14:textId="77777777" w:rsidR="006C658B" w:rsidRPr="004A2302" w:rsidRDefault="006C658B" w:rsidP="00DD4FA1">
            <w:pPr>
              <w:pStyle w:val="NoSpacing"/>
              <w:jc w:val="center"/>
              <w:rPr>
                <w:rFonts w:cs="Times New Roman"/>
                <w:sz w:val="20"/>
                <w:szCs w:val="24"/>
                <w:lang w:val="en-GB"/>
              </w:rPr>
            </w:pPr>
            <w:r w:rsidRPr="004A2302">
              <w:rPr>
                <w:rFonts w:cs="Times New Roman"/>
                <w:sz w:val="20"/>
                <w:szCs w:val="24"/>
                <w:lang w:val="en-GB"/>
              </w:rPr>
              <w:t>Landscape types</w:t>
            </w:r>
          </w:p>
        </w:tc>
        <w:tc>
          <w:tcPr>
            <w:tcW w:w="5896" w:type="dxa"/>
            <w:tcBorders>
              <w:top w:val="single" w:sz="4" w:space="0" w:color="auto"/>
              <w:bottom w:val="single" w:sz="4" w:space="0" w:color="auto"/>
            </w:tcBorders>
            <w:shd w:val="clear" w:color="auto" w:fill="BDD6EE" w:themeFill="accent5" w:themeFillTint="66"/>
          </w:tcPr>
          <w:p w14:paraId="6F527870" w14:textId="77777777" w:rsidR="006C658B" w:rsidRPr="004A2302" w:rsidRDefault="006C658B" w:rsidP="00DD4FA1">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4"/>
                <w:lang w:val="en-GB"/>
              </w:rPr>
            </w:pPr>
            <w:r w:rsidRPr="004A2302">
              <w:rPr>
                <w:rFonts w:cs="Times New Roman"/>
                <w:sz w:val="20"/>
                <w:szCs w:val="24"/>
                <w:lang w:val="en-GB"/>
              </w:rPr>
              <w:t>Descriptions</w:t>
            </w:r>
          </w:p>
        </w:tc>
      </w:tr>
      <w:tr w:rsidR="006C658B" w:rsidRPr="004A2302" w14:paraId="5B4C0ADB" w14:textId="77777777" w:rsidTr="00DD4FA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279" w:type="dxa"/>
            <w:tcBorders>
              <w:top w:val="single" w:sz="4" w:space="0" w:color="auto"/>
              <w:bottom w:val="none" w:sz="0" w:space="0" w:color="auto"/>
            </w:tcBorders>
          </w:tcPr>
          <w:p w14:paraId="3181EE2A" w14:textId="77777777" w:rsidR="006C658B" w:rsidRPr="004A2302" w:rsidRDefault="006C658B" w:rsidP="00DD4FA1">
            <w:pPr>
              <w:pStyle w:val="NoSpacing"/>
              <w:jc w:val="center"/>
              <w:rPr>
                <w:rFonts w:eastAsia="Calibri" w:cs="Times New Roman"/>
                <w:b w:val="0"/>
                <w:sz w:val="20"/>
                <w:szCs w:val="24"/>
                <w:lang w:val="en-GB"/>
              </w:rPr>
            </w:pPr>
            <w:r w:rsidRPr="004A2302">
              <w:rPr>
                <w:rFonts w:eastAsia="Calibri" w:cs="Times New Roman"/>
                <w:b w:val="0"/>
                <w:sz w:val="20"/>
                <w:szCs w:val="24"/>
                <w:lang w:val="en-GB"/>
              </w:rPr>
              <w:t>1</w:t>
            </w:r>
          </w:p>
        </w:tc>
        <w:tc>
          <w:tcPr>
            <w:tcW w:w="2835" w:type="dxa"/>
            <w:tcBorders>
              <w:top w:val="single" w:sz="4" w:space="0" w:color="auto"/>
              <w:bottom w:val="none" w:sz="0" w:space="0" w:color="auto"/>
            </w:tcBorders>
          </w:tcPr>
          <w:p w14:paraId="609A92A1" w14:textId="77777777" w:rsidR="006C658B" w:rsidRPr="004A2302" w:rsidRDefault="006C658B" w:rsidP="00DD4FA1">
            <w:pPr>
              <w:pStyle w:val="NoSpacing"/>
              <w:jc w:val="both"/>
              <w:cnfStyle w:val="000000100000" w:firstRow="0" w:lastRow="0" w:firstColumn="0" w:lastColumn="0" w:oddVBand="0" w:evenVBand="0" w:oddHBand="1" w:evenHBand="0" w:firstRowFirstColumn="0" w:firstRowLastColumn="0" w:lastRowFirstColumn="0" w:lastRowLastColumn="0"/>
              <w:rPr>
                <w:rFonts w:cs="Times New Roman"/>
                <w:b/>
                <w:bCs/>
                <w:sz w:val="20"/>
                <w:szCs w:val="24"/>
                <w:lang w:val="en-GB"/>
              </w:rPr>
            </w:pPr>
            <w:r w:rsidRPr="004A2302">
              <w:rPr>
                <w:rFonts w:eastAsia="Calibri" w:cs="Times New Roman"/>
                <w:sz w:val="20"/>
                <w:szCs w:val="24"/>
                <w:lang w:val="en-GB"/>
              </w:rPr>
              <w:t>High-hill forest</w:t>
            </w:r>
          </w:p>
        </w:tc>
        <w:tc>
          <w:tcPr>
            <w:tcW w:w="5896" w:type="dxa"/>
            <w:tcBorders>
              <w:top w:val="single" w:sz="4" w:space="0" w:color="auto"/>
              <w:bottom w:val="none" w:sz="0" w:space="0" w:color="auto"/>
            </w:tcBorders>
          </w:tcPr>
          <w:p w14:paraId="24F80E5F" w14:textId="77777777" w:rsidR="006C658B" w:rsidRPr="004A2302" w:rsidRDefault="006C658B" w:rsidP="00DD4FA1">
            <w:pPr>
              <w:pStyle w:val="No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4"/>
                <w:lang w:val="en-GB"/>
              </w:rPr>
            </w:pPr>
            <w:r w:rsidRPr="004A2302">
              <w:rPr>
                <w:rFonts w:cs="Times New Roman"/>
                <w:sz w:val="20"/>
                <w:szCs w:val="24"/>
                <w:lang w:val="en-GB"/>
              </w:rPr>
              <w:t>Dipterocarp forest at high altitudes (above 300meters)</w:t>
            </w:r>
          </w:p>
        </w:tc>
      </w:tr>
      <w:tr w:rsidR="006C658B" w:rsidRPr="004A2302" w14:paraId="64C4AC3B" w14:textId="77777777" w:rsidTr="00DD4FA1">
        <w:trPr>
          <w:trHeight w:val="423"/>
          <w:jc w:val="center"/>
        </w:trPr>
        <w:tc>
          <w:tcPr>
            <w:cnfStyle w:val="001000000000" w:firstRow="0" w:lastRow="0" w:firstColumn="1" w:lastColumn="0" w:oddVBand="0" w:evenVBand="0" w:oddHBand="0" w:evenHBand="0" w:firstRowFirstColumn="0" w:firstRowLastColumn="0" w:lastRowFirstColumn="0" w:lastRowLastColumn="0"/>
            <w:tcW w:w="279" w:type="dxa"/>
          </w:tcPr>
          <w:p w14:paraId="0F49642E" w14:textId="77777777" w:rsidR="006C658B" w:rsidRPr="004A2302" w:rsidRDefault="006C658B" w:rsidP="00DD4FA1">
            <w:pPr>
              <w:pStyle w:val="NoSpacing"/>
              <w:jc w:val="center"/>
              <w:rPr>
                <w:rFonts w:eastAsia="Calibri" w:cs="Times New Roman"/>
                <w:b w:val="0"/>
                <w:sz w:val="20"/>
                <w:szCs w:val="24"/>
                <w:lang w:val="en-GB"/>
              </w:rPr>
            </w:pPr>
            <w:r w:rsidRPr="004A2302">
              <w:rPr>
                <w:rFonts w:eastAsia="Calibri" w:cs="Times New Roman"/>
                <w:b w:val="0"/>
                <w:sz w:val="20"/>
                <w:szCs w:val="24"/>
                <w:lang w:val="en-GB"/>
              </w:rPr>
              <w:t>2</w:t>
            </w:r>
          </w:p>
        </w:tc>
        <w:tc>
          <w:tcPr>
            <w:tcW w:w="2835" w:type="dxa"/>
          </w:tcPr>
          <w:p w14:paraId="0D94EC6A" w14:textId="77777777" w:rsidR="006C658B" w:rsidRPr="004A2302" w:rsidRDefault="006C658B" w:rsidP="00DD4FA1">
            <w:pPr>
              <w:pStyle w:val="NoSpacing"/>
              <w:jc w:val="both"/>
              <w:cnfStyle w:val="000000000000" w:firstRow="0" w:lastRow="0" w:firstColumn="0" w:lastColumn="0" w:oddVBand="0" w:evenVBand="0" w:oddHBand="0" w:evenHBand="0" w:firstRowFirstColumn="0" w:firstRowLastColumn="0" w:lastRowFirstColumn="0" w:lastRowLastColumn="0"/>
              <w:rPr>
                <w:rFonts w:cs="Times New Roman"/>
                <w:b/>
                <w:bCs/>
                <w:sz w:val="20"/>
                <w:szCs w:val="24"/>
                <w:lang w:val="en-GB"/>
              </w:rPr>
            </w:pPr>
            <w:r w:rsidRPr="004A2302">
              <w:rPr>
                <w:rFonts w:eastAsia="Calibri" w:cs="Times New Roman"/>
                <w:sz w:val="20"/>
                <w:szCs w:val="24"/>
                <w:lang w:val="en-GB"/>
              </w:rPr>
              <w:t>Low-hill agriculture</w:t>
            </w:r>
          </w:p>
        </w:tc>
        <w:tc>
          <w:tcPr>
            <w:tcW w:w="5896" w:type="dxa"/>
          </w:tcPr>
          <w:p w14:paraId="253E5EB9" w14:textId="77777777" w:rsidR="006C658B" w:rsidRPr="004A2302" w:rsidRDefault="006C658B" w:rsidP="00DD4FA1">
            <w:pPr>
              <w:pStyle w:val="No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4"/>
                <w:lang w:val="en-GB"/>
              </w:rPr>
            </w:pPr>
            <w:r w:rsidRPr="004A2302">
              <w:rPr>
                <w:rFonts w:cs="Times New Roman"/>
                <w:sz w:val="20"/>
                <w:szCs w:val="24"/>
                <w:lang w:val="en-GB"/>
              </w:rPr>
              <w:t>Agriculture (oil plantation, rubber, orchards, coconut, etc.) at low altitudes (below 300meters)</w:t>
            </w:r>
          </w:p>
        </w:tc>
      </w:tr>
      <w:tr w:rsidR="006C658B" w:rsidRPr="004A2302" w14:paraId="65735965" w14:textId="77777777" w:rsidTr="00DD4FA1">
        <w:trPr>
          <w:cnfStyle w:val="000000100000" w:firstRow="0" w:lastRow="0" w:firstColumn="0" w:lastColumn="0" w:oddVBand="0" w:evenVBand="0" w:oddHBand="1" w:evenHBand="0" w:firstRowFirstColumn="0" w:firstRowLastColumn="0" w:lastRowFirstColumn="0" w:lastRowLastColumn="0"/>
          <w:trHeight w:val="171"/>
          <w:jc w:val="center"/>
        </w:trPr>
        <w:tc>
          <w:tcPr>
            <w:cnfStyle w:val="001000000000" w:firstRow="0" w:lastRow="0" w:firstColumn="1" w:lastColumn="0" w:oddVBand="0" w:evenVBand="0" w:oddHBand="0" w:evenHBand="0" w:firstRowFirstColumn="0" w:firstRowLastColumn="0" w:lastRowFirstColumn="0" w:lastRowLastColumn="0"/>
            <w:tcW w:w="279" w:type="dxa"/>
            <w:tcBorders>
              <w:top w:val="none" w:sz="0" w:space="0" w:color="auto"/>
              <w:bottom w:val="none" w:sz="0" w:space="0" w:color="auto"/>
            </w:tcBorders>
          </w:tcPr>
          <w:p w14:paraId="68104925" w14:textId="77777777" w:rsidR="006C658B" w:rsidRPr="004A2302" w:rsidRDefault="006C658B" w:rsidP="00DD4FA1">
            <w:pPr>
              <w:pStyle w:val="NoSpacing"/>
              <w:jc w:val="center"/>
              <w:rPr>
                <w:rFonts w:eastAsia="Calibri" w:cs="Times New Roman"/>
                <w:b w:val="0"/>
                <w:sz w:val="20"/>
                <w:szCs w:val="24"/>
                <w:lang w:val="en-GB"/>
              </w:rPr>
            </w:pPr>
            <w:r w:rsidRPr="004A2302">
              <w:rPr>
                <w:rFonts w:eastAsia="Calibri" w:cs="Times New Roman"/>
                <w:b w:val="0"/>
                <w:sz w:val="20"/>
                <w:szCs w:val="24"/>
                <w:lang w:val="en-GB"/>
              </w:rPr>
              <w:t>3</w:t>
            </w:r>
          </w:p>
        </w:tc>
        <w:tc>
          <w:tcPr>
            <w:tcW w:w="2835" w:type="dxa"/>
            <w:tcBorders>
              <w:top w:val="none" w:sz="0" w:space="0" w:color="auto"/>
              <w:bottom w:val="none" w:sz="0" w:space="0" w:color="auto"/>
            </w:tcBorders>
          </w:tcPr>
          <w:p w14:paraId="53D2F7FE" w14:textId="77777777" w:rsidR="006C658B" w:rsidRPr="004A2302" w:rsidRDefault="006C658B" w:rsidP="00DD4FA1">
            <w:pPr>
              <w:pStyle w:val="NoSpacing"/>
              <w:jc w:val="both"/>
              <w:cnfStyle w:val="000000100000" w:firstRow="0" w:lastRow="0" w:firstColumn="0" w:lastColumn="0" w:oddVBand="0" w:evenVBand="0" w:oddHBand="1" w:evenHBand="0" w:firstRowFirstColumn="0" w:firstRowLastColumn="0" w:lastRowFirstColumn="0" w:lastRowLastColumn="0"/>
              <w:rPr>
                <w:rFonts w:cs="Times New Roman"/>
                <w:b/>
                <w:bCs/>
                <w:sz w:val="20"/>
                <w:szCs w:val="24"/>
                <w:lang w:val="en-GB"/>
              </w:rPr>
            </w:pPr>
            <w:r w:rsidRPr="004A2302">
              <w:rPr>
                <w:rFonts w:eastAsia="Calibri" w:cs="Times New Roman"/>
                <w:sz w:val="20"/>
                <w:szCs w:val="24"/>
                <w:lang w:val="en-GB"/>
              </w:rPr>
              <w:t>Valley agriculture</w:t>
            </w:r>
          </w:p>
        </w:tc>
        <w:tc>
          <w:tcPr>
            <w:tcW w:w="5896" w:type="dxa"/>
            <w:tcBorders>
              <w:top w:val="none" w:sz="0" w:space="0" w:color="auto"/>
              <w:bottom w:val="none" w:sz="0" w:space="0" w:color="auto"/>
            </w:tcBorders>
          </w:tcPr>
          <w:p w14:paraId="5F80A629" w14:textId="77777777" w:rsidR="006C658B" w:rsidRPr="004A2302" w:rsidRDefault="006C658B" w:rsidP="00DD4FA1">
            <w:pPr>
              <w:pStyle w:val="No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4"/>
                <w:lang w:val="en-GB"/>
              </w:rPr>
            </w:pPr>
            <w:r w:rsidRPr="004A2302">
              <w:rPr>
                <w:rFonts w:cs="Times New Roman"/>
                <w:sz w:val="20"/>
                <w:szCs w:val="24"/>
                <w:lang w:val="en-GB"/>
              </w:rPr>
              <w:t>Agriculture (oil plantation, rubber, orchards, coconut, etc.) in the valley (area between low hills)</w:t>
            </w:r>
          </w:p>
        </w:tc>
      </w:tr>
      <w:tr w:rsidR="006C658B" w:rsidRPr="004A2302" w14:paraId="4D03C58B" w14:textId="77777777" w:rsidTr="00DD4FA1">
        <w:trPr>
          <w:trHeight w:val="171"/>
          <w:jc w:val="center"/>
        </w:trPr>
        <w:tc>
          <w:tcPr>
            <w:cnfStyle w:val="001000000000" w:firstRow="0" w:lastRow="0" w:firstColumn="1" w:lastColumn="0" w:oddVBand="0" w:evenVBand="0" w:oddHBand="0" w:evenHBand="0" w:firstRowFirstColumn="0" w:firstRowLastColumn="0" w:lastRowFirstColumn="0" w:lastRowLastColumn="0"/>
            <w:tcW w:w="279" w:type="dxa"/>
          </w:tcPr>
          <w:p w14:paraId="1539641E" w14:textId="77777777" w:rsidR="006C658B" w:rsidRPr="004A2302" w:rsidRDefault="006C658B" w:rsidP="00DD4FA1">
            <w:pPr>
              <w:pStyle w:val="NoSpacing"/>
              <w:jc w:val="center"/>
              <w:rPr>
                <w:rFonts w:eastAsia="Calibri" w:cs="Times New Roman"/>
                <w:b w:val="0"/>
                <w:sz w:val="20"/>
                <w:szCs w:val="24"/>
                <w:lang w:val="en-GB"/>
              </w:rPr>
            </w:pPr>
            <w:r w:rsidRPr="004A2302">
              <w:rPr>
                <w:rFonts w:eastAsia="Calibri" w:cs="Times New Roman"/>
                <w:b w:val="0"/>
                <w:sz w:val="20"/>
                <w:szCs w:val="24"/>
                <w:lang w:val="en-GB"/>
              </w:rPr>
              <w:t>4</w:t>
            </w:r>
          </w:p>
        </w:tc>
        <w:tc>
          <w:tcPr>
            <w:tcW w:w="2835" w:type="dxa"/>
          </w:tcPr>
          <w:p w14:paraId="55C28001" w14:textId="77777777" w:rsidR="006C658B" w:rsidRPr="004A2302" w:rsidRDefault="006C658B" w:rsidP="00DD4FA1">
            <w:pPr>
              <w:pStyle w:val="NoSpacing"/>
              <w:jc w:val="both"/>
              <w:cnfStyle w:val="000000000000" w:firstRow="0" w:lastRow="0" w:firstColumn="0" w:lastColumn="0" w:oddVBand="0" w:evenVBand="0" w:oddHBand="0" w:evenHBand="0" w:firstRowFirstColumn="0" w:firstRowLastColumn="0" w:lastRowFirstColumn="0" w:lastRowLastColumn="0"/>
              <w:rPr>
                <w:rFonts w:cs="Times New Roman"/>
                <w:b/>
                <w:bCs/>
                <w:sz w:val="20"/>
                <w:szCs w:val="24"/>
                <w:lang w:val="en-GB"/>
              </w:rPr>
            </w:pPr>
            <w:r w:rsidRPr="004A2302">
              <w:rPr>
                <w:rFonts w:eastAsia="Calibri" w:cs="Times New Roman"/>
                <w:sz w:val="20"/>
                <w:szCs w:val="24"/>
                <w:lang w:val="en-GB"/>
              </w:rPr>
              <w:t>Undulating low-land agriculture</w:t>
            </w:r>
          </w:p>
        </w:tc>
        <w:tc>
          <w:tcPr>
            <w:tcW w:w="5896" w:type="dxa"/>
          </w:tcPr>
          <w:p w14:paraId="21B58D8B" w14:textId="77777777" w:rsidR="006C658B" w:rsidRPr="004A2302" w:rsidRDefault="006C658B" w:rsidP="00DD4FA1">
            <w:pPr>
              <w:pStyle w:val="No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4"/>
                <w:lang w:val="en-GB"/>
              </w:rPr>
            </w:pPr>
            <w:r w:rsidRPr="004A2302">
              <w:rPr>
                <w:rFonts w:cs="Times New Roman"/>
                <w:sz w:val="20"/>
                <w:szCs w:val="24"/>
                <w:lang w:val="en-GB"/>
              </w:rPr>
              <w:t>Agriculture (oil plantation, rubber, orchards, coconut, etc.) in areas with small hills (&lt;100meters elevations) from a low land area</w:t>
            </w:r>
          </w:p>
        </w:tc>
      </w:tr>
      <w:tr w:rsidR="006C658B" w:rsidRPr="004A2302" w14:paraId="0AFC5A7F" w14:textId="77777777" w:rsidTr="00DD4FA1">
        <w:trPr>
          <w:cnfStyle w:val="000000100000" w:firstRow="0" w:lastRow="0" w:firstColumn="0" w:lastColumn="0" w:oddVBand="0" w:evenVBand="0" w:oddHBand="1" w:evenHBand="0" w:firstRowFirstColumn="0" w:firstRowLastColumn="0" w:lastRowFirstColumn="0" w:lastRowLastColumn="0"/>
          <w:trHeight w:val="171"/>
          <w:jc w:val="center"/>
        </w:trPr>
        <w:tc>
          <w:tcPr>
            <w:cnfStyle w:val="001000000000" w:firstRow="0" w:lastRow="0" w:firstColumn="1" w:lastColumn="0" w:oddVBand="0" w:evenVBand="0" w:oddHBand="0" w:evenHBand="0" w:firstRowFirstColumn="0" w:firstRowLastColumn="0" w:lastRowFirstColumn="0" w:lastRowLastColumn="0"/>
            <w:tcW w:w="279" w:type="dxa"/>
            <w:tcBorders>
              <w:top w:val="none" w:sz="0" w:space="0" w:color="auto"/>
              <w:bottom w:val="none" w:sz="0" w:space="0" w:color="auto"/>
            </w:tcBorders>
          </w:tcPr>
          <w:p w14:paraId="24BE3A3E" w14:textId="77777777" w:rsidR="006C658B" w:rsidRPr="004A2302" w:rsidRDefault="006C658B" w:rsidP="00DD4FA1">
            <w:pPr>
              <w:pStyle w:val="NoSpacing"/>
              <w:jc w:val="center"/>
              <w:rPr>
                <w:rFonts w:eastAsia="Calibri" w:cs="Times New Roman"/>
                <w:b w:val="0"/>
                <w:sz w:val="20"/>
                <w:szCs w:val="24"/>
                <w:lang w:val="en-GB"/>
              </w:rPr>
            </w:pPr>
            <w:r w:rsidRPr="004A2302">
              <w:rPr>
                <w:rFonts w:eastAsia="Calibri" w:cs="Times New Roman"/>
                <w:b w:val="0"/>
                <w:sz w:val="20"/>
                <w:szCs w:val="24"/>
                <w:lang w:val="en-GB"/>
              </w:rPr>
              <w:t>5</w:t>
            </w:r>
          </w:p>
        </w:tc>
        <w:tc>
          <w:tcPr>
            <w:tcW w:w="2835" w:type="dxa"/>
            <w:tcBorders>
              <w:top w:val="none" w:sz="0" w:space="0" w:color="auto"/>
              <w:bottom w:val="none" w:sz="0" w:space="0" w:color="auto"/>
            </w:tcBorders>
          </w:tcPr>
          <w:p w14:paraId="30CD20B6" w14:textId="77777777" w:rsidR="006C658B" w:rsidRPr="004A2302" w:rsidRDefault="006C658B" w:rsidP="00DD4FA1">
            <w:pPr>
              <w:pStyle w:val="NoSpacing"/>
              <w:jc w:val="both"/>
              <w:cnfStyle w:val="000000100000" w:firstRow="0" w:lastRow="0" w:firstColumn="0" w:lastColumn="0" w:oddVBand="0" w:evenVBand="0" w:oddHBand="1" w:evenHBand="0" w:firstRowFirstColumn="0" w:firstRowLastColumn="0" w:lastRowFirstColumn="0" w:lastRowLastColumn="0"/>
              <w:rPr>
                <w:rFonts w:cs="Times New Roman"/>
                <w:b/>
                <w:bCs/>
                <w:sz w:val="20"/>
                <w:szCs w:val="24"/>
                <w:lang w:val="en-GB"/>
              </w:rPr>
            </w:pPr>
            <w:r w:rsidRPr="004A2302">
              <w:rPr>
                <w:rFonts w:eastAsia="Calibri" w:cs="Times New Roman"/>
                <w:sz w:val="20"/>
                <w:szCs w:val="24"/>
                <w:lang w:val="en-GB"/>
              </w:rPr>
              <w:t>Undulating low-land settlements</w:t>
            </w:r>
          </w:p>
        </w:tc>
        <w:tc>
          <w:tcPr>
            <w:tcW w:w="5896" w:type="dxa"/>
            <w:tcBorders>
              <w:top w:val="none" w:sz="0" w:space="0" w:color="auto"/>
              <w:bottom w:val="none" w:sz="0" w:space="0" w:color="auto"/>
            </w:tcBorders>
          </w:tcPr>
          <w:p w14:paraId="486CA4D5" w14:textId="77777777" w:rsidR="006C658B" w:rsidRPr="004A2302" w:rsidRDefault="006C658B" w:rsidP="00DD4FA1">
            <w:pPr>
              <w:pStyle w:val="No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4"/>
                <w:lang w:val="en-GB"/>
              </w:rPr>
            </w:pPr>
            <w:r w:rsidRPr="004A2302">
              <w:rPr>
                <w:rFonts w:cs="Times New Roman"/>
                <w:sz w:val="20"/>
                <w:szCs w:val="24"/>
                <w:lang w:val="en-GB"/>
              </w:rPr>
              <w:t>Areas explored for development purposes (urban, settlement, commercial, etc.) at sites with small hills (&lt;100m elevations) from low land areas.</w:t>
            </w:r>
          </w:p>
        </w:tc>
      </w:tr>
      <w:tr w:rsidR="006C658B" w:rsidRPr="004A2302" w14:paraId="13ECFAB1" w14:textId="77777777" w:rsidTr="00DD4FA1">
        <w:trPr>
          <w:trHeight w:val="171"/>
          <w:jc w:val="center"/>
        </w:trPr>
        <w:tc>
          <w:tcPr>
            <w:cnfStyle w:val="001000000000" w:firstRow="0" w:lastRow="0" w:firstColumn="1" w:lastColumn="0" w:oddVBand="0" w:evenVBand="0" w:oddHBand="0" w:evenHBand="0" w:firstRowFirstColumn="0" w:firstRowLastColumn="0" w:lastRowFirstColumn="0" w:lastRowLastColumn="0"/>
            <w:tcW w:w="279" w:type="dxa"/>
          </w:tcPr>
          <w:p w14:paraId="0E2868D2" w14:textId="77777777" w:rsidR="006C658B" w:rsidRPr="004A2302" w:rsidRDefault="006C658B" w:rsidP="00DD4FA1">
            <w:pPr>
              <w:pStyle w:val="NoSpacing"/>
              <w:jc w:val="center"/>
              <w:rPr>
                <w:rFonts w:eastAsia="Calibri" w:cs="Times New Roman"/>
                <w:b w:val="0"/>
                <w:sz w:val="20"/>
                <w:szCs w:val="24"/>
                <w:lang w:val="en-GB"/>
              </w:rPr>
            </w:pPr>
            <w:r w:rsidRPr="004A2302">
              <w:rPr>
                <w:rFonts w:eastAsia="Calibri" w:cs="Times New Roman"/>
                <w:b w:val="0"/>
                <w:sz w:val="20"/>
                <w:szCs w:val="24"/>
                <w:lang w:val="en-GB"/>
              </w:rPr>
              <w:t>6</w:t>
            </w:r>
          </w:p>
        </w:tc>
        <w:tc>
          <w:tcPr>
            <w:tcW w:w="2835" w:type="dxa"/>
            <w:tcBorders>
              <w:bottom w:val="single" w:sz="4" w:space="0" w:color="auto"/>
            </w:tcBorders>
          </w:tcPr>
          <w:p w14:paraId="3F49F9FC" w14:textId="77777777" w:rsidR="006C658B" w:rsidRPr="004A2302" w:rsidRDefault="006C658B" w:rsidP="00DD4FA1">
            <w:pPr>
              <w:pStyle w:val="NoSpacing"/>
              <w:jc w:val="both"/>
              <w:cnfStyle w:val="000000000000" w:firstRow="0" w:lastRow="0" w:firstColumn="0" w:lastColumn="0" w:oddVBand="0" w:evenVBand="0" w:oddHBand="0" w:evenHBand="0" w:firstRowFirstColumn="0" w:firstRowLastColumn="0" w:lastRowFirstColumn="0" w:lastRowLastColumn="0"/>
              <w:rPr>
                <w:rFonts w:eastAsia="Calibri" w:cs="Times New Roman"/>
                <w:b/>
                <w:bCs/>
                <w:sz w:val="20"/>
                <w:szCs w:val="24"/>
                <w:lang w:val="en-GB"/>
              </w:rPr>
            </w:pPr>
            <w:r w:rsidRPr="004A2302">
              <w:rPr>
                <w:rFonts w:eastAsia="Calibri" w:cs="Times New Roman"/>
                <w:sz w:val="20"/>
                <w:szCs w:val="24"/>
                <w:lang w:val="en-GB"/>
              </w:rPr>
              <w:t>Low-hill settlements</w:t>
            </w:r>
          </w:p>
        </w:tc>
        <w:tc>
          <w:tcPr>
            <w:tcW w:w="5896" w:type="dxa"/>
            <w:tcBorders>
              <w:bottom w:val="single" w:sz="4" w:space="0" w:color="auto"/>
            </w:tcBorders>
          </w:tcPr>
          <w:p w14:paraId="14080D25" w14:textId="77777777" w:rsidR="006C658B" w:rsidRPr="004A2302" w:rsidRDefault="006C658B" w:rsidP="00DD4FA1">
            <w:pPr>
              <w:pStyle w:val="No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4"/>
                <w:lang w:val="en-GB"/>
              </w:rPr>
            </w:pPr>
            <w:r w:rsidRPr="004A2302">
              <w:rPr>
                <w:rFonts w:cs="Times New Roman"/>
                <w:sz w:val="20"/>
                <w:szCs w:val="24"/>
                <w:lang w:val="en-GB"/>
              </w:rPr>
              <w:t>Areas explored for development purposes (urban, settlement, commercial, etc.) at low slopes (below 10º)</w:t>
            </w:r>
          </w:p>
        </w:tc>
      </w:tr>
    </w:tbl>
    <w:p w14:paraId="7894C5FC" w14:textId="7E7C56B2" w:rsidR="004A2302" w:rsidRDefault="004A2302" w:rsidP="005962F9">
      <w:pPr>
        <w:pStyle w:val="NoSpacing"/>
        <w:jc w:val="both"/>
        <w:rPr>
          <w:rFonts w:cs="Times New Roman"/>
          <w:szCs w:val="24"/>
          <w:lang w:val="en-GB"/>
        </w:rPr>
      </w:pPr>
    </w:p>
    <w:p w14:paraId="0316D823" w14:textId="7AC1BE03" w:rsidR="004A2302" w:rsidRDefault="004A2302" w:rsidP="005962F9">
      <w:pPr>
        <w:pStyle w:val="NoSpacing"/>
        <w:jc w:val="both"/>
        <w:rPr>
          <w:rFonts w:cs="Times New Roman"/>
          <w:szCs w:val="24"/>
          <w:lang w:val="en-GB"/>
        </w:rPr>
      </w:pPr>
    </w:p>
    <w:p w14:paraId="0F1A5264" w14:textId="7FD77022" w:rsidR="004A2302" w:rsidRDefault="004A2302" w:rsidP="005962F9">
      <w:pPr>
        <w:pStyle w:val="NoSpacing"/>
        <w:jc w:val="both"/>
        <w:rPr>
          <w:rFonts w:cs="Times New Roman"/>
          <w:szCs w:val="24"/>
          <w:lang w:val="en-GB"/>
        </w:rPr>
      </w:pPr>
    </w:p>
    <w:p w14:paraId="06F5D632" w14:textId="15D8527E" w:rsidR="004A2302" w:rsidRDefault="004A2302" w:rsidP="005962F9">
      <w:pPr>
        <w:pStyle w:val="NoSpacing"/>
        <w:jc w:val="both"/>
        <w:rPr>
          <w:rFonts w:cs="Times New Roman"/>
          <w:szCs w:val="24"/>
          <w:lang w:val="en-GB"/>
        </w:rPr>
      </w:pPr>
    </w:p>
    <w:p w14:paraId="26E1694B" w14:textId="30911A98" w:rsidR="006C658B" w:rsidRDefault="006C658B" w:rsidP="005962F9">
      <w:pPr>
        <w:pStyle w:val="NoSpacing"/>
        <w:jc w:val="both"/>
        <w:rPr>
          <w:rFonts w:cs="Times New Roman"/>
          <w:szCs w:val="24"/>
          <w:lang w:val="en-GB"/>
        </w:rPr>
      </w:pPr>
    </w:p>
    <w:p w14:paraId="49B60379" w14:textId="66B01305" w:rsidR="006C658B" w:rsidRDefault="006C658B" w:rsidP="005962F9">
      <w:pPr>
        <w:pStyle w:val="NoSpacing"/>
        <w:jc w:val="both"/>
        <w:rPr>
          <w:rFonts w:cs="Times New Roman"/>
          <w:szCs w:val="24"/>
          <w:lang w:val="en-GB"/>
        </w:rPr>
      </w:pPr>
    </w:p>
    <w:p w14:paraId="0BD68D66" w14:textId="77777777" w:rsidR="006C658B" w:rsidRDefault="006C658B" w:rsidP="005962F9">
      <w:pPr>
        <w:pStyle w:val="NoSpacing"/>
        <w:jc w:val="both"/>
        <w:rPr>
          <w:rFonts w:cs="Times New Roman"/>
          <w:szCs w:val="24"/>
          <w:lang w:val="en-GB"/>
        </w:rPr>
      </w:pPr>
    </w:p>
    <w:p w14:paraId="0FE40257" w14:textId="7735B7CF" w:rsidR="004A2302" w:rsidRDefault="004A2302" w:rsidP="005962F9">
      <w:pPr>
        <w:pStyle w:val="NoSpacing"/>
        <w:jc w:val="both"/>
        <w:rPr>
          <w:rFonts w:cs="Times New Roman"/>
          <w:szCs w:val="24"/>
          <w:lang w:val="en-GB"/>
        </w:rPr>
      </w:pPr>
    </w:p>
    <w:p w14:paraId="151399FE" w14:textId="48585032" w:rsidR="004A2302" w:rsidRDefault="004A2302" w:rsidP="005962F9">
      <w:pPr>
        <w:pStyle w:val="NoSpacing"/>
        <w:jc w:val="both"/>
        <w:rPr>
          <w:rFonts w:cs="Times New Roman"/>
          <w:szCs w:val="24"/>
          <w:lang w:val="en-GB"/>
        </w:rPr>
      </w:pPr>
    </w:p>
    <w:p w14:paraId="2FB3DD22" w14:textId="22372337" w:rsidR="004A2302" w:rsidRDefault="004A2302" w:rsidP="005962F9">
      <w:pPr>
        <w:pStyle w:val="NoSpacing"/>
        <w:jc w:val="both"/>
        <w:rPr>
          <w:rFonts w:cs="Times New Roman"/>
          <w:szCs w:val="24"/>
          <w:lang w:val="en-GB"/>
        </w:rPr>
      </w:pPr>
    </w:p>
    <w:p w14:paraId="384EC1DC" w14:textId="3BB6F4BB" w:rsidR="004A2302" w:rsidRPr="005962F9" w:rsidRDefault="004A2302" w:rsidP="005962F9">
      <w:pPr>
        <w:pStyle w:val="NoSpacing"/>
        <w:jc w:val="both"/>
        <w:rPr>
          <w:rFonts w:cs="Times New Roman"/>
          <w:szCs w:val="24"/>
          <w:lang w:val="en-GB"/>
        </w:rPr>
      </w:pPr>
    </w:p>
    <w:p w14:paraId="362E5F7C" w14:textId="1305B786" w:rsidR="00FD01D0" w:rsidRPr="00907515" w:rsidRDefault="00DF70B9" w:rsidP="00370160">
      <w:pPr>
        <w:spacing w:line="240" w:lineRule="auto"/>
        <w:rPr>
          <w:rFonts w:cs="Times New Roman"/>
          <w:szCs w:val="24"/>
        </w:rPr>
      </w:pPr>
      <w:r>
        <w:rPr>
          <w:rFonts w:cs="Times New Roman"/>
          <w:b/>
          <w:bCs/>
          <w:noProof/>
          <w:szCs w:val="24"/>
          <w:lang w:val="en-MY" w:eastAsia="en-MY"/>
        </w:rPr>
        <mc:AlternateContent>
          <mc:Choice Requires="wpg">
            <w:drawing>
              <wp:anchor distT="0" distB="0" distL="114300" distR="114300" simplePos="0" relativeHeight="251678720" behindDoc="0" locked="0" layoutInCell="1" allowOverlap="1" wp14:anchorId="5D5E5DFA" wp14:editId="0DE25477">
                <wp:simplePos x="0" y="0"/>
                <wp:positionH relativeFrom="column">
                  <wp:posOffset>1219200</wp:posOffset>
                </wp:positionH>
                <wp:positionV relativeFrom="paragraph">
                  <wp:posOffset>-504825</wp:posOffset>
                </wp:positionV>
                <wp:extent cx="4671463" cy="7773670"/>
                <wp:effectExtent l="457200" t="0" r="0" b="0"/>
                <wp:wrapNone/>
                <wp:docPr id="6" name="Group 6"/>
                <wp:cNvGraphicFramePr/>
                <a:graphic xmlns:a="http://schemas.openxmlformats.org/drawingml/2006/main">
                  <a:graphicData uri="http://schemas.microsoft.com/office/word/2010/wordprocessingGroup">
                    <wpg:wgp>
                      <wpg:cNvGrpSpPr/>
                      <wpg:grpSpPr>
                        <a:xfrm>
                          <a:off x="0" y="0"/>
                          <a:ext cx="4671463" cy="7773670"/>
                          <a:chOff x="0" y="0"/>
                          <a:chExt cx="4671463" cy="7773670"/>
                        </a:xfrm>
                      </wpg:grpSpPr>
                      <wpg:grpSp>
                        <wpg:cNvPr id="4" name="Group 4"/>
                        <wpg:cNvGrpSpPr/>
                        <wpg:grpSpPr>
                          <a:xfrm>
                            <a:off x="0" y="0"/>
                            <a:ext cx="4281170" cy="6453505"/>
                            <a:chOff x="0" y="0"/>
                            <a:chExt cx="4281170" cy="6453505"/>
                          </a:xfrm>
                        </wpg:grpSpPr>
                        <wpg:grpSp>
                          <wpg:cNvPr id="3" name="Group 3"/>
                          <wpg:cNvGrpSpPr/>
                          <wpg:grpSpPr>
                            <a:xfrm>
                              <a:off x="0" y="1581150"/>
                              <a:ext cx="2190750" cy="3228340"/>
                              <a:chOff x="0" y="0"/>
                              <a:chExt cx="2190750" cy="3228340"/>
                            </a:xfrm>
                          </wpg:grpSpPr>
                          <wps:wsp>
                            <wps:cNvPr id="10" name="Cross 10"/>
                            <wps:cNvSpPr/>
                            <wps:spPr>
                              <a:xfrm>
                                <a:off x="0" y="0"/>
                                <a:ext cx="287655" cy="293370"/>
                              </a:xfrm>
                              <a:prstGeom prst="plus">
                                <a:avLst>
                                  <a:gd name="adj" fmla="val 50000"/>
                                </a:avLst>
                              </a:prstGeom>
                              <a:solidFill>
                                <a:srgbClr val="4472C4"/>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Cross 24"/>
                            <wps:cNvSpPr/>
                            <wps:spPr>
                              <a:xfrm>
                                <a:off x="95250" y="1257300"/>
                                <a:ext cx="287655" cy="293370"/>
                              </a:xfrm>
                              <a:prstGeom prst="plus">
                                <a:avLst>
                                  <a:gd name="adj" fmla="val 50000"/>
                                </a:avLst>
                              </a:prstGeom>
                              <a:solidFill>
                                <a:srgbClr val="4472C4"/>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Equal 18"/>
                            <wps:cNvSpPr/>
                            <wps:spPr>
                              <a:xfrm>
                                <a:off x="1733550" y="1657350"/>
                                <a:ext cx="457200" cy="304165"/>
                              </a:xfrm>
                              <a:prstGeom prst="mathEqual">
                                <a:avLst>
                                  <a:gd name="adj1" fmla="val 2269"/>
                                  <a:gd name="adj2" fmla="val 30650"/>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Curved Connector 35"/>
                            <wps:cNvCnPr/>
                            <wps:spPr>
                              <a:xfrm flipV="1">
                                <a:off x="152400" y="2895600"/>
                                <a:ext cx="63500" cy="332740"/>
                              </a:xfrm>
                              <a:prstGeom prst="curvedConnector3">
                                <a:avLst>
                                  <a:gd name="adj1" fmla="val -239145"/>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wpg:grpSp>
                        <wpg:grpSp>
                          <wpg:cNvPr id="2" name="Group 2"/>
                          <wpg:cNvGrpSpPr/>
                          <wpg:grpSpPr>
                            <a:xfrm>
                              <a:off x="19050" y="0"/>
                              <a:ext cx="4262120" cy="6453505"/>
                              <a:chOff x="0" y="0"/>
                              <a:chExt cx="4262120" cy="6453505"/>
                            </a:xfrm>
                          </wpg:grpSpPr>
                          <pic:pic xmlns:pic="http://schemas.openxmlformats.org/drawingml/2006/picture">
                            <pic:nvPicPr>
                              <pic:cNvPr id="7" name="Picture 7"/>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266700" y="0"/>
                                <a:ext cx="1452880" cy="1807210"/>
                              </a:xfrm>
                              <a:prstGeom prst="rect">
                                <a:avLst/>
                              </a:prstGeom>
                              <a:noFill/>
                              <a:ln>
                                <a:noFill/>
                              </a:ln>
                              <a:scene3d>
                                <a:camera prst="isometricBottomDown"/>
                                <a:lightRig rig="threePt" dir="t"/>
                              </a:scene3d>
                            </pic:spPr>
                          </pic:pic>
                          <pic:pic xmlns:pic="http://schemas.openxmlformats.org/drawingml/2006/picture">
                            <pic:nvPicPr>
                              <pic:cNvPr id="9" name="Picture 9"/>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0025" y="1400175"/>
                                <a:ext cx="1425575" cy="1773555"/>
                              </a:xfrm>
                              <a:prstGeom prst="rect">
                                <a:avLst/>
                              </a:prstGeom>
                              <a:noFill/>
                              <a:ln>
                                <a:noFill/>
                              </a:ln>
                              <a:scene3d>
                                <a:camera prst="isometricBottomDown"/>
                                <a:lightRig rig="threePt" dir="t"/>
                              </a:scene3d>
                            </pic:spPr>
                          </pic:pic>
                          <pic:pic xmlns:pic="http://schemas.openxmlformats.org/drawingml/2006/picture">
                            <pic:nvPicPr>
                              <pic:cNvPr id="23" name="Picture 23" descr="D:\ALL GIS DATA\HULULANGATCHAR\ALL.TIFF\HLLCA-boundary.tif"/>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23825" y="4362450"/>
                                <a:ext cx="1617345" cy="2091055"/>
                              </a:xfrm>
                              <a:prstGeom prst="rect">
                                <a:avLst/>
                              </a:prstGeom>
                              <a:noFill/>
                              <a:ln>
                                <a:noFill/>
                              </a:ln>
                              <a:scene3d>
                                <a:camera prst="isometricBottomDown"/>
                                <a:lightRig rig="threePt" dir="t"/>
                              </a:scene3d>
                            </pic:spPr>
                          </pic:pic>
                          <pic:pic xmlns:pic="http://schemas.openxmlformats.org/drawingml/2006/picture">
                            <pic:nvPicPr>
                              <pic:cNvPr id="39" name="Picture 39" descr="D:\ALL GIS DATA\HULULANGATCHAR\ALL.TIFF\HLLCA-lvcover.tif"/>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2847975"/>
                                <a:ext cx="1392555" cy="1801495"/>
                              </a:xfrm>
                              <a:prstGeom prst="rect">
                                <a:avLst/>
                              </a:prstGeom>
                              <a:noFill/>
                              <a:ln>
                                <a:noFill/>
                              </a:ln>
                              <a:scene3d>
                                <a:camera prst="isometricBottomDown"/>
                                <a:lightRig rig="threePt" dir="t"/>
                              </a:scene3d>
                            </pic:spPr>
                          </pic:pic>
                          <pic:pic xmlns:pic="http://schemas.openxmlformats.org/drawingml/2006/picture">
                            <pic:nvPicPr>
                              <pic:cNvPr id="43" name="Picture 43" descr="D:\ALL GIS DATA\HULULANGATCHAR\ALL.TIFF\HLLCA-pinky1.tif"/>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2790825" y="2628900"/>
                                <a:ext cx="1471295" cy="1903730"/>
                              </a:xfrm>
                              <a:prstGeom prst="rect">
                                <a:avLst/>
                              </a:prstGeom>
                              <a:noFill/>
                              <a:ln>
                                <a:noFill/>
                              </a:ln>
                              <a:scene3d>
                                <a:camera prst="isometricBottomDown"/>
                                <a:lightRig rig="threePt" dir="t"/>
                              </a:scene3d>
                            </pic:spPr>
                          </pic:pic>
                        </wpg:grpSp>
                      </wpg:grpSp>
                      <wpg:grpSp>
                        <wpg:cNvPr id="224" name="Group 224"/>
                        <wpg:cNvGrpSpPr/>
                        <wpg:grpSpPr>
                          <a:xfrm>
                            <a:off x="1028700" y="6134100"/>
                            <a:ext cx="3642763" cy="1639570"/>
                            <a:chOff x="-15644" y="-148526"/>
                            <a:chExt cx="3643057" cy="1640386"/>
                          </a:xfrm>
                        </wpg:grpSpPr>
                        <wps:wsp>
                          <wps:cNvPr id="217" name="Text Box 2"/>
                          <wps:cNvSpPr txBox="1">
                            <a:spLocks noChangeArrowheads="1"/>
                          </wps:cNvSpPr>
                          <wps:spPr bwMode="auto">
                            <a:xfrm>
                              <a:off x="-15644" y="-148526"/>
                              <a:ext cx="875407" cy="453519"/>
                            </a:xfrm>
                            <a:prstGeom prst="rect">
                              <a:avLst/>
                            </a:prstGeom>
                            <a:solidFill>
                              <a:srgbClr val="FFFFFF"/>
                            </a:solidFill>
                            <a:ln w="9525">
                              <a:noFill/>
                              <a:miter lim="800000"/>
                              <a:headEnd/>
                              <a:tailEnd/>
                            </a:ln>
                          </wps:spPr>
                          <wps:txbx>
                            <w:txbxContent>
                              <w:p w14:paraId="1D335910" w14:textId="60D89E2E" w:rsidR="00412670" w:rsidRPr="00BC08B3" w:rsidRDefault="00412670" w:rsidP="0071587F">
                                <w:pPr>
                                  <w:pStyle w:val="NoSpacing"/>
                                  <w:jc w:val="center"/>
                                  <w:rPr>
                                    <w:sz w:val="20"/>
                                    <w:szCs w:val="20"/>
                                  </w:rPr>
                                </w:pPr>
                                <w:r w:rsidRPr="00BC08B3">
                                  <w:rPr>
                                    <w:sz w:val="20"/>
                                    <w:szCs w:val="20"/>
                                  </w:rPr>
                                  <w:t>InRas1 (Weight=1)</w:t>
                                </w:r>
                              </w:p>
                            </w:txbxContent>
                          </wps:txbx>
                          <wps:bodyPr rot="0" vert="horz" wrap="square" lIns="91440" tIns="45720" rIns="91440" bIns="45720" anchor="t" anchorCtr="0">
                            <a:noAutofit/>
                          </wps:bodyPr>
                        </wps:wsp>
                        <wps:wsp>
                          <wps:cNvPr id="58" name="Text Box 2"/>
                          <wps:cNvSpPr txBox="1">
                            <a:spLocks noChangeArrowheads="1"/>
                          </wps:cNvSpPr>
                          <wps:spPr bwMode="auto">
                            <a:xfrm>
                              <a:off x="1046761" y="-132928"/>
                              <a:ext cx="961825" cy="429913"/>
                            </a:xfrm>
                            <a:prstGeom prst="rect">
                              <a:avLst/>
                            </a:prstGeom>
                            <a:solidFill>
                              <a:srgbClr val="FFFFFF"/>
                            </a:solidFill>
                            <a:ln w="9525">
                              <a:noFill/>
                              <a:miter lim="800000"/>
                              <a:headEnd/>
                              <a:tailEnd/>
                            </a:ln>
                          </wps:spPr>
                          <wps:txbx>
                            <w:txbxContent>
                              <w:p w14:paraId="739D46C6" w14:textId="61795B5F" w:rsidR="00412670" w:rsidRPr="00BC08B3" w:rsidRDefault="00412670" w:rsidP="0071587F">
                                <w:pPr>
                                  <w:pStyle w:val="NoSpacing"/>
                                  <w:jc w:val="center"/>
                                  <w:rPr>
                                    <w:sz w:val="20"/>
                                    <w:szCs w:val="20"/>
                                  </w:rPr>
                                </w:pPr>
                                <w:r w:rsidRPr="00BC08B3">
                                  <w:rPr>
                                    <w:sz w:val="20"/>
                                    <w:szCs w:val="20"/>
                                  </w:rPr>
                                  <w:t>InRas2 (Weight=1)</w:t>
                                </w:r>
                              </w:p>
                            </w:txbxContent>
                          </wps:txbx>
                          <wps:bodyPr rot="0" vert="horz" wrap="square" lIns="91440" tIns="45720" rIns="91440" bIns="45720" anchor="t" anchorCtr="0">
                            <a:noAutofit/>
                          </wps:bodyPr>
                        </wps:wsp>
                        <wps:wsp>
                          <wps:cNvPr id="60" name="Text Box 2"/>
                          <wps:cNvSpPr txBox="1">
                            <a:spLocks noChangeArrowheads="1"/>
                          </wps:cNvSpPr>
                          <wps:spPr bwMode="auto">
                            <a:xfrm>
                              <a:off x="265723" y="1203570"/>
                              <a:ext cx="3361690" cy="288290"/>
                            </a:xfrm>
                            <a:prstGeom prst="rect">
                              <a:avLst/>
                            </a:prstGeom>
                            <a:noFill/>
                            <a:ln w="9525">
                              <a:noFill/>
                              <a:miter lim="800000"/>
                              <a:headEnd/>
                              <a:tailEnd/>
                            </a:ln>
                          </wps:spPr>
                          <wps:txbx>
                            <w:txbxContent>
                              <w:p w14:paraId="090095E6" w14:textId="30AAE0CB" w:rsidR="00412670" w:rsidRPr="00E4518C" w:rsidRDefault="00412670" w:rsidP="009B3E62">
                                <w:pPr>
                                  <w:pStyle w:val="NoSpacing"/>
                                  <w:rPr>
                                    <w:rFonts w:cs="Times New Roman"/>
                                    <w:szCs w:val="24"/>
                                  </w:rPr>
                                </w:pPr>
                                <w:proofErr w:type="spellStart"/>
                                <w:r w:rsidRPr="00E4518C">
                                  <w:rPr>
                                    <w:rFonts w:cs="Times New Roman"/>
                                    <w:sz w:val="20"/>
                                    <w:szCs w:val="20"/>
                                    <w:shd w:val="clear" w:color="auto" w:fill="FEFEFE"/>
                                  </w:rPr>
                                  <w:t>OutRas</w:t>
                                </w:r>
                                <w:proofErr w:type="spellEnd"/>
                                <w:r w:rsidRPr="00E4518C">
                                  <w:rPr>
                                    <w:rFonts w:cs="Times New Roman"/>
                                    <w:sz w:val="20"/>
                                    <w:szCs w:val="20"/>
                                    <w:shd w:val="clear" w:color="auto" w:fill="FEFEFE"/>
                                  </w:rPr>
                                  <w:t xml:space="preserve"> = </w:t>
                                </w:r>
                                <w:proofErr w:type="spellStart"/>
                                <w:r w:rsidRPr="00E4518C">
                                  <w:rPr>
                                    <w:rFonts w:cs="Times New Roman"/>
                                    <w:sz w:val="20"/>
                                    <w:szCs w:val="20"/>
                                    <w:shd w:val="clear" w:color="auto" w:fill="FEFEFE"/>
                                  </w:rPr>
                                  <w:t>CellStatistics</w:t>
                                </w:r>
                                <w:proofErr w:type="spellEnd"/>
                                <w:r w:rsidRPr="00E4518C">
                                  <w:rPr>
                                    <w:rFonts w:cs="Times New Roman"/>
                                    <w:sz w:val="20"/>
                                    <w:szCs w:val="20"/>
                                    <w:shd w:val="clear" w:color="auto" w:fill="FEFEFE"/>
                                  </w:rPr>
                                  <w:t xml:space="preserve"> ([InRas1, InRas2],"SUM")</w:t>
                                </w:r>
                              </w:p>
                            </w:txbxContent>
                          </wps:txbx>
                          <wps:bodyPr rot="0" vert="horz" wrap="square" lIns="91440" tIns="45720" rIns="91440" bIns="45720" anchor="t" anchorCtr="0">
                            <a:noAutofit/>
                          </wps:bodyPr>
                        </wps:wsp>
                        <pic:pic xmlns:pic="http://schemas.openxmlformats.org/drawingml/2006/picture">
                          <pic:nvPicPr>
                            <pic:cNvPr id="45" name="Picture 45"/>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296985"/>
                              <a:ext cx="3044190" cy="885825"/>
                            </a:xfrm>
                            <a:prstGeom prst="rect">
                              <a:avLst/>
                            </a:prstGeom>
                            <a:noFill/>
                          </pic:spPr>
                        </pic:pic>
                      </wpg:grpSp>
                    </wpg:wgp>
                  </a:graphicData>
                </a:graphic>
              </wp:anchor>
            </w:drawing>
          </mc:Choice>
          <mc:Fallback>
            <w:pict>
              <v:group w14:anchorId="5D5E5DFA" id="Group 6" o:spid="_x0000_s1035" style="position:absolute;margin-left:96pt;margin-top:-39.75pt;width:367.85pt;height:612.1pt;z-index:251678720" coordsize="46714,77736" o:gfxdata="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">
                <v:group id="Group 4" o:spid="_x0000_s1036" style="position:absolute;width:42811;height:64535" coordsize="42811,64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3" o:spid="_x0000_s1037" style="position:absolute;top:15811;width:21907;height:32283" coordsize="21907,32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10" o:spid="_x0000_s1038" type="#_x0000_t11" style="position:absolute;width:2876;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" adj="10800" fillcolor="#4472c4" strokecolor="windowText" strokeweight="1pt"/>
                    <v:shape id="Cross 24" o:spid="_x0000_s1039" type="#_x0000_t11" style="position:absolute;left:952;top:12573;width:2877;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" adj="10800" fillcolor="#4472c4" strokecolor="windowText" strokeweight="1pt"/>
                    <v:shape id="Equal 18" o:spid="_x0000_s1040" style="position:absolute;left:17335;top:16573;width:4572;height:3042;visibility:visible;mso-wrap-style:square;v-text-anchor:middle" coordsize="457200,304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" path="m60602,98568r335996,l396598,105469r-335996,l60602,98568xm60602,198696r335996,l396598,205597r-335996,l60602,198696xe" fillcolor="black [3200]" strokecolor="black [1600]" strokeweight="1pt">
                      <v:stroke joinstyle="miter"/>
                      <v:path arrowok="t" o:connecttype="custom" o:connectlocs="60602,98568;396598,98568;396598,105469;60602,105469;60602,98568;60602,198696;396598,198696;396598,205597;60602,205597;60602,198696" o:connectangles="0,0,0,0,0,0,0,0,0,0"/>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5" o:spid="_x0000_s1041" type="#_x0000_t38" style="position:absolute;left:1524;top:28956;width:635;height:3327;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" adj="-51655" strokecolor="black [3200]" strokeweight=".5pt">
                      <v:stroke endarrow="open" joinstyle="miter"/>
                    </v:shape>
                  </v:group>
                  <v:group id="Group 2" o:spid="_x0000_s1042" style="position:absolute;left:190;width:42621;height:64535" coordsize="42621,64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43" type="#_x0000_t75" style="position:absolute;left:2667;width:14528;height:18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">
                      <v:imagedata r:id="rId57" o:title=""/>
                      <v:path arrowok="t"/>
                    </v:shape>
                    <v:shape id="Picture 9" o:spid="_x0000_s1044" type="#_x0000_t75" style="position:absolute;left:2000;top:14001;width:14256;height:17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">
                      <v:imagedata r:id="rId58" o:title=""/>
                      <v:path arrowok="t"/>
                    </v:shape>
                    <v:shape id="Picture 23" o:spid="_x0000_s1045" type="#_x0000_t75" style="position:absolute;left:1238;top:43624;width:16173;height:2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">
                      <v:imagedata r:id="rId59" o:title="HLLCA-boundary"/>
                      <v:path arrowok="t"/>
                    </v:shape>
                    <v:shape id="Picture 39" o:spid="_x0000_s1046" type="#_x0000_t75" style="position:absolute;top:28479;width:13925;height:18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">
                      <v:imagedata r:id="rId60" o:title="HLLCA-lvcover"/>
                      <v:path arrowok="t"/>
                    </v:shape>
                    <v:shape id="Picture 43" o:spid="_x0000_s1047" type="#_x0000_t75" style="position:absolute;left:27908;top:26289;width:14713;height:19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">
                      <v:imagedata r:id="rId61" o:title="HLLCA-pinky1"/>
                      <v:path arrowok="t"/>
                    </v:shape>
                  </v:group>
                </v:group>
                <v:group id="Group 224" o:spid="_x0000_s1048" style="position:absolute;left:10287;top:61341;width:36427;height:16395" coordorigin="-156,-1485" coordsize="36430,16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_x0000_s1049" type="#_x0000_t202" style="position:absolute;left:-156;top:-1485;width:8753;height:4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D335910" w14:textId="60D89E2E" w:rsidR="00412670" w:rsidRPr="00BC08B3" w:rsidRDefault="00412670" w:rsidP="0071587F">
                          <w:pPr>
                            <w:pStyle w:val="NoSpacing"/>
                            <w:jc w:val="center"/>
                            <w:rPr>
                              <w:sz w:val="20"/>
                              <w:szCs w:val="20"/>
                            </w:rPr>
                          </w:pPr>
                          <w:r w:rsidRPr="00BC08B3">
                            <w:rPr>
                              <w:sz w:val="20"/>
                              <w:szCs w:val="20"/>
                            </w:rPr>
                            <w:t>InRas1 (Weight=1)</w:t>
                          </w:r>
                        </w:p>
                      </w:txbxContent>
                    </v:textbox>
                  </v:shape>
                  <v:shape id="_x0000_s1050" type="#_x0000_t202" style="position:absolute;left:10467;top:-1329;width:9618;height:4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" stroked="f">
                    <v:textbox>
                      <w:txbxContent>
                        <w:p w14:paraId="739D46C6" w14:textId="61795B5F" w:rsidR="00412670" w:rsidRPr="00BC08B3" w:rsidRDefault="00412670" w:rsidP="0071587F">
                          <w:pPr>
                            <w:pStyle w:val="NoSpacing"/>
                            <w:jc w:val="center"/>
                            <w:rPr>
                              <w:sz w:val="20"/>
                              <w:szCs w:val="20"/>
                            </w:rPr>
                          </w:pPr>
                          <w:r w:rsidRPr="00BC08B3">
                            <w:rPr>
                              <w:sz w:val="20"/>
                              <w:szCs w:val="20"/>
                            </w:rPr>
                            <w:t>InRas2 (Weight=1)</w:t>
                          </w:r>
                        </w:p>
                      </w:txbxContent>
                    </v:textbox>
                  </v:shape>
                  <v:shape id="_x0000_s1051" type="#_x0000_t202" style="position:absolute;left:2657;top:12035;width:33617;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090095E6" w14:textId="30AAE0CB" w:rsidR="00412670" w:rsidRPr="00E4518C" w:rsidRDefault="00412670" w:rsidP="009B3E62">
                          <w:pPr>
                            <w:pStyle w:val="NoSpacing"/>
                            <w:rPr>
                              <w:rFonts w:cs="Times New Roman"/>
                              <w:szCs w:val="24"/>
                            </w:rPr>
                          </w:pPr>
                          <w:proofErr w:type="spellStart"/>
                          <w:r w:rsidRPr="00E4518C">
                            <w:rPr>
                              <w:rFonts w:cs="Times New Roman"/>
                              <w:sz w:val="20"/>
                              <w:szCs w:val="20"/>
                              <w:shd w:val="clear" w:color="auto" w:fill="FEFEFE"/>
                            </w:rPr>
                            <w:t>OutRas</w:t>
                          </w:r>
                          <w:proofErr w:type="spellEnd"/>
                          <w:r w:rsidRPr="00E4518C">
                            <w:rPr>
                              <w:rFonts w:cs="Times New Roman"/>
                              <w:sz w:val="20"/>
                              <w:szCs w:val="20"/>
                              <w:shd w:val="clear" w:color="auto" w:fill="FEFEFE"/>
                            </w:rPr>
                            <w:t xml:space="preserve"> = </w:t>
                          </w:r>
                          <w:proofErr w:type="spellStart"/>
                          <w:r w:rsidRPr="00E4518C">
                            <w:rPr>
                              <w:rFonts w:cs="Times New Roman"/>
                              <w:sz w:val="20"/>
                              <w:szCs w:val="20"/>
                              <w:shd w:val="clear" w:color="auto" w:fill="FEFEFE"/>
                            </w:rPr>
                            <w:t>CellStatistics</w:t>
                          </w:r>
                          <w:proofErr w:type="spellEnd"/>
                          <w:r w:rsidRPr="00E4518C">
                            <w:rPr>
                              <w:rFonts w:cs="Times New Roman"/>
                              <w:sz w:val="20"/>
                              <w:szCs w:val="20"/>
                              <w:shd w:val="clear" w:color="auto" w:fill="FEFEFE"/>
                            </w:rPr>
                            <w:t xml:space="preserve"> ([InRas1, InRas2],"SUM")</w:t>
                          </w:r>
                        </w:p>
                      </w:txbxContent>
                    </v:textbox>
                  </v:shape>
                  <v:shape id="Picture 45" o:spid="_x0000_s1052" type="#_x0000_t75" style="position:absolute;top:2969;width:30441;height: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">
                    <v:imagedata r:id="rId62" o:title=""/>
                    <v:path arrowok="t"/>
                  </v:shape>
                </v:group>
              </v:group>
            </w:pict>
          </mc:Fallback>
        </mc:AlternateContent>
      </w:r>
      <w:r w:rsidRPr="00907515">
        <w:rPr>
          <w:rFonts w:cs="Times New Roman"/>
          <w:b/>
          <w:bCs/>
          <w:noProof/>
          <w:szCs w:val="24"/>
          <w:lang w:val="en-MY" w:eastAsia="en-MY"/>
        </w:rPr>
        <mc:AlternateContent>
          <mc:Choice Requires="wps">
            <w:drawing>
              <wp:anchor distT="45720" distB="45720" distL="114300" distR="114300" simplePos="0" relativeHeight="251741184" behindDoc="0" locked="0" layoutInCell="1" allowOverlap="1" wp14:anchorId="550CF0C2" wp14:editId="5B48BB08">
                <wp:simplePos x="0" y="0"/>
                <wp:positionH relativeFrom="column">
                  <wp:posOffset>639445</wp:posOffset>
                </wp:positionH>
                <wp:positionV relativeFrom="paragraph">
                  <wp:posOffset>-16510</wp:posOffset>
                </wp:positionV>
                <wp:extent cx="406400" cy="343535"/>
                <wp:effectExtent l="0" t="0" r="0" b="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1BE83C27" w14:textId="3163DAC3" w:rsidR="00412670" w:rsidRPr="005962F9" w:rsidRDefault="00412670" w:rsidP="005D6629">
                            <w:pPr>
                              <w:pStyle w:val="NoSpacing"/>
                              <w:rPr>
                                <w:sz w:val="20"/>
                                <w:szCs w:val="18"/>
                              </w:rPr>
                            </w:pPr>
                            <w:r w:rsidRPr="005962F9">
                              <w:rPr>
                                <w:sz w:val="20"/>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CF0C2" id="_x0000_s1053" type="#_x0000_t202" style="position:absolute;margin-left:50.35pt;margin-top:-1.3pt;width:32pt;height:27.05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" filled="f" stroked="f">
                <v:textbox>
                  <w:txbxContent>
                    <w:p w14:paraId="1BE83C27" w14:textId="3163DAC3" w:rsidR="00412670" w:rsidRPr="005962F9" w:rsidRDefault="00412670" w:rsidP="005D6629">
                      <w:pPr>
                        <w:pStyle w:val="NoSpacing"/>
                        <w:rPr>
                          <w:sz w:val="20"/>
                          <w:szCs w:val="18"/>
                        </w:rPr>
                      </w:pPr>
                      <w:r w:rsidRPr="005962F9">
                        <w:rPr>
                          <w:sz w:val="20"/>
                          <w:szCs w:val="18"/>
                        </w:rPr>
                        <w:t>(a)</w:t>
                      </w:r>
                    </w:p>
                  </w:txbxContent>
                </v:textbox>
              </v:shape>
            </w:pict>
          </mc:Fallback>
        </mc:AlternateContent>
      </w:r>
    </w:p>
    <w:p w14:paraId="444907DE" w14:textId="0F5F1729" w:rsidR="00FD01D0" w:rsidRPr="00907515" w:rsidRDefault="00FD01D0" w:rsidP="00370160">
      <w:pPr>
        <w:spacing w:line="240" w:lineRule="auto"/>
        <w:rPr>
          <w:rFonts w:cs="Times New Roman"/>
          <w:szCs w:val="24"/>
        </w:rPr>
      </w:pPr>
    </w:p>
    <w:p w14:paraId="0285FCEC" w14:textId="492FD713" w:rsidR="00950A6C" w:rsidRPr="00907515" w:rsidRDefault="004A2302" w:rsidP="00370160">
      <w:pPr>
        <w:spacing w:line="240" w:lineRule="auto"/>
        <w:rPr>
          <w:rFonts w:cs="Times New Roman"/>
          <w:szCs w:val="24"/>
        </w:rPr>
      </w:pPr>
      <w:r w:rsidRPr="00907515">
        <w:rPr>
          <w:rFonts w:cs="Times New Roman"/>
          <w:b/>
          <w:bCs/>
          <w:noProof/>
          <w:szCs w:val="24"/>
          <w:lang w:val="en-MY" w:eastAsia="en-MY"/>
        </w:rPr>
        <mc:AlternateContent>
          <mc:Choice Requires="wps">
            <w:drawing>
              <wp:anchor distT="45720" distB="45720" distL="114300" distR="114300" simplePos="0" relativeHeight="251743232" behindDoc="0" locked="0" layoutInCell="1" allowOverlap="1" wp14:anchorId="14B3E4E7" wp14:editId="103C0903">
                <wp:simplePos x="0" y="0"/>
                <wp:positionH relativeFrom="column">
                  <wp:posOffset>762635</wp:posOffset>
                </wp:positionH>
                <wp:positionV relativeFrom="paragraph">
                  <wp:posOffset>340995</wp:posOffset>
                </wp:positionV>
                <wp:extent cx="406400" cy="343535"/>
                <wp:effectExtent l="0" t="0" r="0" b="0"/>
                <wp:wrapNone/>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3E0ACA53" w14:textId="1B5B9123" w:rsidR="00412670" w:rsidRPr="004D46F0" w:rsidRDefault="00412670" w:rsidP="005D6629">
                            <w:pPr>
                              <w:pStyle w:val="NoSpacing"/>
                              <w:rPr>
                                <w:sz w:val="20"/>
                                <w:szCs w:val="18"/>
                              </w:rPr>
                            </w:pPr>
                            <w:r w:rsidRPr="004D46F0">
                              <w:rPr>
                                <w:sz w:val="20"/>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B3E4E7" id="_x0000_s1054" type="#_x0000_t202" style="position:absolute;margin-left:60.05pt;margin-top:26.85pt;width:32pt;height:27.05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" filled="f" stroked="f">
                <v:textbox>
                  <w:txbxContent>
                    <w:p w14:paraId="3E0ACA53" w14:textId="1B5B9123" w:rsidR="00412670" w:rsidRPr="004D46F0" w:rsidRDefault="00412670" w:rsidP="005D6629">
                      <w:pPr>
                        <w:pStyle w:val="NoSpacing"/>
                        <w:rPr>
                          <w:sz w:val="20"/>
                          <w:szCs w:val="18"/>
                        </w:rPr>
                      </w:pPr>
                      <w:r w:rsidRPr="004D46F0">
                        <w:rPr>
                          <w:sz w:val="20"/>
                          <w:szCs w:val="18"/>
                        </w:rPr>
                        <w:t>(b)</w:t>
                      </w:r>
                    </w:p>
                  </w:txbxContent>
                </v:textbox>
              </v:shape>
            </w:pict>
          </mc:Fallback>
        </mc:AlternateContent>
      </w:r>
    </w:p>
    <w:p w14:paraId="0991E3CF" w14:textId="6B4EBEE7" w:rsidR="00950A6C" w:rsidRPr="00907515" w:rsidRDefault="00950A6C" w:rsidP="00370160">
      <w:pPr>
        <w:spacing w:line="240" w:lineRule="auto"/>
        <w:rPr>
          <w:rFonts w:cs="Times New Roman"/>
          <w:szCs w:val="24"/>
        </w:rPr>
      </w:pPr>
    </w:p>
    <w:p w14:paraId="0FAE0CAA" w14:textId="42B506DD" w:rsidR="00950A6C" w:rsidRPr="00907515" w:rsidRDefault="00950A6C" w:rsidP="00370160">
      <w:pPr>
        <w:spacing w:line="240" w:lineRule="auto"/>
        <w:rPr>
          <w:rFonts w:cs="Times New Roman"/>
          <w:szCs w:val="24"/>
        </w:rPr>
      </w:pPr>
    </w:p>
    <w:p w14:paraId="674A9BC4" w14:textId="626E95FF" w:rsidR="00950A6C" w:rsidRPr="00907515" w:rsidRDefault="004A2302" w:rsidP="00370160">
      <w:pPr>
        <w:spacing w:line="240" w:lineRule="auto"/>
        <w:rPr>
          <w:rFonts w:cs="Times New Roman"/>
          <w:szCs w:val="24"/>
        </w:rPr>
      </w:pPr>
      <w:r w:rsidRPr="00907515">
        <w:rPr>
          <w:rFonts w:cs="Times New Roman"/>
          <w:b/>
          <w:bCs/>
          <w:noProof/>
          <w:szCs w:val="24"/>
          <w:lang w:val="en-MY" w:eastAsia="en-MY"/>
        </w:rPr>
        <mc:AlternateContent>
          <mc:Choice Requires="wps">
            <w:drawing>
              <wp:anchor distT="45720" distB="45720" distL="114300" distR="114300" simplePos="0" relativeHeight="251745280" behindDoc="0" locked="0" layoutInCell="1" allowOverlap="1" wp14:anchorId="412E33B9" wp14:editId="6A32692A">
                <wp:simplePos x="0" y="0"/>
                <wp:positionH relativeFrom="column">
                  <wp:posOffset>757555</wp:posOffset>
                </wp:positionH>
                <wp:positionV relativeFrom="paragraph">
                  <wp:posOffset>332740</wp:posOffset>
                </wp:positionV>
                <wp:extent cx="406400" cy="343535"/>
                <wp:effectExtent l="0" t="0" r="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3171D749" w14:textId="4C452B40" w:rsidR="00412670" w:rsidRPr="004D46F0" w:rsidRDefault="00412670" w:rsidP="005D6629">
                            <w:pPr>
                              <w:pStyle w:val="NoSpacing"/>
                              <w:rPr>
                                <w:sz w:val="20"/>
                                <w:szCs w:val="18"/>
                              </w:rPr>
                            </w:pPr>
                            <w:r w:rsidRPr="004D46F0">
                              <w:rPr>
                                <w:sz w:val="20"/>
                                <w:szCs w:val="1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2E33B9" id="_x0000_s1055" type="#_x0000_t202" style="position:absolute;margin-left:59.65pt;margin-top:26.2pt;width:32pt;height:27.05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" filled="f" stroked="f">
                <v:textbox>
                  <w:txbxContent>
                    <w:p w14:paraId="3171D749" w14:textId="4C452B40" w:rsidR="00412670" w:rsidRPr="004D46F0" w:rsidRDefault="00412670" w:rsidP="005D6629">
                      <w:pPr>
                        <w:pStyle w:val="NoSpacing"/>
                        <w:rPr>
                          <w:sz w:val="20"/>
                          <w:szCs w:val="18"/>
                        </w:rPr>
                      </w:pPr>
                      <w:r w:rsidRPr="004D46F0">
                        <w:rPr>
                          <w:sz w:val="20"/>
                          <w:szCs w:val="18"/>
                        </w:rPr>
                        <w:t>(c)</w:t>
                      </w:r>
                    </w:p>
                  </w:txbxContent>
                </v:textbox>
              </v:shape>
            </w:pict>
          </mc:Fallback>
        </mc:AlternateContent>
      </w:r>
      <w:r w:rsidR="005D6629" w:rsidRPr="00907515">
        <w:rPr>
          <w:rFonts w:cs="Times New Roman"/>
          <w:b/>
          <w:bCs/>
          <w:noProof/>
          <w:szCs w:val="24"/>
          <w:lang w:val="en-MY" w:eastAsia="en-MY"/>
        </w:rPr>
        <mc:AlternateContent>
          <mc:Choice Requires="wps">
            <w:drawing>
              <wp:anchor distT="45720" distB="45720" distL="114300" distR="114300" simplePos="0" relativeHeight="251749376" behindDoc="0" locked="0" layoutInCell="1" allowOverlap="1" wp14:anchorId="70AA8601" wp14:editId="2AF96F7D">
                <wp:simplePos x="0" y="0"/>
                <wp:positionH relativeFrom="column">
                  <wp:posOffset>3524250</wp:posOffset>
                </wp:positionH>
                <wp:positionV relativeFrom="paragraph">
                  <wp:posOffset>233680</wp:posOffset>
                </wp:positionV>
                <wp:extent cx="406400" cy="343535"/>
                <wp:effectExtent l="0" t="0" r="0" b="0"/>
                <wp:wrapNone/>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2D171E91" w14:textId="679F71CE" w:rsidR="00412670" w:rsidRPr="004D46F0" w:rsidRDefault="00412670" w:rsidP="005D6629">
                            <w:pPr>
                              <w:pStyle w:val="NoSpacing"/>
                              <w:rPr>
                                <w:sz w:val="20"/>
                                <w:szCs w:val="18"/>
                              </w:rPr>
                            </w:pPr>
                            <w:r w:rsidRPr="004D46F0">
                              <w:rPr>
                                <w:sz w:val="20"/>
                                <w:szCs w:val="18"/>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A8601" id="_x0000_s1056" type="#_x0000_t202" style="position:absolute;margin-left:277.5pt;margin-top:18.4pt;width:32pt;height:27.05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" filled="f" stroked="f">
                <v:textbox>
                  <w:txbxContent>
                    <w:p w14:paraId="2D171E91" w14:textId="679F71CE" w:rsidR="00412670" w:rsidRPr="004D46F0" w:rsidRDefault="00412670" w:rsidP="005D6629">
                      <w:pPr>
                        <w:pStyle w:val="NoSpacing"/>
                        <w:rPr>
                          <w:sz w:val="20"/>
                          <w:szCs w:val="18"/>
                        </w:rPr>
                      </w:pPr>
                      <w:r w:rsidRPr="004D46F0">
                        <w:rPr>
                          <w:sz w:val="20"/>
                          <w:szCs w:val="18"/>
                        </w:rPr>
                        <w:t>(e)</w:t>
                      </w:r>
                    </w:p>
                  </w:txbxContent>
                </v:textbox>
              </v:shape>
            </w:pict>
          </mc:Fallback>
        </mc:AlternateContent>
      </w:r>
    </w:p>
    <w:p w14:paraId="1392A081" w14:textId="2CB28882" w:rsidR="00950A6C" w:rsidRPr="00907515" w:rsidRDefault="00950A6C" w:rsidP="00370160">
      <w:pPr>
        <w:spacing w:line="240" w:lineRule="auto"/>
        <w:rPr>
          <w:rFonts w:cs="Times New Roman"/>
          <w:szCs w:val="24"/>
        </w:rPr>
      </w:pPr>
    </w:p>
    <w:p w14:paraId="35BEFCAF" w14:textId="633847F5" w:rsidR="00950A6C" w:rsidRPr="00907515" w:rsidRDefault="00950A6C" w:rsidP="00370160">
      <w:pPr>
        <w:spacing w:line="240" w:lineRule="auto"/>
        <w:rPr>
          <w:rFonts w:cs="Times New Roman"/>
          <w:szCs w:val="24"/>
        </w:rPr>
      </w:pPr>
    </w:p>
    <w:p w14:paraId="7951D782" w14:textId="47764E51" w:rsidR="00950A6C" w:rsidRPr="00907515" w:rsidRDefault="00950A6C" w:rsidP="00370160">
      <w:pPr>
        <w:spacing w:line="240" w:lineRule="auto"/>
        <w:rPr>
          <w:rFonts w:cs="Times New Roman"/>
          <w:szCs w:val="24"/>
        </w:rPr>
      </w:pPr>
    </w:p>
    <w:p w14:paraId="5D42D60D" w14:textId="3E644520" w:rsidR="00950A6C" w:rsidRPr="00907515" w:rsidRDefault="004A2302" w:rsidP="00370160">
      <w:pPr>
        <w:spacing w:line="240" w:lineRule="auto"/>
        <w:rPr>
          <w:rFonts w:cs="Times New Roman"/>
          <w:szCs w:val="24"/>
        </w:rPr>
      </w:pPr>
      <w:r w:rsidRPr="00907515">
        <w:rPr>
          <w:rFonts w:cs="Times New Roman"/>
          <w:b/>
          <w:bCs/>
          <w:noProof/>
          <w:szCs w:val="24"/>
          <w:lang w:val="en-MY" w:eastAsia="en-MY"/>
        </w:rPr>
        <mc:AlternateContent>
          <mc:Choice Requires="wps">
            <w:drawing>
              <wp:anchor distT="45720" distB="45720" distL="114300" distR="114300" simplePos="0" relativeHeight="251747328" behindDoc="0" locked="0" layoutInCell="1" allowOverlap="1" wp14:anchorId="0F370296" wp14:editId="3E36D238">
                <wp:simplePos x="0" y="0"/>
                <wp:positionH relativeFrom="column">
                  <wp:posOffset>815887</wp:posOffset>
                </wp:positionH>
                <wp:positionV relativeFrom="paragraph">
                  <wp:posOffset>109592</wp:posOffset>
                </wp:positionV>
                <wp:extent cx="406400" cy="343535"/>
                <wp:effectExtent l="0" t="0" r="0" b="0"/>
                <wp:wrapNone/>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065FE20F" w14:textId="6861BDC6" w:rsidR="00412670" w:rsidRPr="004D46F0" w:rsidRDefault="00412670" w:rsidP="005D6629">
                            <w:pPr>
                              <w:pStyle w:val="NoSpacing"/>
                              <w:rPr>
                                <w:sz w:val="20"/>
                                <w:szCs w:val="18"/>
                              </w:rPr>
                            </w:pPr>
                            <w:r w:rsidRPr="004D46F0">
                              <w:rPr>
                                <w:sz w:val="20"/>
                                <w:szCs w:val="1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370296" id="_x0000_s1057" type="#_x0000_t202" style="position:absolute;margin-left:64.25pt;margin-top:8.65pt;width:32pt;height:27.05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" filled="f" stroked="f">
                <v:textbox>
                  <w:txbxContent>
                    <w:p w14:paraId="065FE20F" w14:textId="6861BDC6" w:rsidR="00412670" w:rsidRPr="004D46F0" w:rsidRDefault="00412670" w:rsidP="005D6629">
                      <w:pPr>
                        <w:pStyle w:val="NoSpacing"/>
                        <w:rPr>
                          <w:sz w:val="20"/>
                          <w:szCs w:val="18"/>
                        </w:rPr>
                      </w:pPr>
                      <w:r w:rsidRPr="004D46F0">
                        <w:rPr>
                          <w:sz w:val="20"/>
                          <w:szCs w:val="18"/>
                        </w:rPr>
                        <w:t>(d)</w:t>
                      </w:r>
                    </w:p>
                  </w:txbxContent>
                </v:textbox>
              </v:shape>
            </w:pict>
          </mc:Fallback>
        </mc:AlternateContent>
      </w:r>
    </w:p>
    <w:p w14:paraId="38343B1C" w14:textId="26AF63F1" w:rsidR="00165908" w:rsidRPr="00907515" w:rsidRDefault="00165908" w:rsidP="00EB616D">
      <w:pPr>
        <w:pStyle w:val="NoSpacing"/>
        <w:rPr>
          <w:rFonts w:cs="Times New Roman"/>
          <w:szCs w:val="24"/>
          <w:lang w:val="en-GB"/>
        </w:rPr>
      </w:pPr>
    </w:p>
    <w:p w14:paraId="39F6FD81" w14:textId="3C0246D6" w:rsidR="00EB616D" w:rsidRPr="00907515" w:rsidRDefault="00EB616D" w:rsidP="00EB616D">
      <w:pPr>
        <w:pStyle w:val="NoSpacing"/>
        <w:rPr>
          <w:rFonts w:cs="Times New Roman"/>
          <w:szCs w:val="24"/>
          <w:lang w:val="en-GB"/>
        </w:rPr>
      </w:pPr>
    </w:p>
    <w:p w14:paraId="57E14E69" w14:textId="18272F14" w:rsidR="00EB616D" w:rsidRPr="00907515" w:rsidRDefault="00EB616D" w:rsidP="00EB616D">
      <w:pPr>
        <w:pStyle w:val="NoSpacing"/>
        <w:rPr>
          <w:rFonts w:cs="Times New Roman"/>
          <w:szCs w:val="24"/>
          <w:lang w:val="en-GB"/>
        </w:rPr>
      </w:pPr>
    </w:p>
    <w:p w14:paraId="1306BF9E" w14:textId="3245CC69" w:rsidR="00EB616D" w:rsidRPr="00907515" w:rsidRDefault="006C658B" w:rsidP="00EB616D">
      <w:pPr>
        <w:pStyle w:val="NoSpacing"/>
        <w:jc w:val="center"/>
        <w:rPr>
          <w:rFonts w:cs="Times New Roman"/>
          <w:b/>
          <w:bCs/>
          <w:szCs w:val="24"/>
          <w:lang w:val="en-GB"/>
        </w:rPr>
      </w:pPr>
      <w:r w:rsidRPr="00907515">
        <w:rPr>
          <w:rFonts w:cs="Times New Roman"/>
          <w:b/>
          <w:bCs/>
          <w:noProof/>
          <w:szCs w:val="24"/>
          <w:lang w:val="en-MY" w:eastAsia="en-MY"/>
        </w:rPr>
        <mc:AlternateContent>
          <mc:Choice Requires="wps">
            <w:drawing>
              <wp:anchor distT="0" distB="0" distL="114300" distR="114300" simplePos="0" relativeHeight="251649024" behindDoc="0" locked="0" layoutInCell="1" allowOverlap="1" wp14:anchorId="1630EF11" wp14:editId="0ECE13E1">
                <wp:simplePos x="0" y="0"/>
                <wp:positionH relativeFrom="column">
                  <wp:posOffset>4550410</wp:posOffset>
                </wp:positionH>
                <wp:positionV relativeFrom="paragraph">
                  <wp:posOffset>66345</wp:posOffset>
                </wp:positionV>
                <wp:extent cx="612775" cy="282575"/>
                <wp:effectExtent l="0" t="0" r="0" b="3175"/>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 cy="282575"/>
                        </a:xfrm>
                        <a:prstGeom prst="rect">
                          <a:avLst/>
                        </a:prstGeom>
                        <a:solidFill>
                          <a:srgbClr val="FFFFFF"/>
                        </a:solidFill>
                        <a:ln w="9525">
                          <a:noFill/>
                          <a:miter lim="800000"/>
                          <a:headEnd/>
                          <a:tailEnd/>
                        </a:ln>
                      </wps:spPr>
                      <wps:txbx>
                        <w:txbxContent>
                          <w:p w14:paraId="2219DF47" w14:textId="690B1231" w:rsidR="00412670" w:rsidRPr="009B3E62" w:rsidRDefault="00412670" w:rsidP="009B3E62">
                            <w:pPr>
                              <w:pStyle w:val="NoSpacing"/>
                              <w:rPr>
                                <w:sz w:val="22"/>
                              </w:rPr>
                            </w:pPr>
                            <w:r w:rsidRPr="00E4518C">
                              <w:rPr>
                                <w:sz w:val="20"/>
                                <w:szCs w:val="20"/>
                              </w:rPr>
                              <w:t>OutRas</w:t>
                            </w:r>
                            <w:r w:rsidRPr="009B3E62">
                              <w:rPr>
                                <w:sz w:val="22"/>
                              </w:rPr>
                              <w:t>1</w:t>
                            </w:r>
                          </w:p>
                        </w:txbxContent>
                      </wps:txbx>
                      <wps:bodyPr rot="0" vert="horz" wrap="square" lIns="91440" tIns="45720" rIns="91440" bIns="45720" anchor="t" anchorCtr="0">
                        <a:noAutofit/>
                      </wps:bodyPr>
                    </wps:wsp>
                  </a:graphicData>
                </a:graphic>
              </wp:anchor>
            </w:drawing>
          </mc:Choice>
          <mc:Fallback>
            <w:pict>
              <v:shape w14:anchorId="1630EF11" id="_x0000_s1058" type="#_x0000_t202" style="position:absolute;left:0;text-align:left;margin-left:358.3pt;margin-top:5.2pt;width:48.25pt;height:22.2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" stroked="f">
                <v:textbox>
                  <w:txbxContent>
                    <w:p w14:paraId="2219DF47" w14:textId="690B1231" w:rsidR="00412670" w:rsidRPr="009B3E62" w:rsidRDefault="00412670" w:rsidP="009B3E62">
                      <w:pPr>
                        <w:pStyle w:val="NoSpacing"/>
                        <w:rPr>
                          <w:sz w:val="22"/>
                        </w:rPr>
                      </w:pPr>
                      <w:r w:rsidRPr="00E4518C">
                        <w:rPr>
                          <w:sz w:val="20"/>
                          <w:szCs w:val="20"/>
                        </w:rPr>
                        <w:t>OutRas</w:t>
                      </w:r>
                      <w:r w:rsidRPr="009B3E62">
                        <w:rPr>
                          <w:sz w:val="22"/>
                        </w:rPr>
                        <w:t>1</w:t>
                      </w:r>
                    </w:p>
                  </w:txbxContent>
                </v:textbox>
              </v:shape>
            </w:pict>
          </mc:Fallback>
        </mc:AlternateContent>
      </w:r>
    </w:p>
    <w:p w14:paraId="36FA62E7" w14:textId="18274B02" w:rsidR="00275CBA" w:rsidRPr="00907515" w:rsidRDefault="00275CBA" w:rsidP="00025C21">
      <w:pPr>
        <w:pStyle w:val="NoSpacing"/>
        <w:rPr>
          <w:rFonts w:cs="Times New Roman"/>
          <w:b/>
          <w:bCs/>
          <w:szCs w:val="24"/>
          <w:lang w:val="en-GB"/>
        </w:rPr>
      </w:pPr>
    </w:p>
    <w:p w14:paraId="2A258F99" w14:textId="6F6203D8" w:rsidR="00275CBA" w:rsidRPr="00907515" w:rsidRDefault="005D6629" w:rsidP="00025C21">
      <w:pPr>
        <w:pStyle w:val="NoSpacing"/>
        <w:rPr>
          <w:rFonts w:cs="Times New Roman"/>
          <w:b/>
          <w:bCs/>
          <w:szCs w:val="24"/>
          <w:lang w:val="en-GB"/>
        </w:rPr>
      </w:pPr>
      <w:r w:rsidRPr="00907515">
        <w:rPr>
          <w:rFonts w:cs="Times New Roman"/>
          <w:b/>
          <w:bCs/>
          <w:noProof/>
          <w:szCs w:val="24"/>
          <w:lang w:val="en-MY" w:eastAsia="en-MY"/>
        </w:rPr>
        <mc:AlternateContent>
          <mc:Choice Requires="wps">
            <w:drawing>
              <wp:anchor distT="45720" distB="45720" distL="114300" distR="114300" simplePos="0" relativeHeight="251751424" behindDoc="0" locked="0" layoutInCell="1" allowOverlap="1" wp14:anchorId="51A4FC72" wp14:editId="17A2263F">
                <wp:simplePos x="0" y="0"/>
                <wp:positionH relativeFrom="column">
                  <wp:posOffset>1789430</wp:posOffset>
                </wp:positionH>
                <wp:positionV relativeFrom="paragraph">
                  <wp:posOffset>135255</wp:posOffset>
                </wp:positionV>
                <wp:extent cx="406400" cy="343535"/>
                <wp:effectExtent l="0" t="0" r="0" b="0"/>
                <wp:wrapNone/>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343535"/>
                        </a:xfrm>
                        <a:prstGeom prst="rect">
                          <a:avLst/>
                        </a:prstGeom>
                        <a:noFill/>
                        <a:ln w="9525">
                          <a:noFill/>
                          <a:miter lim="800000"/>
                          <a:headEnd/>
                          <a:tailEnd/>
                        </a:ln>
                      </wps:spPr>
                      <wps:txbx>
                        <w:txbxContent>
                          <w:p w14:paraId="07DA2F1F" w14:textId="2A526B35" w:rsidR="00412670" w:rsidRPr="00BC08B3" w:rsidRDefault="00412670" w:rsidP="005D6629">
                            <w:pPr>
                              <w:pStyle w:val="NoSpacing"/>
                              <w:rPr>
                                <w:sz w:val="20"/>
                                <w:szCs w:val="18"/>
                              </w:rPr>
                            </w:pPr>
                            <w:r w:rsidRPr="00BC08B3">
                              <w:rPr>
                                <w:sz w:val="20"/>
                                <w:szCs w:val="1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A4FC72" id="_x0000_s1059" type="#_x0000_t202" style="position:absolute;margin-left:140.9pt;margin-top:10.65pt;width:32pt;height:27.05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" filled="f" stroked="f">
                <v:textbox>
                  <w:txbxContent>
                    <w:p w14:paraId="07DA2F1F" w14:textId="2A526B35" w:rsidR="00412670" w:rsidRPr="00BC08B3" w:rsidRDefault="00412670" w:rsidP="005D6629">
                      <w:pPr>
                        <w:pStyle w:val="NoSpacing"/>
                        <w:rPr>
                          <w:sz w:val="20"/>
                          <w:szCs w:val="18"/>
                        </w:rPr>
                      </w:pPr>
                      <w:r w:rsidRPr="00BC08B3">
                        <w:rPr>
                          <w:sz w:val="20"/>
                          <w:szCs w:val="18"/>
                        </w:rPr>
                        <w:t>(f)</w:t>
                      </w:r>
                    </w:p>
                  </w:txbxContent>
                </v:textbox>
              </v:shape>
            </w:pict>
          </mc:Fallback>
        </mc:AlternateContent>
      </w:r>
    </w:p>
    <w:p w14:paraId="47FBE6D2" w14:textId="6489F184" w:rsidR="00275CBA" w:rsidRPr="00907515" w:rsidRDefault="00275CBA" w:rsidP="00025C21">
      <w:pPr>
        <w:pStyle w:val="NoSpacing"/>
        <w:rPr>
          <w:rFonts w:cs="Times New Roman"/>
          <w:b/>
          <w:bCs/>
          <w:szCs w:val="24"/>
          <w:lang w:val="en-GB"/>
        </w:rPr>
      </w:pPr>
    </w:p>
    <w:p w14:paraId="28FB007C" w14:textId="5BE0D7D2" w:rsidR="00275CBA" w:rsidRPr="00907515" w:rsidRDefault="00275CBA" w:rsidP="00025C21">
      <w:pPr>
        <w:pStyle w:val="NoSpacing"/>
        <w:rPr>
          <w:rFonts w:cs="Times New Roman"/>
          <w:b/>
          <w:bCs/>
          <w:szCs w:val="24"/>
          <w:lang w:val="en-GB"/>
        </w:rPr>
      </w:pPr>
    </w:p>
    <w:p w14:paraId="1AAD9B66" w14:textId="0F201868" w:rsidR="00275CBA" w:rsidRPr="00907515" w:rsidRDefault="00275CBA" w:rsidP="00025C21">
      <w:pPr>
        <w:pStyle w:val="NoSpacing"/>
        <w:rPr>
          <w:rFonts w:cs="Times New Roman"/>
          <w:b/>
          <w:bCs/>
          <w:szCs w:val="24"/>
          <w:lang w:val="en-GB"/>
        </w:rPr>
      </w:pPr>
    </w:p>
    <w:p w14:paraId="6242C61B" w14:textId="2BFCE67B" w:rsidR="00275CBA" w:rsidRPr="00907515" w:rsidRDefault="00275CBA" w:rsidP="00025C21">
      <w:pPr>
        <w:pStyle w:val="NoSpacing"/>
        <w:rPr>
          <w:rFonts w:cs="Times New Roman"/>
          <w:b/>
          <w:bCs/>
          <w:szCs w:val="24"/>
          <w:lang w:val="en-GB"/>
        </w:rPr>
      </w:pPr>
    </w:p>
    <w:p w14:paraId="218E7A33" w14:textId="2F1F77F2" w:rsidR="00275CBA" w:rsidRPr="00907515" w:rsidRDefault="00275CBA" w:rsidP="00025C21">
      <w:pPr>
        <w:pStyle w:val="NoSpacing"/>
        <w:rPr>
          <w:rFonts w:cs="Times New Roman"/>
          <w:b/>
          <w:bCs/>
          <w:szCs w:val="24"/>
          <w:lang w:val="en-GB"/>
        </w:rPr>
      </w:pPr>
    </w:p>
    <w:p w14:paraId="07DD9E1B" w14:textId="2AE4515A" w:rsidR="00275CBA" w:rsidRPr="00907515" w:rsidRDefault="00275CBA" w:rsidP="00025C21">
      <w:pPr>
        <w:pStyle w:val="NoSpacing"/>
        <w:rPr>
          <w:rFonts w:cs="Times New Roman"/>
          <w:b/>
          <w:bCs/>
          <w:szCs w:val="24"/>
          <w:lang w:val="en-GB"/>
        </w:rPr>
      </w:pPr>
    </w:p>
    <w:p w14:paraId="49C8E7BC" w14:textId="77777777" w:rsidR="00CE2BE4" w:rsidRPr="00907515" w:rsidRDefault="00CE2BE4" w:rsidP="00025C21">
      <w:pPr>
        <w:pStyle w:val="NoSpacing"/>
        <w:rPr>
          <w:rFonts w:cs="Times New Roman"/>
          <w:b/>
          <w:bCs/>
          <w:szCs w:val="24"/>
          <w:lang w:val="en-GB"/>
        </w:rPr>
      </w:pPr>
    </w:p>
    <w:p w14:paraId="263768BF" w14:textId="77777777" w:rsidR="004A2302" w:rsidRDefault="004A2302" w:rsidP="009B3E62">
      <w:pPr>
        <w:pStyle w:val="NoSpacing"/>
        <w:jc w:val="center"/>
        <w:rPr>
          <w:rFonts w:cs="Times New Roman"/>
          <w:b/>
          <w:bCs/>
          <w:szCs w:val="24"/>
          <w:lang w:val="en-GB"/>
        </w:rPr>
      </w:pPr>
    </w:p>
    <w:p w14:paraId="43A194CB" w14:textId="63E368C6" w:rsidR="00950A6C" w:rsidRPr="004A2302" w:rsidRDefault="00950A6C" w:rsidP="009B3E62">
      <w:pPr>
        <w:pStyle w:val="NoSpacing"/>
        <w:jc w:val="center"/>
        <w:rPr>
          <w:rFonts w:cs="Times New Roman"/>
          <w:sz w:val="20"/>
          <w:szCs w:val="24"/>
          <w:lang w:val="en-GB"/>
        </w:rPr>
        <w:sectPr w:rsidR="00950A6C" w:rsidRPr="004A2302" w:rsidSect="00482794">
          <w:headerReference w:type="default" r:id="rId63"/>
          <w:pgSz w:w="11900" w:h="16840" w:code="9"/>
          <w:pgMar w:top="1440" w:right="1440" w:bottom="1440" w:left="1440" w:header="709" w:footer="709" w:gutter="0"/>
          <w:pgNumType w:start="17"/>
          <w:cols w:space="708"/>
          <w:docGrid w:linePitch="360"/>
        </w:sectPr>
      </w:pPr>
      <w:r w:rsidRPr="004A2302">
        <w:rPr>
          <w:rFonts w:cs="Times New Roman"/>
          <w:b/>
          <w:bCs/>
          <w:sz w:val="20"/>
          <w:szCs w:val="24"/>
          <w:lang w:val="en-GB"/>
        </w:rPr>
        <w:t>Figure 8</w:t>
      </w:r>
      <w:r w:rsidR="00EB616D" w:rsidRPr="004A2302">
        <w:rPr>
          <w:rFonts w:cs="Times New Roman"/>
          <w:b/>
          <w:sz w:val="20"/>
          <w:szCs w:val="24"/>
          <w:lang w:val="en-GB"/>
        </w:rPr>
        <w:t>.</w:t>
      </w:r>
      <w:r w:rsidRPr="004A2302">
        <w:rPr>
          <w:rFonts w:cs="Times New Roman"/>
          <w:sz w:val="20"/>
          <w:szCs w:val="24"/>
          <w:lang w:val="en-GB"/>
        </w:rPr>
        <w:t xml:space="preserve"> </w:t>
      </w:r>
      <w:bookmarkStart w:id="3" w:name="_Hlk76475235"/>
      <w:r w:rsidR="00C53921" w:rsidRPr="004A2302">
        <w:rPr>
          <w:rFonts w:cs="Times New Roman"/>
          <w:sz w:val="20"/>
          <w:szCs w:val="24"/>
          <w:lang w:val="en-GB"/>
        </w:rPr>
        <w:t xml:space="preserve">Overlaying process of </w:t>
      </w:r>
      <w:r w:rsidR="0011137E" w:rsidRPr="004A2302">
        <w:rPr>
          <w:rFonts w:cs="Times New Roman"/>
          <w:sz w:val="20"/>
          <w:szCs w:val="24"/>
          <w:lang w:val="en-GB"/>
        </w:rPr>
        <w:t xml:space="preserve">(a) </w:t>
      </w:r>
      <w:r w:rsidR="00C53921" w:rsidRPr="004A2302">
        <w:rPr>
          <w:rFonts w:cs="Times New Roman"/>
          <w:sz w:val="20"/>
          <w:szCs w:val="24"/>
          <w:lang w:val="en-GB"/>
        </w:rPr>
        <w:t xml:space="preserve">geomorphology map, </w:t>
      </w:r>
      <w:r w:rsidR="0011137E" w:rsidRPr="004A2302">
        <w:rPr>
          <w:rFonts w:cs="Times New Roman"/>
          <w:sz w:val="20"/>
          <w:szCs w:val="24"/>
          <w:lang w:val="en-GB"/>
        </w:rPr>
        <w:t xml:space="preserve">(b) </w:t>
      </w:r>
      <w:r w:rsidR="00C53921" w:rsidRPr="004A2302">
        <w:rPr>
          <w:rFonts w:cs="Times New Roman"/>
          <w:sz w:val="20"/>
          <w:szCs w:val="24"/>
          <w:lang w:val="en-GB"/>
        </w:rPr>
        <w:t xml:space="preserve">hydrology map, </w:t>
      </w:r>
      <w:r w:rsidR="0011137E" w:rsidRPr="004A2302">
        <w:rPr>
          <w:rFonts w:cs="Times New Roman"/>
          <w:sz w:val="20"/>
          <w:szCs w:val="24"/>
          <w:lang w:val="en-GB"/>
        </w:rPr>
        <w:t xml:space="preserve">(c) </w:t>
      </w:r>
      <w:r w:rsidRPr="004A2302">
        <w:rPr>
          <w:rFonts w:cs="Times New Roman"/>
          <w:sz w:val="20"/>
          <w:szCs w:val="24"/>
          <w:lang w:val="en-GB"/>
        </w:rPr>
        <w:t>land</w:t>
      </w:r>
      <w:r w:rsidR="009A558B" w:rsidRPr="004A2302">
        <w:rPr>
          <w:rFonts w:cs="Times New Roman"/>
          <w:sz w:val="20"/>
          <w:szCs w:val="24"/>
          <w:lang w:val="en-GB"/>
        </w:rPr>
        <w:t xml:space="preserve"> </w:t>
      </w:r>
      <w:r w:rsidRPr="004A2302">
        <w:rPr>
          <w:rFonts w:cs="Times New Roman"/>
          <w:sz w:val="20"/>
          <w:szCs w:val="24"/>
          <w:lang w:val="en-GB"/>
        </w:rPr>
        <w:t>cover map</w:t>
      </w:r>
      <w:r w:rsidR="00F326B8" w:rsidRPr="004A2302">
        <w:rPr>
          <w:rFonts w:cs="Times New Roman"/>
          <w:sz w:val="20"/>
          <w:szCs w:val="24"/>
          <w:lang w:val="en-GB"/>
        </w:rPr>
        <w:t>,</w:t>
      </w:r>
      <w:r w:rsidR="0011137E" w:rsidRPr="004A2302">
        <w:rPr>
          <w:rFonts w:cs="Times New Roman"/>
          <w:sz w:val="20"/>
          <w:szCs w:val="24"/>
          <w:lang w:val="en-GB"/>
        </w:rPr>
        <w:t xml:space="preserve"> (d) </w:t>
      </w:r>
      <w:r w:rsidRPr="004A2302">
        <w:rPr>
          <w:rFonts w:cs="Times New Roman"/>
          <w:sz w:val="20"/>
          <w:szCs w:val="24"/>
          <w:lang w:val="en-GB"/>
        </w:rPr>
        <w:t>boundary map</w:t>
      </w:r>
      <w:r w:rsidR="0011137E" w:rsidRPr="004A2302">
        <w:rPr>
          <w:rFonts w:cs="Times New Roman"/>
          <w:sz w:val="20"/>
          <w:szCs w:val="24"/>
          <w:lang w:val="en-GB"/>
        </w:rPr>
        <w:t xml:space="preserve">, and (e) Landscape type map </w:t>
      </w:r>
      <w:r w:rsidR="00C53921" w:rsidRPr="004A2302">
        <w:rPr>
          <w:rFonts w:cs="Times New Roman"/>
          <w:sz w:val="20"/>
          <w:szCs w:val="24"/>
          <w:lang w:val="en-GB"/>
        </w:rPr>
        <w:t>of</w:t>
      </w:r>
      <w:r w:rsidRPr="004A2302">
        <w:rPr>
          <w:rFonts w:cs="Times New Roman"/>
          <w:sz w:val="20"/>
          <w:szCs w:val="24"/>
          <w:lang w:val="en-GB"/>
        </w:rPr>
        <w:t xml:space="preserve"> Hulu </w:t>
      </w:r>
      <w:bookmarkEnd w:id="3"/>
      <w:r w:rsidR="00C53921" w:rsidRPr="004A2302">
        <w:rPr>
          <w:rFonts w:cs="Times New Roman"/>
          <w:sz w:val="20"/>
          <w:szCs w:val="24"/>
          <w:lang w:val="en-GB"/>
        </w:rPr>
        <w:t>Langat as shown</w:t>
      </w:r>
      <w:r w:rsidR="009B3E62" w:rsidRPr="004A2302">
        <w:rPr>
          <w:rFonts w:cs="Times New Roman"/>
          <w:sz w:val="20"/>
          <w:szCs w:val="24"/>
          <w:lang w:val="en-GB"/>
        </w:rPr>
        <w:t xml:space="preserve"> </w:t>
      </w:r>
      <w:r w:rsidR="00EF5F30" w:rsidRPr="004A2302">
        <w:rPr>
          <w:rFonts w:cs="Times New Roman"/>
          <w:sz w:val="20"/>
          <w:szCs w:val="24"/>
          <w:lang w:val="en-GB"/>
        </w:rPr>
        <w:t xml:space="preserve">in </w:t>
      </w:r>
      <w:r w:rsidR="00970598" w:rsidRPr="004A2302">
        <w:rPr>
          <w:rFonts w:cs="Times New Roman"/>
          <w:sz w:val="20"/>
          <w:szCs w:val="24"/>
          <w:lang w:val="en-GB"/>
        </w:rPr>
        <w:t>the illustration</w:t>
      </w:r>
      <w:r w:rsidR="009B3E62" w:rsidRPr="004A2302">
        <w:rPr>
          <w:rFonts w:cs="Times New Roman"/>
          <w:sz w:val="20"/>
          <w:szCs w:val="24"/>
          <w:lang w:val="en-GB"/>
        </w:rPr>
        <w:t xml:space="preserve"> and </w:t>
      </w:r>
      <w:r w:rsidR="0011137E" w:rsidRPr="004A2302">
        <w:rPr>
          <w:rFonts w:cs="Times New Roman"/>
          <w:sz w:val="20"/>
          <w:szCs w:val="24"/>
          <w:lang w:val="en-GB"/>
        </w:rPr>
        <w:t xml:space="preserve">(f) </w:t>
      </w:r>
      <w:r w:rsidR="009B3E62" w:rsidRPr="004A2302">
        <w:rPr>
          <w:rFonts w:cs="Times New Roman"/>
          <w:sz w:val="20"/>
          <w:szCs w:val="24"/>
          <w:lang w:val="en-GB"/>
        </w:rPr>
        <w:t xml:space="preserve">raster </w:t>
      </w:r>
      <w:r w:rsidR="00C53921" w:rsidRPr="004A2302">
        <w:rPr>
          <w:rFonts w:cs="Times New Roman"/>
          <w:sz w:val="20"/>
          <w:szCs w:val="24"/>
          <w:lang w:val="en-GB"/>
        </w:rPr>
        <w:t>data principle (</w:t>
      </w:r>
      <w:r w:rsidR="009B3E62" w:rsidRPr="004A2302">
        <w:rPr>
          <w:rFonts w:cs="Times New Roman"/>
          <w:sz w:val="20"/>
          <w:szCs w:val="24"/>
          <w:lang w:val="en-GB"/>
        </w:rPr>
        <w:t>Modified after ESRI, 2023)</w:t>
      </w:r>
    </w:p>
    <w:p w14:paraId="1602FFCB" w14:textId="52812E1F" w:rsidR="00C640D6" w:rsidRPr="00907515" w:rsidRDefault="004A2302" w:rsidP="00370160">
      <w:pPr>
        <w:spacing w:line="240" w:lineRule="auto"/>
        <w:rPr>
          <w:rFonts w:eastAsia="Calibri" w:cs="Times New Roman"/>
          <w:color w:val="FF0000"/>
          <w:szCs w:val="24"/>
        </w:rPr>
      </w:pPr>
      <w:r w:rsidRPr="00907515">
        <w:rPr>
          <w:rFonts w:cs="Times New Roman"/>
          <w:b/>
          <w:bCs/>
          <w:noProof/>
          <w:color w:val="000000"/>
          <w:szCs w:val="24"/>
          <w:lang w:val="en-MY" w:eastAsia="en-MY"/>
        </w:rPr>
        <w:lastRenderedPageBreak/>
        <mc:AlternateContent>
          <mc:Choice Requires="wpg">
            <w:drawing>
              <wp:anchor distT="0" distB="0" distL="114300" distR="114300" simplePos="0" relativeHeight="251619327" behindDoc="0" locked="0" layoutInCell="1" allowOverlap="1" wp14:anchorId="6C078990" wp14:editId="42A1FBE1">
                <wp:simplePos x="0" y="0"/>
                <wp:positionH relativeFrom="column">
                  <wp:posOffset>1051034</wp:posOffset>
                </wp:positionH>
                <wp:positionV relativeFrom="paragraph">
                  <wp:posOffset>21021</wp:posOffset>
                </wp:positionV>
                <wp:extent cx="3703955" cy="4939862"/>
                <wp:effectExtent l="19050" t="19050" r="10795" b="13335"/>
                <wp:wrapNone/>
                <wp:docPr id="219" name="Group 219"/>
                <wp:cNvGraphicFramePr/>
                <a:graphic xmlns:a="http://schemas.openxmlformats.org/drawingml/2006/main">
                  <a:graphicData uri="http://schemas.microsoft.com/office/word/2010/wordprocessingGroup">
                    <wpg:wgp>
                      <wpg:cNvGrpSpPr/>
                      <wpg:grpSpPr>
                        <a:xfrm>
                          <a:off x="0" y="0"/>
                          <a:ext cx="3703955" cy="4939862"/>
                          <a:chOff x="0" y="0"/>
                          <a:chExt cx="3712845" cy="4802505"/>
                        </a:xfrm>
                      </wpg:grpSpPr>
                      <pic:pic xmlns:pic="http://schemas.openxmlformats.org/drawingml/2006/picture">
                        <pic:nvPicPr>
                          <pic:cNvPr id="49" name="Picture 49" descr="D:\ALL GIS DATA\HULULANGATCHAR\ALL.TIFF\HLLCA-typepinky2.tif"/>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712845" cy="4802505"/>
                          </a:xfrm>
                          <a:prstGeom prst="rect">
                            <a:avLst/>
                          </a:prstGeom>
                          <a:noFill/>
                          <a:ln>
                            <a:solidFill>
                              <a:schemeClr val="tx1"/>
                            </a:solidFill>
                          </a:ln>
                        </pic:spPr>
                      </pic:pic>
                      <pic:pic xmlns:pic="http://schemas.openxmlformats.org/drawingml/2006/picture">
                        <pic:nvPicPr>
                          <pic:cNvPr id="215" name="Picture 215"/>
                          <pic:cNvPicPr>
                            <a:picLocks noChangeAspect="1"/>
                          </pic:cNvPicPr>
                        </pic:nvPicPr>
                        <pic:blipFill rotWithShape="1">
                          <a:blip r:embed="rId65">
                            <a:extLst>
                              <a:ext uri="{28A0092B-C50C-407E-A947-70E740481C1C}">
                                <a14:useLocalDpi xmlns:a14="http://schemas.microsoft.com/office/drawing/2010/main" val="0"/>
                              </a:ext>
                            </a:extLst>
                          </a:blip>
                          <a:srcRect l="8650" t="19486" r="14012" b="21970"/>
                          <a:stretch/>
                        </pic:blipFill>
                        <pic:spPr bwMode="auto">
                          <a:xfrm>
                            <a:off x="322028" y="1041621"/>
                            <a:ext cx="496570" cy="831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6" name="Picture 216"/>
                          <pic:cNvPicPr>
                            <a:picLocks noChangeAspect="1"/>
                          </pic:cNvPicPr>
                        </pic:nvPicPr>
                        <pic:blipFill rotWithShape="1">
                          <a:blip r:embed="rId66">
                            <a:extLst>
                              <a:ext uri="{28A0092B-C50C-407E-A947-70E740481C1C}">
                                <a14:useLocalDpi xmlns:a14="http://schemas.microsoft.com/office/drawing/2010/main" val="0"/>
                              </a:ext>
                            </a:extLst>
                          </a:blip>
                          <a:srcRect l="9795" t="27228" r="1681" b="31131"/>
                          <a:stretch/>
                        </pic:blipFill>
                        <pic:spPr bwMode="auto">
                          <a:xfrm>
                            <a:off x="326003" y="1156915"/>
                            <a:ext cx="608965" cy="635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8" name="Picture 218"/>
                          <pic:cNvPicPr>
                            <a:picLocks noChangeAspect="1"/>
                          </pic:cNvPicPr>
                        </pic:nvPicPr>
                        <pic:blipFill rotWithShape="1">
                          <a:blip r:embed="rId67">
                            <a:extLst>
                              <a:ext uri="{28A0092B-C50C-407E-A947-70E740481C1C}">
                                <a14:useLocalDpi xmlns:a14="http://schemas.microsoft.com/office/drawing/2010/main" val="0"/>
                              </a:ext>
                            </a:extLst>
                          </a:blip>
                          <a:srcRect l="9327" t="31408" r="1" b="24869"/>
                          <a:stretch/>
                        </pic:blipFill>
                        <pic:spPr bwMode="auto">
                          <a:xfrm>
                            <a:off x="326003" y="1260281"/>
                            <a:ext cx="647065" cy="666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3F1DC1B6" id="Group 219" o:spid="_x0000_s1026" style="position:absolute;margin-left:82.75pt;margin-top:1.65pt;width:291.65pt;height:388.95pt;z-index:251619327;mso-width-relative:margin;mso-height-relative:margin" coordsize="37128,48025"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8A&#10;AAD/////////////////////////////////////////////////////////////////////////&#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8A&#10;AAD///////////////////////////////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&#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&#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&#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&#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&#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&#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&#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10;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&#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10;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&#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&#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&#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8A&#10;AAD/////////////////////////////////////////////////////////////////////////&#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8A&#10;AAD///////////////////////////////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10;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&#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">
                <v:shape id="Picture 49" o:spid="_x0000_s1027" type="#_x0000_t75" style="position:absolute;width:37128;height:48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" stroked="t" strokecolor="black [3213]">
                  <v:imagedata r:id="rId68" o:title="HLLCA-typepinky2"/>
                  <v:path arrowok="t"/>
                </v:shape>
                <v:shape id="Picture 215" o:spid="_x0000_s1028" type="#_x0000_t75" style="position:absolute;left:3220;top:10416;width:4965;height: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">
                  <v:imagedata r:id="rId69" o:title="" croptop="12770f" cropbottom="14398f" cropleft="5669f" cropright="9183f"/>
                  <v:path arrowok="t"/>
                </v:shape>
                <v:shape id="Picture 216" o:spid="_x0000_s1029" type="#_x0000_t75" style="position:absolute;left:3260;top:11569;width:6089;height: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">
                  <v:imagedata r:id="rId70" o:title="" croptop="17844f" cropbottom="20402f" cropleft="6419f" cropright="1102f"/>
                  <v:path arrowok="t"/>
                </v:shape>
                <v:shape id="Picture 218" o:spid="_x0000_s1030" type="#_x0000_t75" style="position:absolute;left:3260;top:12602;width:6470;height: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">
                  <v:imagedata r:id="rId71" o:title="" croptop="20584f" cropbottom="16298f" cropleft="6113f" cropright="1f"/>
                  <v:path arrowok="t"/>
                </v:shape>
              </v:group>
            </w:pict>
          </mc:Fallback>
        </mc:AlternateContent>
      </w:r>
      <w:r w:rsidR="00F426DB" w:rsidRPr="00907515">
        <w:rPr>
          <w:rFonts w:cs="Times New Roman"/>
          <w:b/>
          <w:bCs/>
          <w:noProof/>
          <w:color w:val="000000"/>
          <w:szCs w:val="24"/>
          <w:lang w:val="en-MY" w:eastAsia="en-MY"/>
        </w:rPr>
        <mc:AlternateContent>
          <mc:Choice Requires="wps">
            <w:drawing>
              <wp:anchor distT="0" distB="0" distL="114300" distR="114300" simplePos="0" relativeHeight="251682816" behindDoc="0" locked="0" layoutInCell="1" allowOverlap="1" wp14:anchorId="322D7304" wp14:editId="0BD1F94B">
                <wp:simplePos x="0" y="0"/>
                <wp:positionH relativeFrom="column">
                  <wp:posOffset>3458210</wp:posOffset>
                </wp:positionH>
                <wp:positionV relativeFrom="paragraph">
                  <wp:posOffset>411035</wp:posOffset>
                </wp:positionV>
                <wp:extent cx="210185" cy="24955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10185" cy="249555"/>
                        </a:xfrm>
                        <a:prstGeom prst="rect">
                          <a:avLst/>
                        </a:prstGeom>
                        <a:noFill/>
                        <a:ln w="6350">
                          <a:noFill/>
                        </a:ln>
                      </wps:spPr>
                      <wps:txbx>
                        <w:txbxContent>
                          <w:p w14:paraId="45960941" w14:textId="1234C25C" w:rsidR="00412670" w:rsidRPr="006C4B06" w:rsidRDefault="00412670" w:rsidP="006C4B06">
                            <w:pPr>
                              <w:pStyle w:val="NoSpacing"/>
                              <w:rPr>
                                <w:b/>
                                <w:color w:val="FFFFFF" w:themeColor="background1"/>
                              </w:rPr>
                            </w:pPr>
                            <w:r w:rsidRPr="006C4B06">
                              <w:rPr>
                                <w:b/>
                                <w:color w:val="FFFFFF" w:themeColor="background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D7304" id="Text Box 50" o:spid="_x0000_s1060" type="#_x0000_t202" style="position:absolute;margin-left:272.3pt;margin-top:32.35pt;width:16.55pt;height:19.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" filled="f" stroked="f" strokeweight=".5pt">
                <v:textbox>
                  <w:txbxContent>
                    <w:p w14:paraId="45960941" w14:textId="1234C25C" w:rsidR="00412670" w:rsidRPr="006C4B06" w:rsidRDefault="00412670" w:rsidP="006C4B06">
                      <w:pPr>
                        <w:pStyle w:val="NoSpacing"/>
                        <w:rPr>
                          <w:b/>
                          <w:color w:val="FFFFFF" w:themeColor="background1"/>
                        </w:rPr>
                      </w:pPr>
                      <w:r w:rsidRPr="006C4B06">
                        <w:rPr>
                          <w:b/>
                          <w:color w:val="FFFFFF" w:themeColor="background1"/>
                        </w:rPr>
                        <w:t>1</w:t>
                      </w:r>
                    </w:p>
                  </w:txbxContent>
                </v:textbox>
              </v:shape>
            </w:pict>
          </mc:Fallback>
        </mc:AlternateContent>
      </w:r>
    </w:p>
    <w:p w14:paraId="0CE29DB1" w14:textId="13E9CEE1" w:rsidR="00707B1A" w:rsidRPr="00907515" w:rsidRDefault="00707B1A" w:rsidP="00370160">
      <w:pPr>
        <w:spacing w:before="0" w:after="0" w:line="240" w:lineRule="auto"/>
        <w:jc w:val="both"/>
        <w:rPr>
          <w:rStyle w:val="A5"/>
          <w:rFonts w:cs="Times New Roman"/>
          <w:sz w:val="24"/>
          <w:szCs w:val="24"/>
        </w:rPr>
      </w:pPr>
    </w:p>
    <w:p w14:paraId="6CC83CDB" w14:textId="3802137B" w:rsidR="00707B1A" w:rsidRPr="00907515" w:rsidRDefault="006C4B06" w:rsidP="00370160">
      <w:pPr>
        <w:spacing w:before="0" w:after="0" w:line="240" w:lineRule="auto"/>
        <w:jc w:val="both"/>
        <w:rPr>
          <w:rStyle w:val="A5"/>
          <w:rFonts w:cs="Times New Roman"/>
          <w:sz w:val="24"/>
          <w:szCs w:val="24"/>
        </w:rPr>
      </w:pPr>
      <w:r w:rsidRPr="00907515">
        <w:rPr>
          <w:rFonts w:cs="Times New Roman"/>
          <w:b/>
          <w:bCs/>
          <w:noProof/>
          <w:color w:val="000000"/>
          <w:szCs w:val="24"/>
          <w:lang w:val="en-MY" w:eastAsia="en-MY"/>
        </w:rPr>
        <mc:AlternateContent>
          <mc:Choice Requires="wps">
            <w:drawing>
              <wp:anchor distT="0" distB="0" distL="114300" distR="114300" simplePos="0" relativeHeight="251684864" behindDoc="0" locked="0" layoutInCell="1" allowOverlap="1" wp14:anchorId="456D9594" wp14:editId="5ED7EC48">
                <wp:simplePos x="0" y="0"/>
                <wp:positionH relativeFrom="column">
                  <wp:posOffset>3436425</wp:posOffset>
                </wp:positionH>
                <wp:positionV relativeFrom="paragraph">
                  <wp:posOffset>124460</wp:posOffset>
                </wp:positionV>
                <wp:extent cx="304800" cy="317500"/>
                <wp:effectExtent l="0" t="0" r="0" b="6350"/>
                <wp:wrapNone/>
                <wp:docPr id="51" name="Text Box 51"/>
                <wp:cNvGraphicFramePr/>
                <a:graphic xmlns:a="http://schemas.openxmlformats.org/drawingml/2006/main">
                  <a:graphicData uri="http://schemas.microsoft.com/office/word/2010/wordprocessingShape">
                    <wps:wsp>
                      <wps:cNvSpPr txBox="1"/>
                      <wps:spPr>
                        <a:xfrm>
                          <a:off x="0" y="0"/>
                          <a:ext cx="304800" cy="317500"/>
                        </a:xfrm>
                        <a:prstGeom prst="rect">
                          <a:avLst/>
                        </a:prstGeom>
                        <a:noFill/>
                        <a:ln w="6350">
                          <a:noFill/>
                        </a:ln>
                      </wps:spPr>
                      <wps:txbx>
                        <w:txbxContent>
                          <w:p w14:paraId="2F3424EB" w14:textId="5828EB57" w:rsidR="00412670" w:rsidRPr="006C4B06" w:rsidRDefault="00412670" w:rsidP="006C4B06">
                            <w:pPr>
                              <w:pStyle w:val="NoSpacing"/>
                              <w:rPr>
                                <w:b/>
                                <w:color w:val="FFFFFF" w:themeColor="background1"/>
                              </w:rPr>
                            </w:pPr>
                            <w:r>
                              <w:rPr>
                                <w:b/>
                                <w:color w:val="FFFFFF" w:themeColor="background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D9594" id="Text Box 51" o:spid="_x0000_s1061" type="#_x0000_t202" style="position:absolute;left:0;text-align:left;margin-left:270.6pt;margin-top:9.8pt;width:24pt;height: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" filled="f" stroked="f" strokeweight=".5pt">
                <v:textbox>
                  <w:txbxContent>
                    <w:p w14:paraId="2F3424EB" w14:textId="5828EB57" w:rsidR="00412670" w:rsidRPr="006C4B06" w:rsidRDefault="00412670" w:rsidP="006C4B06">
                      <w:pPr>
                        <w:pStyle w:val="NoSpacing"/>
                        <w:rPr>
                          <w:b/>
                          <w:color w:val="FFFFFF" w:themeColor="background1"/>
                        </w:rPr>
                      </w:pPr>
                      <w:r>
                        <w:rPr>
                          <w:b/>
                          <w:color w:val="FFFFFF" w:themeColor="background1"/>
                        </w:rPr>
                        <w:t>3</w:t>
                      </w:r>
                    </w:p>
                  </w:txbxContent>
                </v:textbox>
              </v:shape>
            </w:pict>
          </mc:Fallback>
        </mc:AlternateContent>
      </w:r>
    </w:p>
    <w:p w14:paraId="58D3882E" w14:textId="7B95B78F" w:rsidR="00707B1A" w:rsidRPr="00907515" w:rsidRDefault="00707B1A" w:rsidP="00370160">
      <w:pPr>
        <w:spacing w:before="0" w:after="0" w:line="240" w:lineRule="auto"/>
        <w:jc w:val="both"/>
        <w:rPr>
          <w:rStyle w:val="A5"/>
          <w:rFonts w:cs="Times New Roman"/>
          <w:sz w:val="24"/>
          <w:szCs w:val="24"/>
        </w:rPr>
      </w:pPr>
    </w:p>
    <w:p w14:paraId="461C38D5" w14:textId="77777777" w:rsidR="00707B1A" w:rsidRPr="00907515" w:rsidRDefault="00707B1A" w:rsidP="00370160">
      <w:pPr>
        <w:spacing w:before="0" w:after="0" w:line="240" w:lineRule="auto"/>
        <w:jc w:val="both"/>
        <w:rPr>
          <w:rStyle w:val="A5"/>
          <w:rFonts w:cs="Times New Roman"/>
          <w:sz w:val="24"/>
          <w:szCs w:val="24"/>
        </w:rPr>
      </w:pPr>
    </w:p>
    <w:p w14:paraId="43BD2157" w14:textId="188533DD" w:rsidR="00707B1A" w:rsidRPr="00907515" w:rsidRDefault="00707B1A" w:rsidP="00370160">
      <w:pPr>
        <w:spacing w:before="0" w:after="0" w:line="240" w:lineRule="auto"/>
        <w:jc w:val="both"/>
        <w:rPr>
          <w:rStyle w:val="A5"/>
          <w:rFonts w:cs="Times New Roman"/>
          <w:sz w:val="24"/>
          <w:szCs w:val="24"/>
        </w:rPr>
      </w:pPr>
    </w:p>
    <w:p w14:paraId="24682273" w14:textId="49235D55" w:rsidR="004E3027" w:rsidRPr="00907515" w:rsidRDefault="00B64D07" w:rsidP="00370160">
      <w:pPr>
        <w:spacing w:before="0" w:after="0" w:line="240" w:lineRule="auto"/>
        <w:jc w:val="both"/>
        <w:rPr>
          <w:rStyle w:val="A5"/>
          <w:rFonts w:cs="Times New Roman"/>
          <w:sz w:val="24"/>
          <w:szCs w:val="24"/>
        </w:rPr>
      </w:pPr>
      <w:r w:rsidRPr="00907515">
        <w:rPr>
          <w:rFonts w:cs="Times New Roman"/>
          <w:b/>
          <w:bCs/>
          <w:noProof/>
          <w:color w:val="000000"/>
          <w:szCs w:val="24"/>
          <w:lang w:val="en-MY" w:eastAsia="en-MY"/>
        </w:rPr>
        <mc:AlternateContent>
          <mc:Choice Requires="wps">
            <w:drawing>
              <wp:anchor distT="0" distB="0" distL="114300" distR="114300" simplePos="0" relativeHeight="251688960" behindDoc="0" locked="0" layoutInCell="1" allowOverlap="1" wp14:anchorId="2164F658" wp14:editId="5E7A6827">
                <wp:simplePos x="0" y="0"/>
                <wp:positionH relativeFrom="margin">
                  <wp:posOffset>3232785</wp:posOffset>
                </wp:positionH>
                <wp:positionV relativeFrom="paragraph">
                  <wp:posOffset>40200</wp:posOffset>
                </wp:positionV>
                <wp:extent cx="288925" cy="317500"/>
                <wp:effectExtent l="0" t="0" r="0" b="6350"/>
                <wp:wrapNone/>
                <wp:docPr id="53" name="Text Box 53"/>
                <wp:cNvGraphicFramePr/>
                <a:graphic xmlns:a="http://schemas.openxmlformats.org/drawingml/2006/main">
                  <a:graphicData uri="http://schemas.microsoft.com/office/word/2010/wordprocessingShape">
                    <wps:wsp>
                      <wps:cNvSpPr txBox="1"/>
                      <wps:spPr>
                        <a:xfrm>
                          <a:off x="0" y="0"/>
                          <a:ext cx="288925" cy="317500"/>
                        </a:xfrm>
                        <a:prstGeom prst="rect">
                          <a:avLst/>
                        </a:prstGeom>
                        <a:noFill/>
                        <a:ln w="6350">
                          <a:noFill/>
                        </a:ln>
                      </wps:spPr>
                      <wps:txbx>
                        <w:txbxContent>
                          <w:p w14:paraId="23D97011" w14:textId="209D607F" w:rsidR="00412670" w:rsidRPr="006C4B06" w:rsidRDefault="00412670" w:rsidP="006C4B06">
                            <w:pPr>
                              <w:pStyle w:val="NoSpacing"/>
                              <w:rPr>
                                <w:b/>
                                <w:color w:val="FFFFFF" w:themeColor="background1"/>
                              </w:rPr>
                            </w:pPr>
                            <w:r>
                              <w:rPr>
                                <w:b/>
                                <w:color w:val="FFFFFF" w:themeColor="background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4F658" id="Text Box 53" o:spid="_x0000_s1062" type="#_x0000_t202" style="position:absolute;left:0;text-align:left;margin-left:254.55pt;margin-top:3.15pt;width:22.75pt;height:2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" filled="f" stroked="f" strokeweight=".5pt">
                <v:textbox>
                  <w:txbxContent>
                    <w:p w14:paraId="23D97011" w14:textId="209D607F" w:rsidR="00412670" w:rsidRPr="006C4B06" w:rsidRDefault="00412670" w:rsidP="006C4B06">
                      <w:pPr>
                        <w:pStyle w:val="NoSpacing"/>
                        <w:rPr>
                          <w:b/>
                          <w:color w:val="FFFFFF" w:themeColor="background1"/>
                        </w:rPr>
                      </w:pPr>
                      <w:r>
                        <w:rPr>
                          <w:b/>
                          <w:color w:val="FFFFFF" w:themeColor="background1"/>
                        </w:rPr>
                        <w:t>2</w:t>
                      </w:r>
                    </w:p>
                  </w:txbxContent>
                </v:textbox>
                <w10:wrap anchorx="margin"/>
              </v:shape>
            </w:pict>
          </mc:Fallback>
        </mc:AlternateContent>
      </w:r>
    </w:p>
    <w:p w14:paraId="3D891A8D" w14:textId="4FCC5E26" w:rsidR="004E3027" w:rsidRPr="00907515" w:rsidRDefault="004E3027" w:rsidP="00370160">
      <w:pPr>
        <w:spacing w:before="0" w:after="0" w:line="240" w:lineRule="auto"/>
        <w:jc w:val="both"/>
        <w:rPr>
          <w:rStyle w:val="A5"/>
          <w:rFonts w:cs="Times New Roman"/>
          <w:sz w:val="24"/>
          <w:szCs w:val="24"/>
        </w:rPr>
      </w:pPr>
    </w:p>
    <w:p w14:paraId="6E44CA38" w14:textId="37EB70E2" w:rsidR="004E3027" w:rsidRPr="00907515" w:rsidRDefault="004E3027" w:rsidP="00370160">
      <w:pPr>
        <w:spacing w:before="0" w:after="0" w:line="240" w:lineRule="auto"/>
        <w:jc w:val="both"/>
        <w:rPr>
          <w:rStyle w:val="A5"/>
          <w:rFonts w:cs="Times New Roman"/>
          <w:sz w:val="24"/>
          <w:szCs w:val="24"/>
        </w:rPr>
      </w:pPr>
    </w:p>
    <w:p w14:paraId="2E3D84B7" w14:textId="72B6A80D" w:rsidR="004E3027" w:rsidRPr="00907515" w:rsidRDefault="004E3027" w:rsidP="00370160">
      <w:pPr>
        <w:spacing w:before="0" w:after="0" w:line="240" w:lineRule="auto"/>
        <w:jc w:val="both"/>
        <w:rPr>
          <w:rStyle w:val="A5"/>
          <w:rFonts w:cs="Times New Roman"/>
          <w:sz w:val="24"/>
          <w:szCs w:val="24"/>
        </w:rPr>
      </w:pPr>
    </w:p>
    <w:p w14:paraId="23A37E38" w14:textId="522DF07A" w:rsidR="004E3027" w:rsidRPr="00907515" w:rsidRDefault="004E3027" w:rsidP="00370160">
      <w:pPr>
        <w:spacing w:before="0" w:after="0" w:line="240" w:lineRule="auto"/>
        <w:jc w:val="both"/>
        <w:rPr>
          <w:rStyle w:val="A5"/>
          <w:rFonts w:cs="Times New Roman"/>
          <w:sz w:val="24"/>
          <w:szCs w:val="24"/>
        </w:rPr>
      </w:pPr>
    </w:p>
    <w:p w14:paraId="476F52C2" w14:textId="14C6BF89" w:rsidR="004E3027" w:rsidRPr="00907515" w:rsidRDefault="004E3027" w:rsidP="00370160">
      <w:pPr>
        <w:spacing w:before="0" w:after="0" w:line="240" w:lineRule="auto"/>
        <w:jc w:val="both"/>
        <w:rPr>
          <w:rStyle w:val="A5"/>
          <w:rFonts w:cs="Times New Roman"/>
          <w:sz w:val="24"/>
          <w:szCs w:val="24"/>
        </w:rPr>
      </w:pPr>
    </w:p>
    <w:p w14:paraId="27AEA331" w14:textId="0BFFCD08" w:rsidR="004E3027" w:rsidRPr="00907515" w:rsidRDefault="006C4B06" w:rsidP="00370160">
      <w:pPr>
        <w:spacing w:before="0" w:after="0" w:line="240" w:lineRule="auto"/>
        <w:jc w:val="both"/>
        <w:rPr>
          <w:rStyle w:val="A5"/>
          <w:rFonts w:cs="Times New Roman"/>
          <w:sz w:val="24"/>
          <w:szCs w:val="24"/>
        </w:rPr>
      </w:pPr>
      <w:r w:rsidRPr="00907515">
        <w:rPr>
          <w:rFonts w:cs="Times New Roman"/>
          <w:b/>
          <w:bCs/>
          <w:noProof/>
          <w:color w:val="000000"/>
          <w:szCs w:val="24"/>
          <w:lang w:val="en-MY" w:eastAsia="en-MY"/>
        </w:rPr>
        <mc:AlternateContent>
          <mc:Choice Requires="wps">
            <w:drawing>
              <wp:anchor distT="0" distB="0" distL="114300" distR="114300" simplePos="0" relativeHeight="251691008" behindDoc="0" locked="0" layoutInCell="1" allowOverlap="1" wp14:anchorId="78017FBA" wp14:editId="3AE70878">
                <wp:simplePos x="0" y="0"/>
                <wp:positionH relativeFrom="column">
                  <wp:posOffset>3259455</wp:posOffset>
                </wp:positionH>
                <wp:positionV relativeFrom="paragraph">
                  <wp:posOffset>20955</wp:posOffset>
                </wp:positionV>
                <wp:extent cx="269875" cy="317500"/>
                <wp:effectExtent l="0" t="0" r="0" b="6350"/>
                <wp:wrapNone/>
                <wp:docPr id="54" name="Text Box 54"/>
                <wp:cNvGraphicFramePr/>
                <a:graphic xmlns:a="http://schemas.openxmlformats.org/drawingml/2006/main">
                  <a:graphicData uri="http://schemas.microsoft.com/office/word/2010/wordprocessingShape">
                    <wps:wsp>
                      <wps:cNvSpPr txBox="1"/>
                      <wps:spPr>
                        <a:xfrm>
                          <a:off x="0" y="0"/>
                          <a:ext cx="269875" cy="317500"/>
                        </a:xfrm>
                        <a:prstGeom prst="rect">
                          <a:avLst/>
                        </a:prstGeom>
                        <a:noFill/>
                        <a:ln w="6350">
                          <a:noFill/>
                        </a:ln>
                      </wps:spPr>
                      <wps:txbx>
                        <w:txbxContent>
                          <w:p w14:paraId="47BDFDE9" w14:textId="57B358A5" w:rsidR="00412670" w:rsidRPr="006C4B06" w:rsidRDefault="00412670" w:rsidP="006C4B06">
                            <w:pPr>
                              <w:pStyle w:val="NoSpacing"/>
                              <w:rPr>
                                <w:b/>
                                <w:color w:val="FFFFFF" w:themeColor="background1"/>
                              </w:rPr>
                            </w:pPr>
                            <w:r>
                              <w:rPr>
                                <w:b/>
                                <w:color w:val="FFFFFF" w:themeColor="background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17FBA" id="Text Box 54" o:spid="_x0000_s1063" type="#_x0000_t202" style="position:absolute;left:0;text-align:left;margin-left:256.65pt;margin-top:1.65pt;width:21.25pt;height: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" filled="f" stroked="f" strokeweight=".5pt">
                <v:textbox>
                  <w:txbxContent>
                    <w:p w14:paraId="47BDFDE9" w14:textId="57B358A5" w:rsidR="00412670" w:rsidRPr="006C4B06" w:rsidRDefault="00412670" w:rsidP="006C4B06">
                      <w:pPr>
                        <w:pStyle w:val="NoSpacing"/>
                        <w:rPr>
                          <w:b/>
                          <w:color w:val="FFFFFF" w:themeColor="background1"/>
                        </w:rPr>
                      </w:pPr>
                      <w:r>
                        <w:rPr>
                          <w:b/>
                          <w:color w:val="FFFFFF" w:themeColor="background1"/>
                        </w:rPr>
                        <w:t>4</w:t>
                      </w:r>
                    </w:p>
                  </w:txbxContent>
                </v:textbox>
              </v:shape>
            </w:pict>
          </mc:Fallback>
        </mc:AlternateContent>
      </w:r>
    </w:p>
    <w:p w14:paraId="22EB9C20" w14:textId="6F696F7D" w:rsidR="004E3027" w:rsidRPr="00907515" w:rsidRDefault="00B64D07" w:rsidP="00370160">
      <w:pPr>
        <w:spacing w:before="0" w:after="0" w:line="240" w:lineRule="auto"/>
        <w:jc w:val="both"/>
        <w:rPr>
          <w:rStyle w:val="A5"/>
          <w:rFonts w:cs="Times New Roman"/>
          <w:sz w:val="24"/>
          <w:szCs w:val="24"/>
        </w:rPr>
      </w:pPr>
      <w:r w:rsidRPr="00907515">
        <w:rPr>
          <w:rFonts w:cs="Times New Roman"/>
          <w:b/>
          <w:bCs/>
          <w:noProof/>
          <w:color w:val="000000"/>
          <w:szCs w:val="24"/>
          <w:lang w:val="en-MY" w:eastAsia="en-MY"/>
        </w:rPr>
        <mc:AlternateContent>
          <mc:Choice Requires="wps">
            <w:drawing>
              <wp:anchor distT="0" distB="0" distL="114300" distR="114300" simplePos="0" relativeHeight="251695104" behindDoc="0" locked="0" layoutInCell="1" allowOverlap="1" wp14:anchorId="32301E1B" wp14:editId="0F0A3914">
                <wp:simplePos x="0" y="0"/>
                <wp:positionH relativeFrom="column">
                  <wp:posOffset>3670300</wp:posOffset>
                </wp:positionH>
                <wp:positionV relativeFrom="paragraph">
                  <wp:posOffset>128465</wp:posOffset>
                </wp:positionV>
                <wp:extent cx="269875" cy="317500"/>
                <wp:effectExtent l="0" t="0" r="0" b="6350"/>
                <wp:wrapNone/>
                <wp:docPr id="63" name="Text Box 63"/>
                <wp:cNvGraphicFramePr/>
                <a:graphic xmlns:a="http://schemas.openxmlformats.org/drawingml/2006/main">
                  <a:graphicData uri="http://schemas.microsoft.com/office/word/2010/wordprocessingShape">
                    <wps:wsp>
                      <wps:cNvSpPr txBox="1"/>
                      <wps:spPr>
                        <a:xfrm>
                          <a:off x="0" y="0"/>
                          <a:ext cx="269875" cy="317500"/>
                        </a:xfrm>
                        <a:prstGeom prst="rect">
                          <a:avLst/>
                        </a:prstGeom>
                        <a:noFill/>
                        <a:ln w="6350">
                          <a:noFill/>
                        </a:ln>
                      </wps:spPr>
                      <wps:txbx>
                        <w:txbxContent>
                          <w:p w14:paraId="17FFF361" w14:textId="61C6FCE1" w:rsidR="00412670" w:rsidRPr="006C4B06" w:rsidRDefault="00412670" w:rsidP="006C4B06">
                            <w:pPr>
                              <w:pStyle w:val="NoSpacing"/>
                              <w:rPr>
                                <w:b/>
                                <w:color w:val="FFFFFF" w:themeColor="background1"/>
                              </w:rPr>
                            </w:pPr>
                            <w:r>
                              <w:rPr>
                                <w:b/>
                                <w:color w:val="FFFFFF" w:themeColor="background1"/>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01E1B" id="Text Box 63" o:spid="_x0000_s1064" type="#_x0000_t202" style="position:absolute;left:0;text-align:left;margin-left:289pt;margin-top:10.1pt;width:21.25pt;height: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" filled="f" stroked="f" strokeweight=".5pt">
                <v:textbox>
                  <w:txbxContent>
                    <w:p w14:paraId="17FFF361" w14:textId="61C6FCE1" w:rsidR="00412670" w:rsidRPr="006C4B06" w:rsidRDefault="00412670" w:rsidP="006C4B06">
                      <w:pPr>
                        <w:pStyle w:val="NoSpacing"/>
                        <w:rPr>
                          <w:b/>
                          <w:color w:val="FFFFFF" w:themeColor="background1"/>
                        </w:rPr>
                      </w:pPr>
                      <w:r>
                        <w:rPr>
                          <w:b/>
                          <w:color w:val="FFFFFF" w:themeColor="background1"/>
                        </w:rPr>
                        <w:t>5</w:t>
                      </w:r>
                    </w:p>
                  </w:txbxContent>
                </v:textbox>
              </v:shape>
            </w:pict>
          </mc:Fallback>
        </mc:AlternateContent>
      </w:r>
    </w:p>
    <w:p w14:paraId="4C693F5B" w14:textId="17E539DD" w:rsidR="004E3027" w:rsidRPr="00907515" w:rsidRDefault="004E3027" w:rsidP="00370160">
      <w:pPr>
        <w:spacing w:before="0" w:after="0" w:line="240" w:lineRule="auto"/>
        <w:jc w:val="both"/>
        <w:rPr>
          <w:rStyle w:val="A5"/>
          <w:rFonts w:cs="Times New Roman"/>
          <w:sz w:val="24"/>
          <w:szCs w:val="24"/>
        </w:rPr>
      </w:pPr>
    </w:p>
    <w:p w14:paraId="15D486CC" w14:textId="7CEAE807" w:rsidR="004E3027" w:rsidRPr="00907515" w:rsidRDefault="004E3027" w:rsidP="00370160">
      <w:pPr>
        <w:spacing w:before="0" w:after="0" w:line="240" w:lineRule="auto"/>
        <w:jc w:val="both"/>
        <w:rPr>
          <w:rStyle w:val="A5"/>
          <w:rFonts w:cs="Times New Roman"/>
          <w:sz w:val="24"/>
          <w:szCs w:val="24"/>
        </w:rPr>
      </w:pPr>
    </w:p>
    <w:p w14:paraId="6DA1F39B" w14:textId="5410F214" w:rsidR="004E3027" w:rsidRPr="00907515" w:rsidRDefault="004E3027" w:rsidP="00370160">
      <w:pPr>
        <w:spacing w:before="0" w:after="0" w:line="240" w:lineRule="auto"/>
        <w:jc w:val="both"/>
        <w:rPr>
          <w:rStyle w:val="A5"/>
          <w:rFonts w:cs="Times New Roman"/>
          <w:sz w:val="24"/>
          <w:szCs w:val="24"/>
        </w:rPr>
      </w:pPr>
    </w:p>
    <w:p w14:paraId="482C9F14" w14:textId="5AD44E26" w:rsidR="004E3027" w:rsidRPr="00907515" w:rsidRDefault="006C4B06" w:rsidP="00370160">
      <w:pPr>
        <w:spacing w:before="0" w:after="0" w:line="240" w:lineRule="auto"/>
        <w:jc w:val="both"/>
        <w:rPr>
          <w:rStyle w:val="A5"/>
          <w:rFonts w:cs="Times New Roman"/>
          <w:sz w:val="24"/>
          <w:szCs w:val="24"/>
        </w:rPr>
      </w:pPr>
      <w:r w:rsidRPr="00907515">
        <w:rPr>
          <w:rFonts w:cs="Times New Roman"/>
          <w:b/>
          <w:bCs/>
          <w:noProof/>
          <w:color w:val="000000"/>
          <w:szCs w:val="24"/>
          <w:lang w:val="en-MY" w:eastAsia="en-MY"/>
        </w:rPr>
        <mc:AlternateContent>
          <mc:Choice Requires="wps">
            <w:drawing>
              <wp:anchor distT="0" distB="0" distL="114300" distR="114300" simplePos="0" relativeHeight="251693056" behindDoc="0" locked="0" layoutInCell="1" allowOverlap="1" wp14:anchorId="558FDF72" wp14:editId="03E3C9FD">
                <wp:simplePos x="0" y="0"/>
                <wp:positionH relativeFrom="column">
                  <wp:posOffset>2647315</wp:posOffset>
                </wp:positionH>
                <wp:positionV relativeFrom="paragraph">
                  <wp:posOffset>92710</wp:posOffset>
                </wp:positionV>
                <wp:extent cx="269875" cy="317500"/>
                <wp:effectExtent l="0" t="0" r="0" b="6350"/>
                <wp:wrapNone/>
                <wp:docPr id="61" name="Text Box 61"/>
                <wp:cNvGraphicFramePr/>
                <a:graphic xmlns:a="http://schemas.openxmlformats.org/drawingml/2006/main">
                  <a:graphicData uri="http://schemas.microsoft.com/office/word/2010/wordprocessingShape">
                    <wps:wsp>
                      <wps:cNvSpPr txBox="1"/>
                      <wps:spPr>
                        <a:xfrm>
                          <a:off x="0" y="0"/>
                          <a:ext cx="269875" cy="317500"/>
                        </a:xfrm>
                        <a:prstGeom prst="rect">
                          <a:avLst/>
                        </a:prstGeom>
                        <a:noFill/>
                        <a:ln w="6350">
                          <a:noFill/>
                        </a:ln>
                      </wps:spPr>
                      <wps:txbx>
                        <w:txbxContent>
                          <w:p w14:paraId="6CD7897F" w14:textId="552EDE94" w:rsidR="00412670" w:rsidRPr="006C4B06" w:rsidRDefault="00412670" w:rsidP="006C4B06">
                            <w:pPr>
                              <w:pStyle w:val="NoSpacing"/>
                              <w:rPr>
                                <w:b/>
                                <w:color w:val="FFFFFF" w:themeColor="background1"/>
                              </w:rPr>
                            </w:pPr>
                            <w:r>
                              <w:rPr>
                                <w:b/>
                                <w:color w:val="FFFFFF" w:themeColor="background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8FDF72" id="Text Box 61" o:spid="_x0000_s1065" type="#_x0000_t202" style="position:absolute;left:0;text-align:left;margin-left:208.45pt;margin-top:7.3pt;width:21.25pt;height: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" filled="f" stroked="f" strokeweight=".5pt">
                <v:textbox>
                  <w:txbxContent>
                    <w:p w14:paraId="6CD7897F" w14:textId="552EDE94" w:rsidR="00412670" w:rsidRPr="006C4B06" w:rsidRDefault="00412670" w:rsidP="006C4B06">
                      <w:pPr>
                        <w:pStyle w:val="NoSpacing"/>
                        <w:rPr>
                          <w:b/>
                          <w:color w:val="FFFFFF" w:themeColor="background1"/>
                        </w:rPr>
                      </w:pPr>
                      <w:r>
                        <w:rPr>
                          <w:b/>
                          <w:color w:val="FFFFFF" w:themeColor="background1"/>
                        </w:rPr>
                        <w:t>6</w:t>
                      </w:r>
                    </w:p>
                  </w:txbxContent>
                </v:textbox>
              </v:shape>
            </w:pict>
          </mc:Fallback>
        </mc:AlternateContent>
      </w:r>
    </w:p>
    <w:p w14:paraId="09DBADCF" w14:textId="4BA791AD" w:rsidR="004E3027" w:rsidRPr="00907515" w:rsidRDefault="004E3027" w:rsidP="00370160">
      <w:pPr>
        <w:spacing w:before="0" w:after="0" w:line="240" w:lineRule="auto"/>
        <w:jc w:val="both"/>
        <w:rPr>
          <w:rStyle w:val="A5"/>
          <w:rFonts w:cs="Times New Roman"/>
          <w:sz w:val="24"/>
          <w:szCs w:val="24"/>
        </w:rPr>
      </w:pPr>
    </w:p>
    <w:p w14:paraId="768C6B84" w14:textId="0405A6B6" w:rsidR="004E3027" w:rsidRPr="00907515" w:rsidRDefault="004E3027" w:rsidP="00370160">
      <w:pPr>
        <w:spacing w:before="0" w:after="0" w:line="240" w:lineRule="auto"/>
        <w:jc w:val="both"/>
        <w:rPr>
          <w:rStyle w:val="A5"/>
          <w:rFonts w:cs="Times New Roman"/>
          <w:sz w:val="24"/>
          <w:szCs w:val="24"/>
        </w:rPr>
      </w:pPr>
    </w:p>
    <w:p w14:paraId="67D93C0D" w14:textId="77777777" w:rsidR="004E3027" w:rsidRPr="00907515" w:rsidRDefault="004E3027" w:rsidP="00370160">
      <w:pPr>
        <w:spacing w:before="0" w:after="0" w:line="240" w:lineRule="auto"/>
        <w:jc w:val="both"/>
        <w:rPr>
          <w:rStyle w:val="A5"/>
          <w:rFonts w:cs="Times New Roman"/>
          <w:sz w:val="24"/>
          <w:szCs w:val="24"/>
        </w:rPr>
      </w:pPr>
    </w:p>
    <w:p w14:paraId="49B4D7E7" w14:textId="77777777" w:rsidR="00707B1A" w:rsidRPr="00907515" w:rsidRDefault="00707B1A" w:rsidP="00370160">
      <w:pPr>
        <w:spacing w:before="0" w:after="0" w:line="240" w:lineRule="auto"/>
        <w:jc w:val="both"/>
        <w:rPr>
          <w:rStyle w:val="A5"/>
          <w:rFonts w:cs="Times New Roman"/>
          <w:sz w:val="24"/>
          <w:szCs w:val="24"/>
        </w:rPr>
      </w:pPr>
    </w:p>
    <w:p w14:paraId="4235346E" w14:textId="0E2946B1" w:rsidR="005F6C0D" w:rsidRPr="00907515" w:rsidRDefault="005F6C0D" w:rsidP="00370160">
      <w:pPr>
        <w:spacing w:before="0" w:after="0" w:line="240" w:lineRule="auto"/>
        <w:jc w:val="both"/>
        <w:rPr>
          <w:rStyle w:val="A5"/>
          <w:rFonts w:cs="Times New Roman"/>
          <w:sz w:val="24"/>
          <w:szCs w:val="24"/>
        </w:rPr>
      </w:pPr>
    </w:p>
    <w:p w14:paraId="2E5B9B29" w14:textId="0B5C4173" w:rsidR="00C96BB4" w:rsidRPr="004A2302" w:rsidRDefault="00C96BB4" w:rsidP="00EB616D">
      <w:pPr>
        <w:pStyle w:val="NoSpacing"/>
        <w:rPr>
          <w:rStyle w:val="A5"/>
          <w:rFonts w:cs="Times New Roman"/>
          <w:sz w:val="20"/>
          <w:szCs w:val="24"/>
          <w:lang w:val="en-GB"/>
        </w:rPr>
      </w:pPr>
    </w:p>
    <w:p w14:paraId="64BD3FDA" w14:textId="77777777" w:rsidR="004A2302" w:rsidRDefault="004A2302" w:rsidP="00EB616D">
      <w:pPr>
        <w:pStyle w:val="NoSpacing"/>
        <w:jc w:val="center"/>
        <w:rPr>
          <w:rFonts w:eastAsia="Calibri" w:cs="Times New Roman"/>
          <w:b/>
          <w:bCs/>
          <w:sz w:val="20"/>
          <w:szCs w:val="24"/>
          <w:lang w:val="en-GB"/>
        </w:rPr>
      </w:pPr>
    </w:p>
    <w:p w14:paraId="04215BAB" w14:textId="77777777" w:rsidR="004A2302" w:rsidRDefault="004A2302" w:rsidP="00EB616D">
      <w:pPr>
        <w:pStyle w:val="NoSpacing"/>
        <w:jc w:val="center"/>
        <w:rPr>
          <w:rFonts w:eastAsia="Calibri" w:cs="Times New Roman"/>
          <w:b/>
          <w:bCs/>
          <w:sz w:val="20"/>
          <w:szCs w:val="24"/>
          <w:lang w:val="en-GB"/>
        </w:rPr>
      </w:pPr>
    </w:p>
    <w:p w14:paraId="67C69500" w14:textId="40D34596" w:rsidR="004E3027" w:rsidRPr="004A2302" w:rsidRDefault="004E3027" w:rsidP="00EB616D">
      <w:pPr>
        <w:pStyle w:val="NoSpacing"/>
        <w:jc w:val="center"/>
        <w:rPr>
          <w:rFonts w:eastAsia="Calibri" w:cs="Times New Roman"/>
          <w:sz w:val="20"/>
          <w:szCs w:val="24"/>
          <w:lang w:val="en-GB"/>
        </w:rPr>
      </w:pPr>
      <w:r w:rsidRPr="004A2302">
        <w:rPr>
          <w:rFonts w:eastAsia="Calibri" w:cs="Times New Roman"/>
          <w:b/>
          <w:bCs/>
          <w:sz w:val="20"/>
          <w:szCs w:val="24"/>
          <w:lang w:val="en-GB"/>
        </w:rPr>
        <w:t xml:space="preserve">Figure </w:t>
      </w:r>
      <w:r w:rsidR="00721900" w:rsidRPr="004A2302">
        <w:rPr>
          <w:rFonts w:eastAsia="Calibri" w:cs="Times New Roman"/>
          <w:b/>
          <w:bCs/>
          <w:sz w:val="20"/>
          <w:szCs w:val="24"/>
          <w:lang w:val="en-GB"/>
        </w:rPr>
        <w:t>9</w:t>
      </w:r>
      <w:r w:rsidR="00EB616D" w:rsidRPr="004A2302">
        <w:rPr>
          <w:rFonts w:eastAsia="Calibri" w:cs="Times New Roman"/>
          <w:b/>
          <w:bCs/>
          <w:sz w:val="20"/>
          <w:szCs w:val="24"/>
          <w:lang w:val="en-GB"/>
        </w:rPr>
        <w:t>.</w:t>
      </w:r>
      <w:r w:rsidRPr="004A2302">
        <w:rPr>
          <w:rFonts w:eastAsia="Calibri" w:cs="Times New Roman"/>
          <w:sz w:val="20"/>
          <w:szCs w:val="24"/>
          <w:lang w:val="en-GB"/>
        </w:rPr>
        <w:t xml:space="preserve"> </w:t>
      </w:r>
      <w:r w:rsidR="00F513EF" w:rsidRPr="004A2302">
        <w:rPr>
          <w:rFonts w:eastAsia="Calibri" w:cs="Times New Roman"/>
          <w:sz w:val="20"/>
          <w:szCs w:val="24"/>
          <w:lang w:val="en-GB"/>
        </w:rPr>
        <w:t xml:space="preserve">A </w:t>
      </w:r>
      <w:r w:rsidR="00C179ED" w:rsidRPr="004A2302">
        <w:rPr>
          <w:rFonts w:eastAsia="Calibri" w:cs="Times New Roman"/>
          <w:sz w:val="20"/>
          <w:szCs w:val="24"/>
          <w:lang w:val="en-GB"/>
        </w:rPr>
        <w:t>landscape-type</w:t>
      </w:r>
      <w:r w:rsidRPr="004A2302">
        <w:rPr>
          <w:rFonts w:eastAsia="Calibri" w:cs="Times New Roman"/>
          <w:sz w:val="20"/>
          <w:szCs w:val="24"/>
          <w:lang w:val="en-GB"/>
        </w:rPr>
        <w:t xml:space="preserve"> map</w:t>
      </w:r>
      <w:r w:rsidR="001E38D0" w:rsidRPr="004A2302">
        <w:rPr>
          <w:rFonts w:eastAsia="Calibri" w:cs="Times New Roman"/>
          <w:sz w:val="20"/>
          <w:szCs w:val="24"/>
          <w:lang w:val="en-GB"/>
        </w:rPr>
        <w:t xml:space="preserve"> (preliminary map)</w:t>
      </w:r>
      <w:r w:rsidRPr="004A2302">
        <w:rPr>
          <w:rFonts w:eastAsia="Calibri" w:cs="Times New Roman"/>
          <w:sz w:val="20"/>
          <w:szCs w:val="24"/>
          <w:lang w:val="en-GB"/>
        </w:rPr>
        <w:t xml:space="preserve"> for </w:t>
      </w:r>
      <w:r w:rsidR="00B64D07" w:rsidRPr="004A2302">
        <w:rPr>
          <w:rFonts w:eastAsia="Calibri" w:cs="Times New Roman"/>
          <w:sz w:val="20"/>
          <w:szCs w:val="24"/>
          <w:lang w:val="en-GB"/>
        </w:rPr>
        <w:t xml:space="preserve">the </w:t>
      </w:r>
      <w:r w:rsidRPr="004A2302">
        <w:rPr>
          <w:rFonts w:eastAsia="Calibri" w:cs="Times New Roman"/>
          <w:sz w:val="20"/>
          <w:szCs w:val="24"/>
          <w:lang w:val="en-GB"/>
        </w:rPr>
        <w:t>Hulu Langat district</w:t>
      </w:r>
    </w:p>
    <w:p w14:paraId="20A8675E" w14:textId="77777777" w:rsidR="00C96BB4" w:rsidRPr="006C658B" w:rsidRDefault="00C96BB4" w:rsidP="004A2302">
      <w:pPr>
        <w:pStyle w:val="NoSpacing"/>
        <w:rPr>
          <w:rStyle w:val="A5"/>
          <w:rFonts w:cs="Times New Roman"/>
          <w:b w:val="0"/>
          <w:bCs w:val="0"/>
          <w:sz w:val="24"/>
          <w:szCs w:val="24"/>
          <w:lang w:val="en-GB"/>
        </w:rPr>
      </w:pPr>
    </w:p>
    <w:p w14:paraId="382EFE9A" w14:textId="521491EB" w:rsidR="004A2302" w:rsidRDefault="004A2302" w:rsidP="0034525E">
      <w:pPr>
        <w:spacing w:before="0" w:after="0" w:line="240" w:lineRule="auto"/>
        <w:jc w:val="both"/>
        <w:rPr>
          <w:rFonts w:cs="Times New Roman"/>
          <w:b/>
          <w:bCs/>
          <w:szCs w:val="24"/>
        </w:rPr>
      </w:pPr>
    </w:p>
    <w:p w14:paraId="45EA9058" w14:textId="6F01EEB1" w:rsidR="009C23BC" w:rsidRDefault="00707B1A" w:rsidP="0034525E">
      <w:pPr>
        <w:spacing w:before="0" w:after="0" w:line="240" w:lineRule="auto"/>
        <w:jc w:val="both"/>
        <w:rPr>
          <w:rFonts w:cs="Times New Roman"/>
          <w:b/>
          <w:bCs/>
          <w:szCs w:val="24"/>
        </w:rPr>
      </w:pPr>
      <w:r w:rsidRPr="00907515">
        <w:rPr>
          <w:rFonts w:cs="Times New Roman"/>
          <w:b/>
          <w:bCs/>
          <w:szCs w:val="24"/>
        </w:rPr>
        <w:t>Conclusions</w:t>
      </w:r>
    </w:p>
    <w:p w14:paraId="4B4CEE9B" w14:textId="77777777" w:rsidR="0034525E" w:rsidRPr="00907515" w:rsidRDefault="0034525E" w:rsidP="0034525E">
      <w:pPr>
        <w:spacing w:before="0" w:after="0" w:line="240" w:lineRule="auto"/>
        <w:jc w:val="both"/>
        <w:rPr>
          <w:rFonts w:cs="Times New Roman"/>
          <w:b/>
          <w:bCs/>
          <w:szCs w:val="24"/>
        </w:rPr>
      </w:pPr>
    </w:p>
    <w:p w14:paraId="4F9A3FD5" w14:textId="06B1CD48" w:rsidR="005F1589" w:rsidRPr="00907515" w:rsidRDefault="00055EE7" w:rsidP="0034525E">
      <w:pPr>
        <w:pStyle w:val="NoSpacing"/>
        <w:jc w:val="both"/>
        <w:rPr>
          <w:lang w:val="en-GB"/>
        </w:rPr>
      </w:pPr>
      <w:r w:rsidRPr="00907515">
        <w:rPr>
          <w:lang w:val="en-GB"/>
        </w:rPr>
        <w:t>When determining the landscape-</w:t>
      </w:r>
      <w:r w:rsidR="0006687E" w:rsidRPr="00907515">
        <w:rPr>
          <w:lang w:val="en-GB"/>
        </w:rPr>
        <w:t xml:space="preserve">type map, the use of </w:t>
      </w:r>
      <w:r w:rsidR="00331DEF" w:rsidRPr="00907515">
        <w:rPr>
          <w:lang w:val="en-GB"/>
        </w:rPr>
        <w:t>GIS</w:t>
      </w:r>
      <w:r w:rsidR="0006687E" w:rsidRPr="00907515">
        <w:rPr>
          <w:lang w:val="en-GB"/>
        </w:rPr>
        <w:t xml:space="preserve">, remote sensing techniques, and the </w:t>
      </w:r>
      <w:r w:rsidR="00D9131B" w:rsidRPr="00907515">
        <w:rPr>
          <w:lang w:val="en-GB"/>
        </w:rPr>
        <w:t xml:space="preserve">detailed </w:t>
      </w:r>
      <w:r w:rsidR="0006687E" w:rsidRPr="00907515">
        <w:rPr>
          <w:lang w:val="en-GB"/>
        </w:rPr>
        <w:t xml:space="preserve">method all contribute to a significant improvement in the accuracy of the information. </w:t>
      </w:r>
      <w:r w:rsidR="00F822ED" w:rsidRPr="00907515">
        <w:rPr>
          <w:lang w:val="en-GB"/>
        </w:rPr>
        <w:t>T</w:t>
      </w:r>
      <w:r w:rsidR="008074DB" w:rsidRPr="00907515">
        <w:rPr>
          <w:lang w:val="en-GB"/>
        </w:rPr>
        <w:t xml:space="preserve">he </w:t>
      </w:r>
      <w:r w:rsidR="00921B17">
        <w:rPr>
          <w:lang w:val="en-GB"/>
        </w:rPr>
        <w:t>increased</w:t>
      </w:r>
      <w:r w:rsidR="008074DB" w:rsidRPr="00907515">
        <w:rPr>
          <w:lang w:val="en-GB"/>
        </w:rPr>
        <w:t xml:space="preserve"> knowledge of technical skills of handling the software among landscape architects with collaboration </w:t>
      </w:r>
      <w:r w:rsidR="00C22359" w:rsidRPr="00907515">
        <w:rPr>
          <w:lang w:val="en-GB"/>
        </w:rPr>
        <w:t>and knowledge sharing with experts</w:t>
      </w:r>
      <w:r w:rsidR="008074DB" w:rsidRPr="00907515">
        <w:rPr>
          <w:lang w:val="en-GB"/>
        </w:rPr>
        <w:t xml:space="preserve"> in the process of identifying, describing, and </w:t>
      </w:r>
      <w:proofErr w:type="spellStart"/>
      <w:r w:rsidR="008074DB" w:rsidRPr="00907515">
        <w:rPr>
          <w:lang w:val="en-GB"/>
        </w:rPr>
        <w:t>analyzing</w:t>
      </w:r>
      <w:proofErr w:type="spellEnd"/>
      <w:r w:rsidR="008074DB" w:rsidRPr="00907515">
        <w:rPr>
          <w:lang w:val="en-GB"/>
        </w:rPr>
        <w:t xml:space="preserve"> the map will lead to</w:t>
      </w:r>
      <w:r w:rsidR="00C22359" w:rsidRPr="00907515">
        <w:rPr>
          <w:lang w:val="en-GB"/>
        </w:rPr>
        <w:t xml:space="preserve"> a proper assessment of the </w:t>
      </w:r>
      <w:r w:rsidR="00921B17">
        <w:rPr>
          <w:lang w:val="en-GB"/>
        </w:rPr>
        <w:t>landscape’s</w:t>
      </w:r>
      <w:r w:rsidR="00C22359" w:rsidRPr="00907515">
        <w:rPr>
          <w:lang w:val="en-GB"/>
        </w:rPr>
        <w:t xml:space="preserve"> character</w:t>
      </w:r>
      <w:r w:rsidR="008074DB" w:rsidRPr="00907515">
        <w:rPr>
          <w:lang w:val="en-GB"/>
        </w:rPr>
        <w:t xml:space="preserve">. </w:t>
      </w:r>
      <w:r w:rsidR="001E1AF9" w:rsidRPr="00907515">
        <w:rPr>
          <w:lang w:val="en-GB"/>
        </w:rPr>
        <w:t xml:space="preserve">In the context of the challenges of standardizing the method to be replicable for producing all landscape character </w:t>
      </w:r>
      <w:r w:rsidR="00921B17">
        <w:rPr>
          <w:lang w:val="en-GB"/>
        </w:rPr>
        <w:t>type-maps</w:t>
      </w:r>
      <w:r w:rsidR="001E1AF9" w:rsidRPr="00907515">
        <w:rPr>
          <w:lang w:val="en-GB"/>
        </w:rPr>
        <w:t xml:space="preserve"> for Malaysia, this mapping procedures of </w:t>
      </w:r>
      <w:r w:rsidR="00921B17">
        <w:rPr>
          <w:lang w:val="en-GB"/>
        </w:rPr>
        <w:t xml:space="preserve">the </w:t>
      </w:r>
      <w:r w:rsidR="001E1AF9" w:rsidRPr="00907515">
        <w:rPr>
          <w:lang w:val="en-GB"/>
        </w:rPr>
        <w:t xml:space="preserve">LCA desktop study for </w:t>
      </w:r>
      <w:r w:rsidR="00921B17">
        <w:rPr>
          <w:lang w:val="en-GB"/>
        </w:rPr>
        <w:t xml:space="preserve">the </w:t>
      </w:r>
      <w:r w:rsidR="001E1AF9" w:rsidRPr="00907515">
        <w:rPr>
          <w:lang w:val="en-GB"/>
        </w:rPr>
        <w:t xml:space="preserve">Hulu Langat district demonstrate that it is </w:t>
      </w:r>
      <w:r w:rsidR="00650815" w:rsidRPr="00907515">
        <w:rPr>
          <w:lang w:val="en-GB"/>
        </w:rPr>
        <w:t>replicabl</w:t>
      </w:r>
      <w:r w:rsidR="001E1AF9" w:rsidRPr="00907515">
        <w:rPr>
          <w:lang w:val="en-GB"/>
        </w:rPr>
        <w:t xml:space="preserve">e, provided that some of the </w:t>
      </w:r>
      <w:r w:rsidR="00921B17">
        <w:rPr>
          <w:lang w:val="en-GB"/>
        </w:rPr>
        <w:t>processes</w:t>
      </w:r>
      <w:r w:rsidR="00455550" w:rsidRPr="00907515">
        <w:rPr>
          <w:lang w:val="en-GB"/>
        </w:rPr>
        <w:t xml:space="preserve"> do require</w:t>
      </w:r>
      <w:r w:rsidR="001E1AF9" w:rsidRPr="00907515">
        <w:rPr>
          <w:lang w:val="en-GB"/>
        </w:rPr>
        <w:t xml:space="preserve"> expert </w:t>
      </w:r>
      <w:r w:rsidR="00F0013C" w:rsidRPr="00907515">
        <w:rPr>
          <w:lang w:val="en-GB"/>
        </w:rPr>
        <w:t>verification</w:t>
      </w:r>
      <w:r w:rsidR="001E1AF9" w:rsidRPr="00907515">
        <w:rPr>
          <w:lang w:val="en-GB"/>
        </w:rPr>
        <w:t xml:space="preserve">. </w:t>
      </w:r>
      <w:r w:rsidR="007E707E" w:rsidRPr="00907515">
        <w:rPr>
          <w:lang w:val="en-GB"/>
        </w:rPr>
        <w:t xml:space="preserve">From the guidebook, we </w:t>
      </w:r>
      <w:r w:rsidR="007E0376" w:rsidRPr="00907515">
        <w:rPr>
          <w:lang w:val="en-GB"/>
        </w:rPr>
        <w:t xml:space="preserve">discovered that the geomorphology map cannot be generated automatically using GIS tools. It can only be made after expert verification </w:t>
      </w:r>
      <w:r w:rsidR="007E707E" w:rsidRPr="00907515">
        <w:rPr>
          <w:lang w:val="en-GB"/>
        </w:rPr>
        <w:t xml:space="preserve">either </w:t>
      </w:r>
      <w:r w:rsidR="007E0376" w:rsidRPr="00907515">
        <w:rPr>
          <w:lang w:val="en-GB"/>
        </w:rPr>
        <w:t xml:space="preserve">by geologists, ecologists, or landscape architects to define the spatial line before it goes through the digitalization process. </w:t>
      </w:r>
      <w:r w:rsidR="00F822ED" w:rsidRPr="00907515">
        <w:rPr>
          <w:lang w:val="en-GB"/>
        </w:rPr>
        <w:t xml:space="preserve">In the LCA guidebook, this step </w:t>
      </w:r>
      <w:r w:rsidR="00921B17">
        <w:rPr>
          <w:lang w:val="en-GB"/>
        </w:rPr>
        <w:t>was</w:t>
      </w:r>
      <w:r w:rsidR="00F822ED" w:rsidRPr="00907515">
        <w:rPr>
          <w:lang w:val="en-GB"/>
        </w:rPr>
        <w:t xml:space="preserve"> not explained in </w:t>
      </w:r>
      <w:r w:rsidR="00921B17">
        <w:rPr>
          <w:lang w:val="en-GB"/>
        </w:rPr>
        <w:t>writing</w:t>
      </w:r>
      <w:r w:rsidR="00F822ED" w:rsidRPr="00907515">
        <w:rPr>
          <w:lang w:val="en-GB"/>
        </w:rPr>
        <w:t xml:space="preserve">. </w:t>
      </w:r>
      <w:r w:rsidR="007E0376" w:rsidRPr="00907515">
        <w:rPr>
          <w:lang w:val="en-GB"/>
        </w:rPr>
        <w:t xml:space="preserve">This early technique may </w:t>
      </w:r>
      <w:r w:rsidR="009A5896" w:rsidRPr="00907515">
        <w:rPr>
          <w:lang w:val="en-GB"/>
        </w:rPr>
        <w:t xml:space="preserve">be </w:t>
      </w:r>
      <w:r w:rsidR="00052B4D" w:rsidRPr="00907515">
        <w:rPr>
          <w:lang w:val="en-GB"/>
        </w:rPr>
        <w:t>uncertain</w:t>
      </w:r>
      <w:r w:rsidR="009A5896" w:rsidRPr="00907515">
        <w:rPr>
          <w:lang w:val="en-GB"/>
        </w:rPr>
        <w:t xml:space="preserve"> to</w:t>
      </w:r>
      <w:r w:rsidR="007E0376" w:rsidRPr="00907515">
        <w:rPr>
          <w:lang w:val="en-GB"/>
        </w:rPr>
        <w:t xml:space="preserve"> the map developer since the weighted sum analysis only involve after all three primary </w:t>
      </w:r>
      <w:r w:rsidR="00921B17">
        <w:rPr>
          <w:lang w:val="en-GB"/>
        </w:rPr>
        <w:t>maps</w:t>
      </w:r>
      <w:r w:rsidR="007E0376" w:rsidRPr="00907515">
        <w:rPr>
          <w:lang w:val="en-GB"/>
        </w:rPr>
        <w:t xml:space="preserve"> of geomorphology, hydrology</w:t>
      </w:r>
      <w:r w:rsidR="00921B17">
        <w:rPr>
          <w:lang w:val="en-GB"/>
        </w:rPr>
        <w:t>,</w:t>
      </w:r>
      <w:r w:rsidR="007E0376" w:rsidRPr="00907515">
        <w:rPr>
          <w:lang w:val="en-GB"/>
        </w:rPr>
        <w:t xml:space="preserve"> and land cover were generated. </w:t>
      </w:r>
    </w:p>
    <w:p w14:paraId="356DA2F6" w14:textId="6D8B69B4" w:rsidR="0032306B" w:rsidRPr="00907515" w:rsidRDefault="00B51FEB" w:rsidP="0034525E">
      <w:pPr>
        <w:pStyle w:val="NoSpacing"/>
        <w:ind w:firstLine="720"/>
        <w:jc w:val="both"/>
        <w:rPr>
          <w:lang w:val="en-GB"/>
        </w:rPr>
      </w:pPr>
      <w:r w:rsidRPr="00907515">
        <w:rPr>
          <w:lang w:val="en-GB"/>
        </w:rPr>
        <w:lastRenderedPageBreak/>
        <w:t xml:space="preserve">For </w:t>
      </w:r>
      <w:r w:rsidR="004379C3" w:rsidRPr="00907515">
        <w:rPr>
          <w:lang w:val="en-GB"/>
        </w:rPr>
        <w:t>future study, i</w:t>
      </w:r>
      <w:r w:rsidR="00C22359" w:rsidRPr="00907515">
        <w:rPr>
          <w:lang w:val="en-GB"/>
        </w:rPr>
        <w:t xml:space="preserve">t is recommended that </w:t>
      </w:r>
      <w:r w:rsidR="00921B17">
        <w:rPr>
          <w:lang w:val="en-GB"/>
        </w:rPr>
        <w:t xml:space="preserve">the </w:t>
      </w:r>
      <w:r w:rsidR="00C22359" w:rsidRPr="00907515">
        <w:rPr>
          <w:lang w:val="en-GB"/>
        </w:rPr>
        <w:t>interpretation of landscape elements in the assessment be carried out after the evaluator has</w:t>
      </w:r>
      <w:r w:rsidR="004C55BA" w:rsidRPr="00907515">
        <w:rPr>
          <w:lang w:val="en-GB"/>
        </w:rPr>
        <w:t xml:space="preserve"> gained an understanding of the </w:t>
      </w:r>
      <w:r w:rsidR="00C22359" w:rsidRPr="00907515">
        <w:rPr>
          <w:lang w:val="en-GB"/>
        </w:rPr>
        <w:t xml:space="preserve">visual </w:t>
      </w:r>
      <w:r w:rsidR="004C55BA" w:rsidRPr="00907515">
        <w:rPr>
          <w:lang w:val="en-GB"/>
        </w:rPr>
        <w:t xml:space="preserve">mapping </w:t>
      </w:r>
      <w:r w:rsidR="00C22359" w:rsidRPr="00907515">
        <w:rPr>
          <w:lang w:val="en-GB"/>
        </w:rPr>
        <w:t xml:space="preserve">context to avoid discrepancies. This is important as the next field survey stage involves the rating section for character strength, where </w:t>
      </w:r>
      <w:r w:rsidR="00921B17">
        <w:rPr>
          <w:lang w:val="en-GB"/>
        </w:rPr>
        <w:t xml:space="preserve">the </w:t>
      </w:r>
      <w:r w:rsidR="00C22359" w:rsidRPr="00907515">
        <w:rPr>
          <w:lang w:val="en-GB"/>
        </w:rPr>
        <w:t xml:space="preserve">subjective </w:t>
      </w:r>
      <w:r w:rsidR="00360E1A">
        <w:rPr>
          <w:lang w:val="en-GB"/>
        </w:rPr>
        <w:t xml:space="preserve">view on </w:t>
      </w:r>
      <w:r w:rsidR="00C22359" w:rsidRPr="00907515">
        <w:rPr>
          <w:lang w:val="en-GB"/>
        </w:rPr>
        <w:t xml:space="preserve">sensitivity and visual unity </w:t>
      </w:r>
      <w:r w:rsidR="008074DB" w:rsidRPr="00907515">
        <w:rPr>
          <w:lang w:val="en-GB"/>
        </w:rPr>
        <w:t>will be</w:t>
      </w:r>
      <w:r w:rsidR="00C22359" w:rsidRPr="00907515">
        <w:rPr>
          <w:lang w:val="en-GB"/>
        </w:rPr>
        <w:t xml:space="preserve"> interpreted in</w:t>
      </w:r>
      <w:r w:rsidR="00360E1A">
        <w:rPr>
          <w:lang w:val="en-GB"/>
        </w:rPr>
        <w:t>to the assessor's per</w:t>
      </w:r>
      <w:r w:rsidR="009E41C7">
        <w:rPr>
          <w:lang w:val="en-GB"/>
        </w:rPr>
        <w:t>spective</w:t>
      </w:r>
      <w:r w:rsidR="00360E1A">
        <w:rPr>
          <w:lang w:val="en-GB"/>
        </w:rPr>
        <w:t>s</w:t>
      </w:r>
      <w:r w:rsidR="00C22359" w:rsidRPr="00907515">
        <w:rPr>
          <w:lang w:val="en-GB"/>
        </w:rPr>
        <w:t xml:space="preserve">. </w:t>
      </w:r>
      <w:r w:rsidR="008074DB" w:rsidRPr="00907515">
        <w:rPr>
          <w:lang w:val="en-GB"/>
        </w:rPr>
        <w:t xml:space="preserve">This study has revealed that </w:t>
      </w:r>
      <w:r w:rsidR="00AC133A" w:rsidRPr="00907515">
        <w:rPr>
          <w:lang w:val="en-GB"/>
        </w:rPr>
        <w:t xml:space="preserve">from the </w:t>
      </w:r>
      <w:r w:rsidR="00921B17">
        <w:rPr>
          <w:lang w:val="en-GB"/>
        </w:rPr>
        <w:t>mapping</w:t>
      </w:r>
      <w:r w:rsidR="00AC133A" w:rsidRPr="00907515">
        <w:rPr>
          <w:lang w:val="en-GB"/>
        </w:rPr>
        <w:t xml:space="preserve"> procedure, </w:t>
      </w:r>
      <w:r w:rsidR="008074DB" w:rsidRPr="00907515">
        <w:rPr>
          <w:lang w:val="en-GB"/>
        </w:rPr>
        <w:t xml:space="preserve">there is a possibility that some of the findings will lead to assumptions, which will need to be scrutinized for variables that need to be thoroughly investigated. </w:t>
      </w:r>
      <w:r w:rsidRPr="00907515">
        <w:rPr>
          <w:lang w:val="en-GB"/>
        </w:rPr>
        <w:t xml:space="preserve">This study also suggests that difficulties encountered during desktop mapping were related to the availability of relevant data. </w:t>
      </w:r>
      <w:r w:rsidR="008074DB" w:rsidRPr="00907515">
        <w:rPr>
          <w:lang w:val="en-GB"/>
        </w:rPr>
        <w:t xml:space="preserve">The process of creating the landscape component map with all of the data and the most recent information is crucial and critical because the character landscape in the </w:t>
      </w:r>
      <w:r w:rsidR="00485401">
        <w:rPr>
          <w:lang w:val="en-GB"/>
        </w:rPr>
        <w:t>map</w:t>
      </w:r>
      <w:r w:rsidR="008074DB" w:rsidRPr="00907515">
        <w:rPr>
          <w:lang w:val="en-GB"/>
        </w:rPr>
        <w:t xml:space="preserve"> must be precise with reality. The use of high-resolution satellite images is proposed as a possible solution to this issue; this would reduce mapping time while preserving the quality of the final product. High-resolution maps not only provide accurate data but also simplify the process of distinguishing between various landforms and land cover. Other </w:t>
      </w:r>
      <w:r w:rsidR="00B53724" w:rsidRPr="00907515">
        <w:rPr>
          <w:lang w:val="en-GB"/>
        </w:rPr>
        <w:t xml:space="preserve">geospatial analysis </w:t>
      </w:r>
      <w:r w:rsidR="008074DB" w:rsidRPr="00907515">
        <w:rPr>
          <w:lang w:val="en-GB"/>
        </w:rPr>
        <w:t>software, such as ENVI, can</w:t>
      </w:r>
      <w:r w:rsidR="008137B4" w:rsidRPr="00907515">
        <w:rPr>
          <w:lang w:val="en-GB"/>
        </w:rPr>
        <w:t xml:space="preserve"> offer</w:t>
      </w:r>
      <w:r w:rsidR="008074DB" w:rsidRPr="00907515">
        <w:rPr>
          <w:lang w:val="en-GB"/>
        </w:rPr>
        <w:t xml:space="preserve"> </w:t>
      </w:r>
      <w:r w:rsidR="008137B4" w:rsidRPr="00907515">
        <w:rPr>
          <w:lang w:val="en-GB"/>
        </w:rPr>
        <w:t>reliable and accurate information</w:t>
      </w:r>
      <w:r w:rsidR="008074DB" w:rsidRPr="00907515">
        <w:rPr>
          <w:lang w:val="en-GB"/>
        </w:rPr>
        <w:t xml:space="preserve">, </w:t>
      </w:r>
      <w:r w:rsidR="008137B4" w:rsidRPr="00907515">
        <w:rPr>
          <w:lang w:val="en-GB"/>
        </w:rPr>
        <w:t xml:space="preserve">and </w:t>
      </w:r>
      <w:r w:rsidR="008074DB" w:rsidRPr="00907515">
        <w:rPr>
          <w:lang w:val="en-GB"/>
        </w:rPr>
        <w:t xml:space="preserve">be incorporated alongside ArcGIS to enhance the process. </w:t>
      </w:r>
      <w:r w:rsidR="00C22359" w:rsidRPr="00907515">
        <w:rPr>
          <w:lang w:val="en-GB"/>
        </w:rPr>
        <w:t xml:space="preserve"> </w:t>
      </w:r>
    </w:p>
    <w:p w14:paraId="2833A386" w14:textId="61572C75" w:rsidR="00175774" w:rsidRPr="00907515" w:rsidRDefault="00C3587A" w:rsidP="0034525E">
      <w:pPr>
        <w:pStyle w:val="NoSpacing"/>
        <w:ind w:firstLine="720"/>
        <w:jc w:val="both"/>
        <w:rPr>
          <w:lang w:val="en-GB"/>
        </w:rPr>
      </w:pPr>
      <w:r w:rsidRPr="00907515">
        <w:rPr>
          <w:lang w:val="en-GB"/>
        </w:rPr>
        <w:t xml:space="preserve">The LCA method </w:t>
      </w:r>
      <w:r w:rsidR="005F1323" w:rsidRPr="00907515">
        <w:rPr>
          <w:lang w:val="en-GB"/>
        </w:rPr>
        <w:t xml:space="preserve">as outlined in the guidebook </w:t>
      </w:r>
      <w:r w:rsidRPr="00907515">
        <w:rPr>
          <w:lang w:val="en-GB"/>
        </w:rPr>
        <w:t xml:space="preserve">is useful in a wide variety of contexts, including sustainable landscape planning, development regulation, sensitive landscape protection, landscape character preservation, distinctive area preservation, long-term sense of place, and biodiversity preservation. Malaysia has made considerable strides in recent years toward defining its distinctive landscape character. </w:t>
      </w:r>
      <w:r w:rsidR="00531F81" w:rsidRPr="00907515">
        <w:rPr>
          <w:lang w:val="en-GB"/>
        </w:rPr>
        <w:t xml:space="preserve">This study has </w:t>
      </w:r>
      <w:r w:rsidR="00921B17">
        <w:rPr>
          <w:lang w:val="en-GB"/>
        </w:rPr>
        <w:t>contributed</w:t>
      </w:r>
      <w:r w:rsidR="00531F81" w:rsidRPr="00907515">
        <w:rPr>
          <w:lang w:val="en-GB"/>
        </w:rPr>
        <w:t xml:space="preserve"> to the creation of </w:t>
      </w:r>
      <w:r w:rsidR="00921B17">
        <w:rPr>
          <w:lang w:val="en-GB"/>
        </w:rPr>
        <w:t xml:space="preserve">a </w:t>
      </w:r>
      <w:r w:rsidR="00531F81" w:rsidRPr="00907515">
        <w:rPr>
          <w:lang w:val="en-GB"/>
        </w:rPr>
        <w:t xml:space="preserve">preliminary landscape type-map for </w:t>
      </w:r>
      <w:r w:rsidR="00921B17">
        <w:rPr>
          <w:lang w:val="en-GB"/>
        </w:rPr>
        <w:t xml:space="preserve">the </w:t>
      </w:r>
      <w:r w:rsidR="00531F81" w:rsidRPr="00907515">
        <w:rPr>
          <w:lang w:val="en-GB"/>
        </w:rPr>
        <w:t xml:space="preserve">Hulu Langat district. </w:t>
      </w:r>
      <w:r w:rsidRPr="00907515">
        <w:rPr>
          <w:lang w:val="en-GB"/>
        </w:rPr>
        <w:t xml:space="preserve">However, a physical inventory is necessary as baseline information to facilitate the development analysis and </w:t>
      </w:r>
      <w:r w:rsidR="00921B17">
        <w:rPr>
          <w:lang w:val="en-GB"/>
        </w:rPr>
        <w:t>judgment</w:t>
      </w:r>
      <w:r w:rsidRPr="00907515">
        <w:rPr>
          <w:lang w:val="en-GB"/>
        </w:rPr>
        <w:t xml:space="preserve"> processes </w:t>
      </w:r>
      <w:r w:rsidR="00921B17">
        <w:rPr>
          <w:lang w:val="en-GB"/>
        </w:rPr>
        <w:t>before</w:t>
      </w:r>
      <w:r w:rsidRPr="00907515">
        <w:rPr>
          <w:lang w:val="en-GB"/>
        </w:rPr>
        <w:t xml:space="preserve"> making decisions about the mapping of a particular area. Therefore, after the desk research has been completed, the field survey should include specifics about the systematic landscape classification based on the unique landscape character inherited from the local context. This includes the ground </w:t>
      </w:r>
      <w:proofErr w:type="spellStart"/>
      <w:r w:rsidRPr="00907515">
        <w:rPr>
          <w:lang w:val="en-GB"/>
        </w:rPr>
        <w:t>truthing</w:t>
      </w:r>
      <w:proofErr w:type="spellEnd"/>
      <w:r w:rsidRPr="00907515">
        <w:rPr>
          <w:lang w:val="en-GB"/>
        </w:rPr>
        <w:t xml:space="preserve"> process of rating the visual quality and sensitivity assessment of the landscape so that the LCA </w:t>
      </w:r>
      <w:r w:rsidR="00921B17">
        <w:rPr>
          <w:lang w:val="en-GB"/>
        </w:rPr>
        <w:t>can</w:t>
      </w:r>
      <w:r w:rsidRPr="00907515">
        <w:rPr>
          <w:lang w:val="en-GB"/>
        </w:rPr>
        <w:t xml:space="preserve"> provide a holistic approach </w:t>
      </w:r>
      <w:r w:rsidR="00921B17">
        <w:rPr>
          <w:lang w:val="en-GB"/>
        </w:rPr>
        <w:t>to</w:t>
      </w:r>
      <w:r w:rsidRPr="00907515">
        <w:rPr>
          <w:lang w:val="en-GB"/>
        </w:rPr>
        <w:t xml:space="preserve"> protecting both natural and cultural landscapes.</w:t>
      </w:r>
    </w:p>
    <w:p w14:paraId="13548860" w14:textId="77777777" w:rsidR="00730BE6" w:rsidRDefault="00730BE6" w:rsidP="00710782">
      <w:pPr>
        <w:pStyle w:val="NoSpacing"/>
        <w:tabs>
          <w:tab w:val="left" w:pos="1240"/>
        </w:tabs>
        <w:jc w:val="both"/>
        <w:rPr>
          <w:rFonts w:eastAsia="Calibri"/>
          <w:b/>
          <w:bCs/>
          <w:lang w:val="en-GB"/>
        </w:rPr>
      </w:pPr>
    </w:p>
    <w:p w14:paraId="4CAF5EFA" w14:textId="18E7E54D" w:rsidR="001F5734" w:rsidRPr="00907515" w:rsidRDefault="00921B17" w:rsidP="00710782">
      <w:pPr>
        <w:pStyle w:val="NoSpacing"/>
        <w:tabs>
          <w:tab w:val="left" w:pos="1240"/>
        </w:tabs>
        <w:jc w:val="both"/>
        <w:rPr>
          <w:rFonts w:eastAsia="Calibri"/>
          <w:b/>
          <w:bCs/>
          <w:lang w:val="en-GB"/>
        </w:rPr>
      </w:pPr>
      <w:r>
        <w:rPr>
          <w:rFonts w:eastAsia="Calibri"/>
          <w:b/>
          <w:bCs/>
          <w:lang w:val="en-GB"/>
        </w:rPr>
        <w:tab/>
      </w:r>
    </w:p>
    <w:p w14:paraId="754DAD9E" w14:textId="669DBED8" w:rsidR="00335D43" w:rsidRPr="00907515" w:rsidRDefault="00335D43" w:rsidP="00710782">
      <w:pPr>
        <w:pStyle w:val="NoSpacing"/>
        <w:jc w:val="both"/>
        <w:rPr>
          <w:rFonts w:eastAsia="Calibri"/>
          <w:b/>
          <w:bCs/>
          <w:lang w:val="en-GB"/>
        </w:rPr>
      </w:pPr>
      <w:r w:rsidRPr="00907515">
        <w:rPr>
          <w:rFonts w:eastAsia="Calibri"/>
          <w:b/>
          <w:bCs/>
          <w:lang w:val="en-GB"/>
        </w:rPr>
        <w:t>References</w:t>
      </w:r>
    </w:p>
    <w:p w14:paraId="64EDCA5F" w14:textId="77777777" w:rsidR="00BA64CF" w:rsidRPr="00907515" w:rsidRDefault="00BA64CF" w:rsidP="00710782">
      <w:pPr>
        <w:pStyle w:val="NoSpacing"/>
        <w:jc w:val="both"/>
        <w:rPr>
          <w:rFonts w:eastAsia="Calibri"/>
          <w:b/>
          <w:bCs/>
          <w:lang w:val="en-GB"/>
        </w:rPr>
      </w:pPr>
    </w:p>
    <w:p w14:paraId="0CEA5FC0" w14:textId="5F2DBF33" w:rsidR="00F76A27" w:rsidRPr="00F76A27" w:rsidRDefault="00335D43" w:rsidP="006A4266">
      <w:pPr>
        <w:widowControl w:val="0"/>
        <w:autoSpaceDE w:val="0"/>
        <w:autoSpaceDN w:val="0"/>
        <w:adjustRightInd w:val="0"/>
        <w:spacing w:before="0" w:after="0" w:line="240" w:lineRule="auto"/>
        <w:ind w:left="720" w:hanging="720"/>
        <w:jc w:val="both"/>
        <w:rPr>
          <w:rFonts w:cs="Times New Roman"/>
          <w:noProof/>
          <w:szCs w:val="24"/>
        </w:rPr>
      </w:pPr>
      <w:r w:rsidRPr="00907515">
        <w:rPr>
          <w:rFonts w:eastAsia="Calibri" w:cs="Times New Roman"/>
          <w:szCs w:val="24"/>
        </w:rPr>
        <w:fldChar w:fldCharType="begin" w:fldLock="1"/>
      </w:r>
      <w:r w:rsidRPr="00907515">
        <w:rPr>
          <w:rFonts w:eastAsia="Calibri" w:cs="Times New Roman"/>
          <w:szCs w:val="24"/>
        </w:rPr>
        <w:instrText xml:space="preserve">ADDIN Mendeley Bibliography CSL_BIBLIOGRAPHY </w:instrText>
      </w:r>
      <w:r w:rsidRPr="00907515">
        <w:rPr>
          <w:rFonts w:eastAsia="Calibri" w:cs="Times New Roman"/>
          <w:szCs w:val="24"/>
        </w:rPr>
        <w:fldChar w:fldCharType="separate"/>
      </w:r>
      <w:r w:rsidR="006A4266">
        <w:rPr>
          <w:rFonts w:cs="Times New Roman"/>
          <w:noProof/>
          <w:szCs w:val="24"/>
        </w:rPr>
        <w:t>Adnan, N.</w:t>
      </w:r>
      <w:r w:rsidR="0095656A">
        <w:rPr>
          <w:rFonts w:cs="Times New Roman"/>
          <w:noProof/>
          <w:szCs w:val="24"/>
        </w:rPr>
        <w:t>,</w:t>
      </w:r>
      <w:r w:rsidR="00F76A27" w:rsidRPr="00F76A27">
        <w:rPr>
          <w:rFonts w:cs="Times New Roman"/>
          <w:noProof/>
          <w:szCs w:val="24"/>
        </w:rPr>
        <w:t xml:space="preserve"> &amp; Mamat, M. P. (2020). Spatial Analysis Model Assessing Habitat Quality of Selangor. </w:t>
      </w:r>
      <w:r w:rsidR="00F76A27" w:rsidRPr="00F76A27">
        <w:rPr>
          <w:rFonts w:cs="Times New Roman"/>
          <w:i/>
          <w:iCs/>
          <w:noProof/>
          <w:szCs w:val="24"/>
        </w:rPr>
        <w:t>IOP Conference Series: Earth and Environmental Science</w:t>
      </w:r>
      <w:r w:rsidR="00F76A27" w:rsidRPr="00F76A27">
        <w:rPr>
          <w:rFonts w:cs="Times New Roman"/>
          <w:noProof/>
          <w:szCs w:val="24"/>
        </w:rPr>
        <w:t xml:space="preserve">, </w:t>
      </w:r>
      <w:r w:rsidR="00F76A27" w:rsidRPr="00F76A27">
        <w:rPr>
          <w:rFonts w:cs="Times New Roman"/>
          <w:i/>
          <w:iCs/>
          <w:noProof/>
          <w:szCs w:val="24"/>
        </w:rPr>
        <w:t>549</w:t>
      </w:r>
      <w:r w:rsidR="006A4266">
        <w:rPr>
          <w:rFonts w:cs="Times New Roman"/>
          <w:noProof/>
          <w:szCs w:val="24"/>
        </w:rPr>
        <w:t>(1)</w:t>
      </w:r>
      <w:r w:rsidR="00352326">
        <w:rPr>
          <w:rFonts w:cs="Times New Roman"/>
          <w:noProof/>
          <w:szCs w:val="24"/>
        </w:rPr>
        <w:t>,</w:t>
      </w:r>
      <w:r w:rsidR="006A4266">
        <w:rPr>
          <w:rFonts w:cs="Times New Roman"/>
          <w:noProof/>
          <w:szCs w:val="24"/>
        </w:rPr>
        <w:t xml:space="preserve"> 012049.</w:t>
      </w:r>
      <w:r w:rsidR="00F76A27" w:rsidRPr="00F76A27">
        <w:rPr>
          <w:rFonts w:cs="Times New Roman"/>
          <w:noProof/>
          <w:szCs w:val="24"/>
        </w:rPr>
        <w:t xml:space="preserve"> </w:t>
      </w:r>
      <w:r w:rsidR="006A4266">
        <w:rPr>
          <w:rFonts w:cs="Times New Roman"/>
          <w:noProof/>
          <w:szCs w:val="24"/>
        </w:rPr>
        <w:t>h</w:t>
      </w:r>
      <w:r w:rsidR="00F76A27" w:rsidRPr="00F76A27">
        <w:rPr>
          <w:rFonts w:cs="Times New Roman"/>
          <w:noProof/>
          <w:szCs w:val="24"/>
        </w:rPr>
        <w:t>ttps://doi.org/10.1088/1755-1315/549/1/012049</w:t>
      </w:r>
    </w:p>
    <w:p w14:paraId="166803A6" w14:textId="35630262"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9C753D">
        <w:rPr>
          <w:rFonts w:cs="Times New Roman"/>
          <w:noProof/>
          <w:szCs w:val="24"/>
        </w:rPr>
        <w:t>Ali</w:t>
      </w:r>
      <w:r w:rsidR="006A4266" w:rsidRPr="009C753D">
        <w:rPr>
          <w:rFonts w:cs="Times New Roman"/>
          <w:noProof/>
          <w:szCs w:val="24"/>
        </w:rPr>
        <w:t>, M. F., Saadon, A., Faiza, N.</w:t>
      </w:r>
      <w:r w:rsidR="0095656A" w:rsidRPr="009C753D">
        <w:rPr>
          <w:rFonts w:cs="Times New Roman"/>
          <w:noProof/>
          <w:szCs w:val="24"/>
        </w:rPr>
        <w:t>,</w:t>
      </w:r>
      <w:r w:rsidR="006A4266" w:rsidRPr="009C753D">
        <w:rPr>
          <w:rFonts w:cs="Times New Roman"/>
          <w:noProof/>
          <w:szCs w:val="24"/>
        </w:rPr>
        <w:t xml:space="preserve"> </w:t>
      </w:r>
      <w:r w:rsidRPr="009C753D">
        <w:rPr>
          <w:rFonts w:cs="Times New Roman"/>
          <w:noProof/>
          <w:szCs w:val="24"/>
        </w:rPr>
        <w:t xml:space="preserve">&amp; Rahman, A. (2014). An Assessment of Water Demand in Malaysia Using Water Evaluation and Planning System. </w:t>
      </w:r>
      <w:r w:rsidRPr="009C753D">
        <w:rPr>
          <w:rFonts w:cs="Times New Roman"/>
          <w:i/>
          <w:iCs/>
          <w:noProof/>
          <w:szCs w:val="24"/>
        </w:rPr>
        <w:t>InCIEC 2013</w:t>
      </w:r>
      <w:r w:rsidRPr="009C753D">
        <w:rPr>
          <w:rFonts w:cs="Times New Roman"/>
          <w:noProof/>
          <w:szCs w:val="24"/>
        </w:rPr>
        <w:t>,</w:t>
      </w:r>
      <w:r w:rsidR="009C753D" w:rsidRPr="009C753D">
        <w:rPr>
          <w:rFonts w:cs="Times New Roman"/>
          <w:noProof/>
          <w:szCs w:val="24"/>
        </w:rPr>
        <w:t xml:space="preserve"> 743-755. </w:t>
      </w:r>
      <w:r w:rsidRPr="009C753D">
        <w:rPr>
          <w:rFonts w:cs="Times New Roman"/>
          <w:noProof/>
          <w:szCs w:val="24"/>
        </w:rPr>
        <w:t>https://doi.org/10.1007/978-981-4585-02-6</w:t>
      </w:r>
    </w:p>
    <w:p w14:paraId="2F60A1F1"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Antrop, M. (2004a). Landscape change and the urbanization process in Europe. </w:t>
      </w:r>
      <w:r w:rsidRPr="00F76A27">
        <w:rPr>
          <w:rFonts w:cs="Times New Roman"/>
          <w:i/>
          <w:iCs/>
          <w:noProof/>
          <w:szCs w:val="24"/>
        </w:rPr>
        <w:t>Landscape and Urban Planning</w:t>
      </w:r>
      <w:r w:rsidRPr="00F76A27">
        <w:rPr>
          <w:rFonts w:cs="Times New Roman"/>
          <w:noProof/>
          <w:szCs w:val="24"/>
        </w:rPr>
        <w:t xml:space="preserve">, </w:t>
      </w:r>
      <w:r w:rsidRPr="00F76A27">
        <w:rPr>
          <w:rFonts w:cs="Times New Roman"/>
          <w:i/>
          <w:iCs/>
          <w:noProof/>
          <w:szCs w:val="24"/>
        </w:rPr>
        <w:t>67</w:t>
      </w:r>
      <w:r w:rsidRPr="00F76A27">
        <w:rPr>
          <w:rFonts w:cs="Times New Roman"/>
          <w:noProof/>
          <w:szCs w:val="24"/>
        </w:rPr>
        <w:t>(1–4), 9–26. https://doi.org/10.1016/S0169-2046(03)00026-4</w:t>
      </w:r>
    </w:p>
    <w:p w14:paraId="65937CCE" w14:textId="01480121" w:rsidR="00F76A27" w:rsidRPr="00F76A27" w:rsidRDefault="00C3648C" w:rsidP="006A4266">
      <w:pPr>
        <w:widowControl w:val="0"/>
        <w:autoSpaceDE w:val="0"/>
        <w:autoSpaceDN w:val="0"/>
        <w:adjustRightInd w:val="0"/>
        <w:spacing w:before="0" w:after="0" w:line="240" w:lineRule="auto"/>
        <w:ind w:left="720" w:hanging="720"/>
        <w:jc w:val="both"/>
        <w:rPr>
          <w:rFonts w:cs="Times New Roman"/>
          <w:noProof/>
          <w:szCs w:val="24"/>
        </w:rPr>
      </w:pPr>
      <w:r>
        <w:rPr>
          <w:rFonts w:cs="Times New Roman"/>
          <w:noProof/>
          <w:szCs w:val="24"/>
        </w:rPr>
        <w:t>Asma, M.</w:t>
      </w:r>
      <w:r w:rsidR="0095656A">
        <w:rPr>
          <w:rFonts w:cs="Times New Roman"/>
          <w:noProof/>
          <w:szCs w:val="24"/>
        </w:rPr>
        <w:t>,</w:t>
      </w:r>
      <w:r w:rsidR="00F76A27" w:rsidRPr="00F76A27">
        <w:rPr>
          <w:rFonts w:cs="Times New Roman"/>
          <w:noProof/>
          <w:szCs w:val="24"/>
        </w:rPr>
        <w:t xml:space="preserve"> &amp; Soumia, B. (2021). GIS tools for landscape character assessment: </w:t>
      </w:r>
      <w:r w:rsidR="00921B17">
        <w:rPr>
          <w:rFonts w:cs="Times New Roman"/>
          <w:noProof/>
          <w:szCs w:val="24"/>
        </w:rPr>
        <w:t xml:space="preserve">the </w:t>
      </w:r>
      <w:r w:rsidR="00F76A27" w:rsidRPr="00F76A27">
        <w:rPr>
          <w:rFonts w:cs="Times New Roman"/>
          <w:noProof/>
          <w:szCs w:val="24"/>
        </w:rPr>
        <w:t xml:space="preserve">case of Ziban region in Algeria. </w:t>
      </w:r>
      <w:r w:rsidR="00F76A27" w:rsidRPr="00F76A27">
        <w:rPr>
          <w:rFonts w:cs="Times New Roman"/>
          <w:i/>
          <w:iCs/>
          <w:noProof/>
          <w:szCs w:val="24"/>
        </w:rPr>
        <w:t xml:space="preserve">Geomatics, </w:t>
      </w:r>
      <w:r w:rsidR="00C03D59">
        <w:rPr>
          <w:rFonts w:cs="Times New Roman"/>
          <w:i/>
          <w:iCs/>
          <w:noProof/>
          <w:szCs w:val="24"/>
        </w:rPr>
        <w:t xml:space="preserve">Land </w:t>
      </w:r>
      <w:r w:rsidR="00565395">
        <w:rPr>
          <w:rFonts w:cs="Times New Roman"/>
          <w:i/>
          <w:iCs/>
          <w:noProof/>
          <w:szCs w:val="24"/>
        </w:rPr>
        <w:t>Management</w:t>
      </w:r>
      <w:r w:rsidR="00640998">
        <w:rPr>
          <w:rFonts w:cs="Times New Roman"/>
          <w:i/>
          <w:iCs/>
          <w:noProof/>
          <w:szCs w:val="24"/>
        </w:rPr>
        <w:t>,</w:t>
      </w:r>
      <w:r w:rsidR="00F76A27" w:rsidRPr="00F76A27">
        <w:rPr>
          <w:rFonts w:cs="Times New Roman"/>
          <w:i/>
          <w:iCs/>
          <w:noProof/>
          <w:szCs w:val="24"/>
        </w:rPr>
        <w:t xml:space="preserve"> and Landscape</w:t>
      </w:r>
      <w:r w:rsidR="00F76A27" w:rsidRPr="00F76A27">
        <w:rPr>
          <w:rFonts w:cs="Times New Roman"/>
          <w:noProof/>
          <w:szCs w:val="24"/>
        </w:rPr>
        <w:t xml:space="preserve">, </w:t>
      </w:r>
      <w:r w:rsidR="00F76A27" w:rsidRPr="00F76A27">
        <w:rPr>
          <w:rFonts w:cs="Times New Roman"/>
          <w:i/>
          <w:iCs/>
          <w:noProof/>
          <w:szCs w:val="24"/>
        </w:rPr>
        <w:t>4</w:t>
      </w:r>
      <w:r w:rsidR="00F76A27" w:rsidRPr="00F76A27">
        <w:rPr>
          <w:rFonts w:cs="Times New Roman"/>
          <w:noProof/>
          <w:szCs w:val="24"/>
        </w:rPr>
        <w:t>(4), 19–29. https://doi.org/10.15576/gll/2021.4.19</w:t>
      </w:r>
    </w:p>
    <w:p w14:paraId="6627D994" w14:textId="427CFDAC" w:rsidR="00F76A27" w:rsidRPr="00F76A27" w:rsidRDefault="00C3648C" w:rsidP="006A4266">
      <w:pPr>
        <w:widowControl w:val="0"/>
        <w:autoSpaceDE w:val="0"/>
        <w:autoSpaceDN w:val="0"/>
        <w:adjustRightInd w:val="0"/>
        <w:spacing w:before="0" w:after="0" w:line="240" w:lineRule="auto"/>
        <w:ind w:left="720" w:hanging="720"/>
        <w:jc w:val="both"/>
        <w:rPr>
          <w:rFonts w:cs="Times New Roman"/>
          <w:noProof/>
          <w:szCs w:val="24"/>
        </w:rPr>
      </w:pPr>
      <w:r w:rsidRPr="009C753D">
        <w:rPr>
          <w:rFonts w:cs="Times New Roman"/>
          <w:noProof/>
          <w:szCs w:val="24"/>
        </w:rPr>
        <w:t>Bartuska, T. J.</w:t>
      </w:r>
      <w:r w:rsidR="0095656A" w:rsidRPr="009C753D">
        <w:rPr>
          <w:rFonts w:cs="Times New Roman"/>
          <w:noProof/>
          <w:szCs w:val="24"/>
        </w:rPr>
        <w:t>,</w:t>
      </w:r>
      <w:r w:rsidR="00F76A27" w:rsidRPr="009C753D">
        <w:rPr>
          <w:rFonts w:cs="Times New Roman"/>
          <w:noProof/>
          <w:szCs w:val="24"/>
        </w:rPr>
        <w:t xml:space="preserve"> &amp; Young, G. (1994). The built environment: Definition and scope. </w:t>
      </w:r>
      <w:r w:rsidR="00F76A27" w:rsidRPr="009C753D">
        <w:rPr>
          <w:rFonts w:cs="Times New Roman"/>
          <w:i/>
          <w:iCs/>
          <w:noProof/>
          <w:szCs w:val="24"/>
        </w:rPr>
        <w:t>The Built Environment</w:t>
      </w:r>
      <w:r w:rsidR="009C753D" w:rsidRPr="009C753D">
        <w:rPr>
          <w:rFonts w:cs="Times New Roman"/>
          <w:i/>
          <w:iCs/>
          <w:noProof/>
          <w:szCs w:val="24"/>
        </w:rPr>
        <w:t>.</w:t>
      </w:r>
      <w:r w:rsidR="00F76A27" w:rsidRPr="009C753D">
        <w:rPr>
          <w:rFonts w:cs="Times New Roman"/>
          <w:i/>
          <w:iCs/>
          <w:noProof/>
          <w:szCs w:val="24"/>
        </w:rPr>
        <w:t xml:space="preserve"> A Creative Enquiry into Design and Planning</w:t>
      </w:r>
      <w:r w:rsidR="00F76A27" w:rsidRPr="009C753D">
        <w:rPr>
          <w:rFonts w:cs="Times New Roman"/>
          <w:noProof/>
          <w:szCs w:val="24"/>
        </w:rPr>
        <w:t>, 3–14.</w:t>
      </w:r>
    </w:p>
    <w:p w14:paraId="21D2EE71" w14:textId="7A454A24"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Batista e Silva, F., Freire, S., Schiavina, M., Rosina, K., Marín-Herrera, M. A., Ziem</w:t>
      </w:r>
      <w:r w:rsidR="00C3648C">
        <w:rPr>
          <w:rFonts w:cs="Times New Roman"/>
          <w:noProof/>
          <w:szCs w:val="24"/>
        </w:rPr>
        <w:t>ba, L., Craglia, M., Koomen, E.</w:t>
      </w:r>
      <w:r w:rsidR="0095656A">
        <w:rPr>
          <w:rFonts w:cs="Times New Roman"/>
          <w:noProof/>
          <w:szCs w:val="24"/>
        </w:rPr>
        <w:t>,</w:t>
      </w:r>
      <w:r w:rsidRPr="00F76A27">
        <w:rPr>
          <w:rFonts w:cs="Times New Roman"/>
          <w:noProof/>
          <w:szCs w:val="24"/>
        </w:rPr>
        <w:t xml:space="preserve"> &amp; Lavalle, C. (2020). Uncovering temporal changes in Europe’s population density patterns using a data fusion approach. </w:t>
      </w:r>
      <w:r w:rsidRPr="00F76A27">
        <w:rPr>
          <w:rFonts w:cs="Times New Roman"/>
          <w:i/>
          <w:iCs/>
          <w:noProof/>
          <w:szCs w:val="24"/>
        </w:rPr>
        <w:t>Nature Communications</w:t>
      </w:r>
      <w:r w:rsidRPr="00F76A27">
        <w:rPr>
          <w:rFonts w:cs="Times New Roman"/>
          <w:noProof/>
          <w:szCs w:val="24"/>
        </w:rPr>
        <w:t xml:space="preserve">, </w:t>
      </w:r>
      <w:r w:rsidRPr="00F76A27">
        <w:rPr>
          <w:rFonts w:cs="Times New Roman"/>
          <w:i/>
          <w:iCs/>
          <w:noProof/>
          <w:szCs w:val="24"/>
        </w:rPr>
        <w:t>11</w:t>
      </w:r>
      <w:r w:rsidRPr="00F76A27">
        <w:rPr>
          <w:rFonts w:cs="Times New Roman"/>
          <w:noProof/>
          <w:szCs w:val="24"/>
        </w:rPr>
        <w:t>(1), 1–11. https://doi.org/10.1038/s41467-020-18344-5</w:t>
      </w:r>
    </w:p>
    <w:p w14:paraId="34121934" w14:textId="4F3A2F87" w:rsidR="00F76A27" w:rsidRPr="00F76A27" w:rsidRDefault="00C3648C" w:rsidP="006A4266">
      <w:pPr>
        <w:widowControl w:val="0"/>
        <w:autoSpaceDE w:val="0"/>
        <w:autoSpaceDN w:val="0"/>
        <w:adjustRightInd w:val="0"/>
        <w:spacing w:before="0" w:after="0" w:line="240" w:lineRule="auto"/>
        <w:ind w:left="720" w:hanging="720"/>
        <w:jc w:val="both"/>
        <w:rPr>
          <w:rFonts w:cs="Times New Roman"/>
          <w:noProof/>
          <w:szCs w:val="24"/>
        </w:rPr>
      </w:pPr>
      <w:r>
        <w:rPr>
          <w:rFonts w:cs="Times New Roman"/>
          <w:noProof/>
          <w:szCs w:val="24"/>
        </w:rPr>
        <w:lastRenderedPageBreak/>
        <w:t>Brown, G.</w:t>
      </w:r>
      <w:r w:rsidR="0095656A">
        <w:rPr>
          <w:rFonts w:cs="Times New Roman"/>
          <w:noProof/>
          <w:szCs w:val="24"/>
        </w:rPr>
        <w:t>,</w:t>
      </w:r>
      <w:r w:rsidR="00F76A27" w:rsidRPr="00F76A27">
        <w:rPr>
          <w:rFonts w:cs="Times New Roman"/>
          <w:noProof/>
          <w:szCs w:val="24"/>
        </w:rPr>
        <w:t xml:space="preserve"> &amp; Brabyn, L. (2012). An analysis of the relationships between multiple values and physical landscapes at a regional scale using public participation GIS and landscape character classification. </w:t>
      </w:r>
      <w:r w:rsidR="00F76A27" w:rsidRPr="00F76A27">
        <w:rPr>
          <w:rFonts w:cs="Times New Roman"/>
          <w:i/>
          <w:iCs/>
          <w:noProof/>
          <w:szCs w:val="24"/>
        </w:rPr>
        <w:t>Landscape and Urban Planning</w:t>
      </w:r>
      <w:r w:rsidR="00F76A27" w:rsidRPr="00F76A27">
        <w:rPr>
          <w:rFonts w:cs="Times New Roman"/>
          <w:noProof/>
          <w:szCs w:val="24"/>
        </w:rPr>
        <w:t xml:space="preserve">, </w:t>
      </w:r>
      <w:r w:rsidR="00F76A27" w:rsidRPr="00F76A27">
        <w:rPr>
          <w:rFonts w:cs="Times New Roman"/>
          <w:i/>
          <w:iCs/>
          <w:noProof/>
          <w:szCs w:val="24"/>
        </w:rPr>
        <w:t>107</w:t>
      </w:r>
      <w:r w:rsidR="00F76A27" w:rsidRPr="00F76A27">
        <w:rPr>
          <w:rFonts w:cs="Times New Roman"/>
          <w:noProof/>
          <w:szCs w:val="24"/>
        </w:rPr>
        <w:t>(3), 317–331. https://doi.org/10.1016/j.landurbplan.2012.06.007</w:t>
      </w:r>
    </w:p>
    <w:p w14:paraId="355DA38D"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9C753D">
        <w:rPr>
          <w:rFonts w:cs="Times New Roman"/>
          <w:noProof/>
          <w:szCs w:val="24"/>
        </w:rPr>
        <w:t xml:space="preserve">Butler, D. R., &amp; Marston, R. A. (2017). Landforms and Physiography. </w:t>
      </w:r>
      <w:r w:rsidRPr="009C753D">
        <w:rPr>
          <w:rFonts w:cs="Times New Roman"/>
          <w:i/>
          <w:iCs/>
          <w:noProof/>
          <w:szCs w:val="24"/>
        </w:rPr>
        <w:t>International Encyclopedia of Geography: People, the Earth, Environment and Technology</w:t>
      </w:r>
      <w:r w:rsidRPr="009C753D">
        <w:rPr>
          <w:rFonts w:cs="Times New Roman"/>
          <w:noProof/>
          <w:szCs w:val="24"/>
        </w:rPr>
        <w:t>, 1–5. https://doi.org/10.1002/9781118786352.wbieg1144</w:t>
      </w:r>
    </w:p>
    <w:p w14:paraId="645832E2" w14:textId="6C0B3E9F"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Department of Statistics Malaysia. (2022). Anggaran Penduduk Semasa Selangor. In </w:t>
      </w:r>
      <w:r w:rsidRPr="00F76A27">
        <w:rPr>
          <w:rFonts w:cs="Times New Roman"/>
          <w:i/>
          <w:iCs/>
          <w:noProof/>
          <w:szCs w:val="24"/>
        </w:rPr>
        <w:t>Jabatan Perangkaan Malaysia</w:t>
      </w:r>
      <w:r w:rsidRPr="00F76A27">
        <w:rPr>
          <w:rFonts w:cs="Times New Roman"/>
          <w:noProof/>
          <w:szCs w:val="24"/>
        </w:rPr>
        <w:t xml:space="preserve"> (Issue July). https://www.dosm.gov.my/v1/index.php?</w:t>
      </w:r>
      <w:r w:rsidR="006C658B">
        <w:rPr>
          <w:rFonts w:cs="Times New Roman"/>
          <w:noProof/>
          <w:szCs w:val="24"/>
        </w:rPr>
        <w:t xml:space="preserve"> </w:t>
      </w:r>
      <w:r w:rsidRPr="00F76A27">
        <w:rPr>
          <w:rFonts w:cs="Times New Roman"/>
          <w:noProof/>
          <w:szCs w:val="24"/>
        </w:rPr>
        <w:t>r=column/cthemeByCat&amp;cat=155&amp;bul_id=aWJZRkJ4UEdKcUZpT2tVT090Snpydz09&amp;menu_id=L0pheU43NWJwRWVSZklWdzQ4TlhUUT09</w:t>
      </w:r>
    </w:p>
    <w:p w14:paraId="26A50010" w14:textId="4F4AB729"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Erdoğan, N., Carrer, F., Tonyaloğlu, E. E., Çavdar, B., Varinlioğlu, G., Şerifoğlu, T. E., Jackson, M., Kurtsan, K., Nurlu, E., &amp; Turner, S. (2020). Simulating </w:t>
      </w:r>
      <w:r w:rsidR="006C658B" w:rsidRPr="00F76A27">
        <w:rPr>
          <w:rFonts w:cs="Times New Roman"/>
          <w:noProof/>
          <w:szCs w:val="24"/>
        </w:rPr>
        <w:t>change in cultural landscapes: the integration of historic landscape characterisation and computer modelling</w:t>
      </w:r>
      <w:r w:rsidRPr="00F76A27">
        <w:rPr>
          <w:rFonts w:cs="Times New Roman"/>
          <w:noProof/>
          <w:szCs w:val="24"/>
        </w:rPr>
        <w:t xml:space="preserve">. </w:t>
      </w:r>
      <w:r w:rsidRPr="00F76A27">
        <w:rPr>
          <w:rFonts w:cs="Times New Roman"/>
          <w:i/>
          <w:iCs/>
          <w:noProof/>
          <w:szCs w:val="24"/>
        </w:rPr>
        <w:t>Landscapes</w:t>
      </w:r>
      <w:r w:rsidRPr="00F76A27">
        <w:rPr>
          <w:rFonts w:cs="Times New Roman"/>
          <w:noProof/>
          <w:szCs w:val="24"/>
        </w:rPr>
        <w:t xml:space="preserve">, </w:t>
      </w:r>
      <w:r w:rsidRPr="00F76A27">
        <w:rPr>
          <w:rFonts w:cs="Times New Roman"/>
          <w:i/>
          <w:iCs/>
          <w:noProof/>
          <w:szCs w:val="24"/>
        </w:rPr>
        <w:t>21</w:t>
      </w:r>
      <w:r w:rsidRPr="00F76A27">
        <w:rPr>
          <w:rFonts w:cs="Times New Roman"/>
          <w:noProof/>
          <w:szCs w:val="24"/>
        </w:rPr>
        <w:t>(2), 168–182. https://doi.org/10.1080/14662035.2021.</w:t>
      </w:r>
      <w:r w:rsidR="006C658B">
        <w:rPr>
          <w:rFonts w:cs="Times New Roman"/>
          <w:noProof/>
          <w:szCs w:val="24"/>
        </w:rPr>
        <w:t xml:space="preserve"> </w:t>
      </w:r>
      <w:r w:rsidRPr="00F76A27">
        <w:rPr>
          <w:rFonts w:cs="Times New Roman"/>
          <w:noProof/>
          <w:szCs w:val="24"/>
        </w:rPr>
        <w:t>1964767</w:t>
      </w:r>
    </w:p>
    <w:p w14:paraId="2300383C" w14:textId="77777777" w:rsidR="00F76A27" w:rsidRPr="009C753D"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9C753D">
        <w:rPr>
          <w:rFonts w:cs="Times New Roman"/>
          <w:noProof/>
          <w:szCs w:val="24"/>
        </w:rPr>
        <w:t>ESRI. (2023). Weighted Sum (Spatial Analyst). https://doi.org/https://pro.arcgis.com/en/pro-app/latest/tool-reference/spatial-analyst/weighted-sum.htm</w:t>
      </w:r>
    </w:p>
    <w:p w14:paraId="5A7A2824" w14:textId="0880FAE2" w:rsidR="00F76A27" w:rsidRPr="009C753D"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9C753D">
        <w:rPr>
          <w:rFonts w:cs="Times New Roman"/>
          <w:noProof/>
          <w:szCs w:val="24"/>
        </w:rPr>
        <w:t>FederalRegister.gov website. (2023). Code of Federal Regulations. https://www.ecfr.gov</w:t>
      </w:r>
      <w:r w:rsidR="009C2148">
        <w:rPr>
          <w:rFonts w:cs="Times New Roman"/>
          <w:noProof/>
          <w:szCs w:val="24"/>
        </w:rPr>
        <w:t xml:space="preserve"> </w:t>
      </w:r>
      <w:r w:rsidRPr="009C753D">
        <w:rPr>
          <w:rFonts w:cs="Times New Roman"/>
          <w:noProof/>
          <w:szCs w:val="24"/>
        </w:rPr>
        <w:t>/current/title-7/subtitle-B/chapter-XLII/part-4284/subpart-J/subject-group-ECFR1b402652da9cc7c/section-4284.902</w:t>
      </w:r>
    </w:p>
    <w:p w14:paraId="1B62DED2" w14:textId="5A86230D"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462D25">
        <w:rPr>
          <w:rFonts w:cs="Times New Roman"/>
          <w:noProof/>
          <w:szCs w:val="24"/>
          <w:lang w:val="sv-SE"/>
        </w:rPr>
        <w:t xml:space="preserve">Freeman, O. E., Duguma, L. A., &amp; Minang, P. A. (2015). </w:t>
      </w:r>
      <w:r w:rsidRPr="004E40DF">
        <w:rPr>
          <w:rFonts w:cs="Times New Roman"/>
          <w:iCs/>
          <w:noProof/>
          <w:szCs w:val="24"/>
        </w:rPr>
        <w:t>Operationalizing the integrated landscape approach in practice</w:t>
      </w:r>
      <w:r w:rsidRPr="004E40DF">
        <w:rPr>
          <w:rFonts w:cs="Times New Roman"/>
          <w:noProof/>
          <w:szCs w:val="24"/>
        </w:rPr>
        <w:t xml:space="preserve">. </w:t>
      </w:r>
      <w:r w:rsidR="004E40DF">
        <w:rPr>
          <w:rFonts w:cs="Times New Roman"/>
          <w:i/>
          <w:iCs/>
          <w:noProof/>
          <w:szCs w:val="24"/>
        </w:rPr>
        <w:t xml:space="preserve">Ecology and Society, </w:t>
      </w:r>
      <w:r w:rsidRPr="00F76A27">
        <w:rPr>
          <w:rFonts w:cs="Times New Roman"/>
          <w:i/>
          <w:iCs/>
          <w:noProof/>
          <w:szCs w:val="24"/>
        </w:rPr>
        <w:t>20</w:t>
      </w:r>
      <w:r w:rsidR="004E40DF">
        <w:rPr>
          <w:rFonts w:cs="Times New Roman"/>
          <w:noProof/>
          <w:szCs w:val="24"/>
        </w:rPr>
        <w:t xml:space="preserve">(1), 24. </w:t>
      </w:r>
    </w:p>
    <w:p w14:paraId="3B0AEDCA" w14:textId="6E56DDC1"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Gkoltsiou, A., &amp; Paraskevopoulou, A. (2021). Landscape character assessment, perception surveys of stakeholders and SWOT analysis: A holistic approach to historical public park management. </w:t>
      </w:r>
      <w:r w:rsidRPr="00F76A27">
        <w:rPr>
          <w:rFonts w:cs="Times New Roman"/>
          <w:i/>
          <w:iCs/>
          <w:noProof/>
          <w:szCs w:val="24"/>
        </w:rPr>
        <w:t>Journal of Outdoor Recreation and Tourism</w:t>
      </w:r>
      <w:r w:rsidRPr="00F76A27">
        <w:rPr>
          <w:rFonts w:cs="Times New Roman"/>
          <w:noProof/>
          <w:szCs w:val="24"/>
        </w:rPr>
        <w:t xml:space="preserve">, </w:t>
      </w:r>
      <w:r w:rsidRPr="00F76A27">
        <w:rPr>
          <w:rFonts w:cs="Times New Roman"/>
          <w:i/>
          <w:iCs/>
          <w:noProof/>
          <w:szCs w:val="24"/>
        </w:rPr>
        <w:t>35</w:t>
      </w:r>
      <w:r w:rsidR="004C1860">
        <w:rPr>
          <w:rFonts w:cs="Times New Roman"/>
          <w:noProof/>
          <w:szCs w:val="24"/>
        </w:rPr>
        <w:t>, 100418.</w:t>
      </w:r>
    </w:p>
    <w:p w14:paraId="2D512D82" w14:textId="57256D04" w:rsidR="00F76A27" w:rsidRPr="00462D25" w:rsidRDefault="00F76A27" w:rsidP="006A4266">
      <w:pPr>
        <w:widowControl w:val="0"/>
        <w:autoSpaceDE w:val="0"/>
        <w:autoSpaceDN w:val="0"/>
        <w:adjustRightInd w:val="0"/>
        <w:spacing w:before="0" w:after="0" w:line="240" w:lineRule="auto"/>
        <w:ind w:left="720" w:hanging="720"/>
        <w:jc w:val="both"/>
        <w:rPr>
          <w:rFonts w:cs="Times New Roman"/>
          <w:noProof/>
          <w:szCs w:val="24"/>
          <w:lang w:val="sv-SE"/>
        </w:rPr>
      </w:pPr>
      <w:r w:rsidRPr="00F76A27">
        <w:rPr>
          <w:rFonts w:cs="Times New Roman"/>
          <w:noProof/>
          <w:szCs w:val="24"/>
        </w:rPr>
        <w:t xml:space="preserve">Görmüş, S., Oğuz, D., Eşbah Tunçay, H., &amp; Cengiz, S. (2021). The use of landscape character analysis to reveal differences between protected and nonprotected landscapes in Kapısuyu basin. </w:t>
      </w:r>
      <w:r w:rsidRPr="00462D25">
        <w:rPr>
          <w:rFonts w:cs="Times New Roman"/>
          <w:i/>
          <w:iCs/>
          <w:noProof/>
          <w:szCs w:val="24"/>
          <w:lang w:val="sv-SE"/>
        </w:rPr>
        <w:t>Tarim Bilimleri Dergisi</w:t>
      </w:r>
      <w:r w:rsidRPr="00462D25">
        <w:rPr>
          <w:rFonts w:cs="Times New Roman"/>
          <w:noProof/>
          <w:szCs w:val="24"/>
          <w:lang w:val="sv-SE"/>
        </w:rPr>
        <w:t xml:space="preserve">, </w:t>
      </w:r>
      <w:r w:rsidRPr="00462D25">
        <w:rPr>
          <w:rFonts w:cs="Times New Roman"/>
          <w:i/>
          <w:iCs/>
          <w:noProof/>
          <w:szCs w:val="24"/>
          <w:lang w:val="sv-SE"/>
        </w:rPr>
        <w:t>27</w:t>
      </w:r>
      <w:r w:rsidRPr="00462D25">
        <w:rPr>
          <w:rFonts w:cs="Times New Roman"/>
          <w:noProof/>
          <w:szCs w:val="24"/>
          <w:lang w:val="sv-SE"/>
        </w:rPr>
        <w:t>(4), 414–425. https://doi.org/10.15832/</w:t>
      </w:r>
      <w:r w:rsidR="009C2148">
        <w:rPr>
          <w:rFonts w:cs="Times New Roman"/>
          <w:noProof/>
          <w:szCs w:val="24"/>
          <w:lang w:val="sv-SE"/>
        </w:rPr>
        <w:t xml:space="preserve"> </w:t>
      </w:r>
      <w:r w:rsidRPr="00462D25">
        <w:rPr>
          <w:rFonts w:cs="Times New Roman"/>
          <w:noProof/>
          <w:szCs w:val="24"/>
          <w:lang w:val="sv-SE"/>
        </w:rPr>
        <w:t>ankutbd.640159</w:t>
      </w:r>
    </w:p>
    <w:p w14:paraId="1E4BA6E0" w14:textId="588CD6BF" w:rsidR="00F76A27" w:rsidRPr="009C753D" w:rsidRDefault="00366123" w:rsidP="006A4266">
      <w:pPr>
        <w:widowControl w:val="0"/>
        <w:autoSpaceDE w:val="0"/>
        <w:autoSpaceDN w:val="0"/>
        <w:adjustRightInd w:val="0"/>
        <w:spacing w:before="0" w:after="0" w:line="240" w:lineRule="auto"/>
        <w:ind w:left="720" w:hanging="720"/>
        <w:jc w:val="both"/>
        <w:rPr>
          <w:rFonts w:cs="Times New Roman"/>
          <w:noProof/>
          <w:szCs w:val="24"/>
        </w:rPr>
      </w:pPr>
      <w:r w:rsidRPr="00462D25">
        <w:rPr>
          <w:rFonts w:cs="Times New Roman"/>
          <w:noProof/>
          <w:szCs w:val="24"/>
          <w:lang w:val="sv-SE"/>
        </w:rPr>
        <w:t>Grunsven, L. V.</w:t>
      </w:r>
      <w:r w:rsidR="0095656A" w:rsidRPr="00462D25">
        <w:rPr>
          <w:rFonts w:cs="Times New Roman"/>
          <w:noProof/>
          <w:szCs w:val="24"/>
          <w:lang w:val="sv-SE"/>
        </w:rPr>
        <w:t>,</w:t>
      </w:r>
      <w:r w:rsidR="00F76A27" w:rsidRPr="00462D25">
        <w:rPr>
          <w:rFonts w:cs="Times New Roman"/>
          <w:noProof/>
          <w:szCs w:val="24"/>
          <w:lang w:val="sv-SE"/>
        </w:rPr>
        <w:t xml:space="preserve"> &amp; Benson, M. (2020). </w:t>
      </w:r>
      <w:r w:rsidR="00F76A27" w:rsidRPr="009C753D">
        <w:rPr>
          <w:rFonts w:cs="Times New Roman"/>
          <w:i/>
          <w:iCs/>
          <w:noProof/>
          <w:szCs w:val="24"/>
        </w:rPr>
        <w:t>Urban Development in Malaysia: Towards A New Systems</w:t>
      </w:r>
      <w:r w:rsidR="009C753D" w:rsidRPr="009C753D">
        <w:rPr>
          <w:rFonts w:cs="Times New Roman"/>
          <w:i/>
          <w:iCs/>
          <w:noProof/>
          <w:szCs w:val="24"/>
        </w:rPr>
        <w:t>.</w:t>
      </w:r>
      <w:r w:rsidR="009C753D">
        <w:rPr>
          <w:rFonts w:cs="Times New Roman"/>
          <w:noProof/>
          <w:szCs w:val="24"/>
        </w:rPr>
        <w:t xml:space="preserve"> Thinkcity. </w:t>
      </w:r>
    </w:p>
    <w:p w14:paraId="574DA043" w14:textId="1AC34CCF"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9C753D">
        <w:rPr>
          <w:rFonts w:cs="Times New Roman"/>
          <w:noProof/>
          <w:szCs w:val="24"/>
        </w:rPr>
        <w:t>Ha</w:t>
      </w:r>
      <w:r w:rsidR="00366123" w:rsidRPr="009C753D">
        <w:rPr>
          <w:rFonts w:cs="Times New Roman"/>
          <w:noProof/>
          <w:szCs w:val="24"/>
        </w:rPr>
        <w:t>ines-Young, R. H., Langanke, T.</w:t>
      </w:r>
      <w:r w:rsidR="0095656A" w:rsidRPr="009C753D">
        <w:rPr>
          <w:rFonts w:cs="Times New Roman"/>
          <w:noProof/>
          <w:szCs w:val="24"/>
        </w:rPr>
        <w:t>,</w:t>
      </w:r>
      <w:r w:rsidRPr="009C753D">
        <w:rPr>
          <w:rFonts w:cs="Times New Roman"/>
          <w:noProof/>
          <w:szCs w:val="24"/>
        </w:rPr>
        <w:t xml:space="preserve"> &amp; Potschin, M. B. (2008). Landscape character as a framework for the assessment of environmental change. In </w:t>
      </w:r>
      <w:r w:rsidRPr="009C753D">
        <w:rPr>
          <w:rFonts w:cs="Times New Roman"/>
          <w:i/>
          <w:iCs/>
          <w:noProof/>
          <w:szCs w:val="24"/>
        </w:rPr>
        <w:t>Use of landscape sciences for the assessment of environmental security</w:t>
      </w:r>
      <w:r w:rsidRPr="009C753D">
        <w:rPr>
          <w:rFonts w:cs="Times New Roman"/>
          <w:noProof/>
          <w:szCs w:val="24"/>
        </w:rPr>
        <w:t xml:space="preserve"> (pp. 165–174).</w:t>
      </w:r>
    </w:p>
    <w:p w14:paraId="580A0FB7" w14:textId="51666383" w:rsidR="00F76A27" w:rsidRPr="00F76A27" w:rsidRDefault="00366123" w:rsidP="006A4266">
      <w:pPr>
        <w:widowControl w:val="0"/>
        <w:autoSpaceDE w:val="0"/>
        <w:autoSpaceDN w:val="0"/>
        <w:adjustRightInd w:val="0"/>
        <w:spacing w:before="0" w:after="0" w:line="240" w:lineRule="auto"/>
        <w:ind w:left="720" w:hanging="720"/>
        <w:jc w:val="both"/>
        <w:rPr>
          <w:rFonts w:cs="Times New Roman"/>
          <w:noProof/>
          <w:szCs w:val="24"/>
        </w:rPr>
      </w:pPr>
      <w:r>
        <w:rPr>
          <w:rFonts w:cs="Times New Roman"/>
          <w:noProof/>
          <w:szCs w:val="24"/>
        </w:rPr>
        <w:t>Harun, N. Z., Jaffar, N.</w:t>
      </w:r>
      <w:r w:rsidR="0095656A">
        <w:rPr>
          <w:rFonts w:cs="Times New Roman"/>
          <w:noProof/>
          <w:szCs w:val="24"/>
        </w:rPr>
        <w:t>,</w:t>
      </w:r>
      <w:r w:rsidR="00F76A27" w:rsidRPr="00F76A27">
        <w:rPr>
          <w:rFonts w:cs="Times New Roman"/>
          <w:noProof/>
          <w:szCs w:val="24"/>
        </w:rPr>
        <w:t xml:space="preserve"> &amp; Mansor, M. (2021). the Contributions of Public Space To the Social Sustainability of Traditional Settlements. </w:t>
      </w:r>
      <w:r w:rsidR="00F76A27" w:rsidRPr="00F76A27">
        <w:rPr>
          <w:rFonts w:cs="Times New Roman"/>
          <w:i/>
          <w:iCs/>
          <w:noProof/>
          <w:szCs w:val="24"/>
        </w:rPr>
        <w:t>Planning Malaysia</w:t>
      </w:r>
      <w:r w:rsidR="00F76A27" w:rsidRPr="00F76A27">
        <w:rPr>
          <w:rFonts w:cs="Times New Roman"/>
          <w:noProof/>
          <w:szCs w:val="24"/>
        </w:rPr>
        <w:t xml:space="preserve">, </w:t>
      </w:r>
      <w:r w:rsidR="00F76A27" w:rsidRPr="00F76A27">
        <w:rPr>
          <w:rFonts w:cs="Times New Roman"/>
          <w:i/>
          <w:iCs/>
          <w:noProof/>
          <w:szCs w:val="24"/>
        </w:rPr>
        <w:t>19</w:t>
      </w:r>
      <w:r w:rsidR="00F76A27" w:rsidRPr="00F76A27">
        <w:rPr>
          <w:rFonts w:cs="Times New Roman"/>
          <w:noProof/>
          <w:szCs w:val="24"/>
        </w:rPr>
        <w:t>(5), 192–205. https://doi.org/10.21837/pm.v19i19.1071</w:t>
      </w:r>
    </w:p>
    <w:p w14:paraId="35757E27" w14:textId="51D42624" w:rsidR="00F76A27" w:rsidRPr="00F76A27" w:rsidRDefault="00366123" w:rsidP="006A4266">
      <w:pPr>
        <w:widowControl w:val="0"/>
        <w:autoSpaceDE w:val="0"/>
        <w:autoSpaceDN w:val="0"/>
        <w:adjustRightInd w:val="0"/>
        <w:spacing w:before="0" w:after="0" w:line="240" w:lineRule="auto"/>
        <w:ind w:left="720" w:hanging="720"/>
        <w:jc w:val="both"/>
        <w:rPr>
          <w:rFonts w:cs="Times New Roman"/>
          <w:noProof/>
          <w:szCs w:val="24"/>
        </w:rPr>
      </w:pPr>
      <w:r>
        <w:rPr>
          <w:rFonts w:cs="Times New Roman"/>
          <w:noProof/>
          <w:szCs w:val="24"/>
        </w:rPr>
        <w:t>Kim, K.</w:t>
      </w:r>
      <w:r w:rsidR="0095656A">
        <w:rPr>
          <w:rFonts w:cs="Times New Roman"/>
          <w:noProof/>
          <w:szCs w:val="24"/>
        </w:rPr>
        <w:t>,</w:t>
      </w:r>
      <w:r w:rsidR="00F76A27" w:rsidRPr="00F76A27">
        <w:rPr>
          <w:rFonts w:cs="Times New Roman"/>
          <w:noProof/>
          <w:szCs w:val="24"/>
        </w:rPr>
        <w:t xml:space="preserve"> &amp; Pauleit, S. (2009). Landscape metrics to assess the ecological conditions of city regions: Application to Kwangju City, South Korea. </w:t>
      </w:r>
      <w:r w:rsidR="00F76A27" w:rsidRPr="00F76A27">
        <w:rPr>
          <w:rFonts w:cs="Times New Roman"/>
          <w:i/>
          <w:iCs/>
          <w:noProof/>
          <w:szCs w:val="24"/>
        </w:rPr>
        <w:t>International Journal of Sustainable Development &amp; World Ecology</w:t>
      </w:r>
      <w:r w:rsidR="00F76A27" w:rsidRPr="00F76A27">
        <w:rPr>
          <w:rFonts w:cs="Times New Roman"/>
          <w:noProof/>
          <w:szCs w:val="24"/>
        </w:rPr>
        <w:t xml:space="preserve">, </w:t>
      </w:r>
      <w:r w:rsidR="00601409">
        <w:rPr>
          <w:rFonts w:cs="Times New Roman"/>
          <w:i/>
          <w:iCs/>
          <w:noProof/>
          <w:szCs w:val="24"/>
        </w:rPr>
        <w:t>12</w:t>
      </w:r>
      <w:r w:rsidR="00601409" w:rsidRPr="00601409">
        <w:rPr>
          <w:rFonts w:cs="Times New Roman"/>
          <w:iCs/>
          <w:noProof/>
          <w:szCs w:val="24"/>
        </w:rPr>
        <w:t>(3)</w:t>
      </w:r>
      <w:r w:rsidR="00F76A27" w:rsidRPr="00601409">
        <w:rPr>
          <w:rFonts w:cs="Times New Roman"/>
          <w:noProof/>
          <w:szCs w:val="24"/>
        </w:rPr>
        <w:t>,</w:t>
      </w:r>
      <w:r w:rsidR="00F76A27" w:rsidRPr="00F76A27">
        <w:rPr>
          <w:rFonts w:cs="Times New Roman"/>
          <w:noProof/>
          <w:szCs w:val="24"/>
        </w:rPr>
        <w:t xml:space="preserve"> 37–41. https://doi.org/10.1080/</w:t>
      </w:r>
      <w:r w:rsidR="009C2148">
        <w:rPr>
          <w:rFonts w:cs="Times New Roman"/>
          <w:noProof/>
          <w:szCs w:val="24"/>
        </w:rPr>
        <w:t xml:space="preserve"> </w:t>
      </w:r>
      <w:r w:rsidR="00F76A27" w:rsidRPr="00F76A27">
        <w:rPr>
          <w:rFonts w:cs="Times New Roman"/>
          <w:noProof/>
          <w:szCs w:val="24"/>
        </w:rPr>
        <w:t>13504500509469634</w:t>
      </w:r>
    </w:p>
    <w:p w14:paraId="77757FB9" w14:textId="52C81E4D" w:rsidR="00F76A27" w:rsidRPr="00F76A27" w:rsidRDefault="00366123" w:rsidP="006A4266">
      <w:pPr>
        <w:widowControl w:val="0"/>
        <w:autoSpaceDE w:val="0"/>
        <w:autoSpaceDN w:val="0"/>
        <w:adjustRightInd w:val="0"/>
        <w:spacing w:before="0" w:after="0" w:line="240" w:lineRule="auto"/>
        <w:ind w:left="720" w:hanging="720"/>
        <w:jc w:val="both"/>
        <w:rPr>
          <w:rFonts w:cs="Times New Roman"/>
          <w:noProof/>
          <w:szCs w:val="24"/>
        </w:rPr>
      </w:pPr>
      <w:r w:rsidRPr="009C753D">
        <w:rPr>
          <w:rFonts w:cs="Times New Roman"/>
          <w:noProof/>
          <w:szCs w:val="24"/>
        </w:rPr>
        <w:t>Koblet, O.</w:t>
      </w:r>
      <w:r w:rsidR="0095656A" w:rsidRPr="009C753D">
        <w:rPr>
          <w:rFonts w:cs="Times New Roman"/>
          <w:noProof/>
          <w:szCs w:val="24"/>
        </w:rPr>
        <w:t>,</w:t>
      </w:r>
      <w:r w:rsidR="00F76A27" w:rsidRPr="009C753D">
        <w:rPr>
          <w:rFonts w:cs="Times New Roman"/>
          <w:noProof/>
          <w:szCs w:val="24"/>
        </w:rPr>
        <w:t xml:space="preserve"> &amp; Purves, R. S. (2020). From online texts to Landscape Character Assessment: Collecting and analysing first-person landscape perception computationally. </w:t>
      </w:r>
      <w:r w:rsidR="00F76A27" w:rsidRPr="009C753D">
        <w:rPr>
          <w:rFonts w:cs="Times New Roman"/>
          <w:i/>
          <w:iCs/>
          <w:noProof/>
          <w:szCs w:val="24"/>
        </w:rPr>
        <w:t>Landscape and Urban Planning</w:t>
      </w:r>
      <w:r w:rsidR="00F76A27" w:rsidRPr="009C753D">
        <w:rPr>
          <w:rFonts w:cs="Times New Roman"/>
          <w:noProof/>
          <w:szCs w:val="24"/>
        </w:rPr>
        <w:t xml:space="preserve">, </w:t>
      </w:r>
      <w:r w:rsidR="00F76A27" w:rsidRPr="009C753D">
        <w:rPr>
          <w:rFonts w:cs="Times New Roman"/>
          <w:i/>
          <w:iCs/>
          <w:noProof/>
          <w:szCs w:val="24"/>
        </w:rPr>
        <w:t>197</w:t>
      </w:r>
      <w:r w:rsidR="00F76A27" w:rsidRPr="009C753D">
        <w:rPr>
          <w:rFonts w:cs="Times New Roman"/>
          <w:noProof/>
          <w:szCs w:val="24"/>
        </w:rPr>
        <w:t>(July 2019), 103757. https://doi.org/10.1016/</w:t>
      </w:r>
      <w:r w:rsidR="009C2148">
        <w:rPr>
          <w:rFonts w:cs="Times New Roman"/>
          <w:noProof/>
          <w:szCs w:val="24"/>
        </w:rPr>
        <w:t xml:space="preserve"> </w:t>
      </w:r>
      <w:r w:rsidR="00F76A27" w:rsidRPr="009C753D">
        <w:rPr>
          <w:rFonts w:cs="Times New Roman"/>
          <w:noProof/>
          <w:szCs w:val="24"/>
        </w:rPr>
        <w:t>j.landurbplan.2020.103757</w:t>
      </w:r>
    </w:p>
    <w:p w14:paraId="71B1C913" w14:textId="52F11320" w:rsidR="00F76A27" w:rsidRPr="00F76A27" w:rsidRDefault="00366123" w:rsidP="006A4266">
      <w:pPr>
        <w:widowControl w:val="0"/>
        <w:autoSpaceDE w:val="0"/>
        <w:autoSpaceDN w:val="0"/>
        <w:adjustRightInd w:val="0"/>
        <w:spacing w:before="0" w:after="0" w:line="240" w:lineRule="auto"/>
        <w:ind w:left="720" w:hanging="720"/>
        <w:jc w:val="both"/>
        <w:rPr>
          <w:rFonts w:cs="Times New Roman"/>
          <w:noProof/>
          <w:szCs w:val="24"/>
        </w:rPr>
      </w:pPr>
      <w:r>
        <w:rPr>
          <w:rFonts w:cs="Times New Roman"/>
          <w:noProof/>
          <w:szCs w:val="24"/>
        </w:rPr>
        <w:t>Koç, A.</w:t>
      </w:r>
      <w:r w:rsidR="0095656A">
        <w:rPr>
          <w:rFonts w:cs="Times New Roman"/>
          <w:noProof/>
          <w:szCs w:val="24"/>
        </w:rPr>
        <w:t>,</w:t>
      </w:r>
      <w:r w:rsidR="00F76A27" w:rsidRPr="00F76A27">
        <w:rPr>
          <w:rFonts w:cs="Times New Roman"/>
          <w:noProof/>
          <w:szCs w:val="24"/>
        </w:rPr>
        <w:t xml:space="preserve"> &amp; Yılmaz, S. (2020). Landscape character analysis and assessment at the lower basin-scale. </w:t>
      </w:r>
      <w:r w:rsidR="00F76A27" w:rsidRPr="00F76A27">
        <w:rPr>
          <w:rFonts w:cs="Times New Roman"/>
          <w:i/>
          <w:iCs/>
          <w:noProof/>
          <w:szCs w:val="24"/>
        </w:rPr>
        <w:t>Applied Geography</w:t>
      </w:r>
      <w:r w:rsidR="00F76A27" w:rsidRPr="00F76A27">
        <w:rPr>
          <w:rFonts w:cs="Times New Roman"/>
          <w:noProof/>
          <w:szCs w:val="24"/>
        </w:rPr>
        <w:t xml:space="preserve">, </w:t>
      </w:r>
      <w:r w:rsidR="00F76A27" w:rsidRPr="00F76A27">
        <w:rPr>
          <w:rFonts w:cs="Times New Roman"/>
          <w:i/>
          <w:iCs/>
          <w:noProof/>
          <w:szCs w:val="24"/>
        </w:rPr>
        <w:t>125</w:t>
      </w:r>
      <w:r w:rsidR="00F76A27" w:rsidRPr="00F76A27">
        <w:rPr>
          <w:rFonts w:cs="Times New Roman"/>
          <w:noProof/>
          <w:szCs w:val="24"/>
        </w:rPr>
        <w:t>, 102359. https://doi.org/10.1016/j.apgeog.2020.102359</w:t>
      </w:r>
    </w:p>
    <w:p w14:paraId="4C7BDB42" w14:textId="1B5DFB4B" w:rsidR="00F76A27" w:rsidRPr="00F76A27" w:rsidRDefault="00366123" w:rsidP="006A4266">
      <w:pPr>
        <w:widowControl w:val="0"/>
        <w:autoSpaceDE w:val="0"/>
        <w:autoSpaceDN w:val="0"/>
        <w:adjustRightInd w:val="0"/>
        <w:spacing w:before="0" w:after="0" w:line="240" w:lineRule="auto"/>
        <w:ind w:left="720" w:hanging="720"/>
        <w:jc w:val="both"/>
        <w:rPr>
          <w:rFonts w:cs="Times New Roman"/>
          <w:noProof/>
          <w:szCs w:val="24"/>
        </w:rPr>
      </w:pPr>
      <w:r>
        <w:rPr>
          <w:rFonts w:cs="Times New Roman"/>
          <w:noProof/>
          <w:szCs w:val="24"/>
        </w:rPr>
        <w:t>Majid, N. A., Rainis, R.</w:t>
      </w:r>
      <w:r w:rsidR="0095656A">
        <w:rPr>
          <w:rFonts w:cs="Times New Roman"/>
          <w:noProof/>
          <w:szCs w:val="24"/>
        </w:rPr>
        <w:t>,</w:t>
      </w:r>
      <w:r w:rsidR="00F76A27" w:rsidRPr="00F76A27">
        <w:rPr>
          <w:rFonts w:cs="Times New Roman"/>
          <w:noProof/>
          <w:szCs w:val="24"/>
        </w:rPr>
        <w:t xml:space="preserve"> &amp; Mohamed, A. F. (2018). Spatial analysis of development pressure in the Langat Basin, Selangor, Malaysia. </w:t>
      </w:r>
      <w:r w:rsidR="00F76A27" w:rsidRPr="00F76A27">
        <w:rPr>
          <w:rFonts w:cs="Times New Roman"/>
          <w:i/>
          <w:iCs/>
          <w:noProof/>
          <w:szCs w:val="24"/>
        </w:rPr>
        <w:t xml:space="preserve">IOP Conference Series: Earth and </w:t>
      </w:r>
      <w:r w:rsidR="00F76A27" w:rsidRPr="00F76A27">
        <w:rPr>
          <w:rFonts w:cs="Times New Roman"/>
          <w:i/>
          <w:iCs/>
          <w:noProof/>
          <w:szCs w:val="24"/>
        </w:rPr>
        <w:lastRenderedPageBreak/>
        <w:t>Environmental Science</w:t>
      </w:r>
      <w:r w:rsidR="00F76A27" w:rsidRPr="00F76A27">
        <w:rPr>
          <w:rFonts w:cs="Times New Roman"/>
          <w:noProof/>
          <w:szCs w:val="24"/>
        </w:rPr>
        <w:t xml:space="preserve">, </w:t>
      </w:r>
      <w:r w:rsidR="00F76A27" w:rsidRPr="00F76A27">
        <w:rPr>
          <w:rFonts w:cs="Times New Roman"/>
          <w:i/>
          <w:iCs/>
          <w:noProof/>
          <w:szCs w:val="24"/>
        </w:rPr>
        <w:t>169</w:t>
      </w:r>
      <w:r w:rsidR="00601409">
        <w:rPr>
          <w:rFonts w:cs="Times New Roman"/>
          <w:noProof/>
          <w:szCs w:val="24"/>
        </w:rPr>
        <w:t>, 012016</w:t>
      </w:r>
      <w:r w:rsidR="00F76A27" w:rsidRPr="00F76A27">
        <w:rPr>
          <w:rFonts w:cs="Times New Roman"/>
          <w:noProof/>
          <w:szCs w:val="24"/>
        </w:rPr>
        <w:t>. https://doi.org/10.1088/1755-1315/169/1/</w:t>
      </w:r>
      <w:r w:rsidR="009C2148">
        <w:rPr>
          <w:rFonts w:cs="Times New Roman"/>
          <w:noProof/>
          <w:szCs w:val="24"/>
        </w:rPr>
        <w:t xml:space="preserve"> </w:t>
      </w:r>
      <w:r w:rsidR="00F76A27" w:rsidRPr="00F76A27">
        <w:rPr>
          <w:rFonts w:cs="Times New Roman"/>
          <w:noProof/>
          <w:szCs w:val="24"/>
        </w:rPr>
        <w:t>012016</w:t>
      </w:r>
    </w:p>
    <w:p w14:paraId="46974878" w14:textId="06C8A171"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9C753D">
        <w:rPr>
          <w:rFonts w:cs="Times New Roman"/>
          <w:noProof/>
          <w:szCs w:val="24"/>
        </w:rPr>
        <w:t>Mazlan, M.,</w:t>
      </w:r>
      <w:r w:rsidR="00366123" w:rsidRPr="009C753D">
        <w:rPr>
          <w:rFonts w:cs="Times New Roman"/>
          <w:noProof/>
          <w:szCs w:val="24"/>
        </w:rPr>
        <w:t xml:space="preserve"> Ismail, N. A., Yusof, M. J. M.</w:t>
      </w:r>
      <w:r w:rsidR="0095656A" w:rsidRPr="009C753D">
        <w:rPr>
          <w:rFonts w:cs="Times New Roman"/>
          <w:noProof/>
          <w:szCs w:val="24"/>
        </w:rPr>
        <w:t>,</w:t>
      </w:r>
      <w:r w:rsidRPr="009C753D">
        <w:rPr>
          <w:rFonts w:cs="Times New Roman"/>
          <w:noProof/>
          <w:szCs w:val="24"/>
        </w:rPr>
        <w:t xml:space="preserve"> &amp; Aziz, F. A. (2022). The D</w:t>
      </w:r>
      <w:r w:rsidR="00311BED" w:rsidRPr="009C753D">
        <w:rPr>
          <w:rFonts w:cs="Times New Roman"/>
          <w:noProof/>
          <w:szCs w:val="24"/>
        </w:rPr>
        <w:t>ilution of peri-urban socio-cultural identity</w:t>
      </w:r>
      <w:r w:rsidRPr="009C753D">
        <w:rPr>
          <w:rFonts w:cs="Times New Roman"/>
          <w:noProof/>
          <w:szCs w:val="24"/>
        </w:rPr>
        <w:t xml:space="preserve">: An </w:t>
      </w:r>
      <w:r w:rsidR="00311BED" w:rsidRPr="009C753D">
        <w:rPr>
          <w:rFonts w:cs="Times New Roman"/>
          <w:noProof/>
          <w:szCs w:val="24"/>
        </w:rPr>
        <w:t>insight into policies and strategies in</w:t>
      </w:r>
      <w:r w:rsidRPr="009C753D">
        <w:rPr>
          <w:rFonts w:cs="Times New Roman"/>
          <w:noProof/>
          <w:szCs w:val="24"/>
        </w:rPr>
        <w:t xml:space="preserve"> Malaysia and the European</w:t>
      </w:r>
      <w:r w:rsidR="00311BED">
        <w:rPr>
          <w:rFonts w:cs="Times New Roman"/>
          <w:noProof/>
          <w:szCs w:val="24"/>
        </w:rPr>
        <w:t xml:space="preserve"> C</w:t>
      </w:r>
      <w:r w:rsidRPr="009C753D">
        <w:rPr>
          <w:rFonts w:cs="Times New Roman"/>
          <w:noProof/>
          <w:szCs w:val="24"/>
        </w:rPr>
        <w:t xml:space="preserve">ommission. In </w:t>
      </w:r>
      <w:r w:rsidRPr="009C753D">
        <w:rPr>
          <w:rFonts w:cs="Times New Roman"/>
          <w:i/>
          <w:iCs/>
          <w:noProof/>
          <w:szCs w:val="24"/>
        </w:rPr>
        <w:t xml:space="preserve">Resilient </w:t>
      </w:r>
      <w:r w:rsidR="00311BED" w:rsidRPr="009C753D">
        <w:rPr>
          <w:rFonts w:cs="Times New Roman"/>
          <w:i/>
          <w:iCs/>
          <w:noProof/>
          <w:szCs w:val="24"/>
        </w:rPr>
        <w:t>and responsible smart cities</w:t>
      </w:r>
      <w:r w:rsidRPr="009C753D">
        <w:rPr>
          <w:rFonts w:cs="Times New Roman"/>
          <w:noProof/>
          <w:szCs w:val="24"/>
        </w:rPr>
        <w:t xml:space="preserve"> (pp. 15–30). https://doi.org/10.1007/978-3-030-86499-6_2</w:t>
      </w:r>
    </w:p>
    <w:p w14:paraId="34C40719"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040967">
        <w:rPr>
          <w:rFonts w:cs="Times New Roman"/>
          <w:noProof/>
          <w:szCs w:val="24"/>
        </w:rPr>
        <w:t xml:space="preserve">McHarg, I. (1967). </w:t>
      </w:r>
      <w:r w:rsidRPr="00040967">
        <w:rPr>
          <w:rFonts w:cs="Times New Roman"/>
          <w:i/>
          <w:iCs/>
          <w:noProof/>
          <w:szCs w:val="24"/>
        </w:rPr>
        <w:t>Design with nature</w:t>
      </w:r>
      <w:r w:rsidRPr="00040967">
        <w:rPr>
          <w:rFonts w:cs="Times New Roman"/>
          <w:noProof/>
          <w:szCs w:val="24"/>
        </w:rPr>
        <w:t>. The American Museum of Natural History.</w:t>
      </w:r>
    </w:p>
    <w:p w14:paraId="5F512C50" w14:textId="4F8B7BB9" w:rsidR="00F76A27" w:rsidRPr="00F76A27" w:rsidRDefault="00366123" w:rsidP="006A4266">
      <w:pPr>
        <w:widowControl w:val="0"/>
        <w:autoSpaceDE w:val="0"/>
        <w:autoSpaceDN w:val="0"/>
        <w:adjustRightInd w:val="0"/>
        <w:spacing w:before="0" w:after="0" w:line="240" w:lineRule="auto"/>
        <w:ind w:left="720" w:hanging="720"/>
        <w:jc w:val="both"/>
        <w:rPr>
          <w:rFonts w:cs="Times New Roman"/>
          <w:noProof/>
          <w:szCs w:val="24"/>
        </w:rPr>
      </w:pPr>
      <w:r>
        <w:rPr>
          <w:rFonts w:cs="Times New Roman"/>
          <w:noProof/>
          <w:szCs w:val="24"/>
        </w:rPr>
        <w:t>Menasra, A.</w:t>
      </w:r>
      <w:r w:rsidR="0095656A">
        <w:rPr>
          <w:rFonts w:cs="Times New Roman"/>
          <w:noProof/>
          <w:szCs w:val="24"/>
        </w:rPr>
        <w:t>,</w:t>
      </w:r>
      <w:r w:rsidR="00F76A27" w:rsidRPr="00F76A27">
        <w:rPr>
          <w:rFonts w:cs="Times New Roman"/>
          <w:noProof/>
          <w:szCs w:val="24"/>
        </w:rPr>
        <w:t xml:space="preserve"> &amp; Bouzaher, S. (2021). GIS tools for landscape character assessment: case of Ziban region in Algeria. </w:t>
      </w:r>
      <w:r w:rsidR="00F76A27" w:rsidRPr="00F76A27">
        <w:rPr>
          <w:rFonts w:cs="Times New Roman"/>
          <w:i/>
          <w:iCs/>
          <w:noProof/>
          <w:szCs w:val="24"/>
        </w:rPr>
        <w:t xml:space="preserve">Geomatics, </w:t>
      </w:r>
      <w:r w:rsidR="00565395">
        <w:rPr>
          <w:rFonts w:cs="Times New Roman"/>
          <w:i/>
          <w:iCs/>
          <w:noProof/>
          <w:szCs w:val="24"/>
        </w:rPr>
        <w:t>Land management</w:t>
      </w:r>
      <w:r w:rsidR="00F76A27" w:rsidRPr="00F76A27">
        <w:rPr>
          <w:rFonts w:cs="Times New Roman"/>
          <w:i/>
          <w:iCs/>
          <w:noProof/>
          <w:szCs w:val="24"/>
        </w:rPr>
        <w:t xml:space="preserve"> and Landscape</w:t>
      </w:r>
      <w:r w:rsidR="00F76A27" w:rsidRPr="00F76A27">
        <w:rPr>
          <w:rFonts w:cs="Times New Roman"/>
          <w:noProof/>
          <w:szCs w:val="24"/>
        </w:rPr>
        <w:t xml:space="preserve">, </w:t>
      </w:r>
      <w:r w:rsidR="00F76A27" w:rsidRPr="00F76A27">
        <w:rPr>
          <w:rFonts w:cs="Times New Roman"/>
          <w:i/>
          <w:iCs/>
          <w:noProof/>
          <w:szCs w:val="24"/>
        </w:rPr>
        <w:t>4</w:t>
      </w:r>
      <w:r w:rsidR="00F76A27" w:rsidRPr="00F76A27">
        <w:rPr>
          <w:rFonts w:cs="Times New Roman"/>
          <w:noProof/>
          <w:szCs w:val="24"/>
        </w:rPr>
        <w:t>(4), 19–29. https://doi.org/10.15576/gll/2021.4.19</w:t>
      </w:r>
    </w:p>
    <w:p w14:paraId="481DD7EC" w14:textId="3516415F" w:rsidR="00F76A27" w:rsidRPr="00F76A27" w:rsidRDefault="00366123" w:rsidP="006A4266">
      <w:pPr>
        <w:widowControl w:val="0"/>
        <w:autoSpaceDE w:val="0"/>
        <w:autoSpaceDN w:val="0"/>
        <w:adjustRightInd w:val="0"/>
        <w:spacing w:before="0" w:after="0" w:line="240" w:lineRule="auto"/>
        <w:ind w:left="720" w:hanging="720"/>
        <w:jc w:val="both"/>
        <w:rPr>
          <w:rFonts w:cs="Times New Roman"/>
          <w:noProof/>
          <w:szCs w:val="24"/>
        </w:rPr>
      </w:pPr>
      <w:r>
        <w:rPr>
          <w:rFonts w:cs="Times New Roman"/>
          <w:noProof/>
          <w:szCs w:val="24"/>
        </w:rPr>
        <w:t>Mortoja, M. G., Yigitcanlar, T.</w:t>
      </w:r>
      <w:r w:rsidR="0095656A">
        <w:rPr>
          <w:rFonts w:cs="Times New Roman"/>
          <w:noProof/>
          <w:szCs w:val="24"/>
        </w:rPr>
        <w:t>,</w:t>
      </w:r>
      <w:r w:rsidR="00F76A27" w:rsidRPr="00F76A27">
        <w:rPr>
          <w:rFonts w:cs="Times New Roman"/>
          <w:noProof/>
          <w:szCs w:val="24"/>
        </w:rPr>
        <w:t xml:space="preserve"> &amp; Mayere, S. (2020). What is the most suitable methodological approach to demarcate peri-urban areas? A systematic review of the literature. </w:t>
      </w:r>
      <w:r w:rsidR="00F76A27" w:rsidRPr="00F76A27">
        <w:rPr>
          <w:rFonts w:cs="Times New Roman"/>
          <w:i/>
          <w:iCs/>
          <w:noProof/>
          <w:szCs w:val="24"/>
        </w:rPr>
        <w:t>Land Use Policy</w:t>
      </w:r>
      <w:r w:rsidR="00F76A27" w:rsidRPr="00F76A27">
        <w:rPr>
          <w:rFonts w:cs="Times New Roman"/>
          <w:noProof/>
          <w:szCs w:val="24"/>
        </w:rPr>
        <w:t xml:space="preserve">, </w:t>
      </w:r>
      <w:r w:rsidR="00F76A27" w:rsidRPr="00F76A27">
        <w:rPr>
          <w:rFonts w:cs="Times New Roman"/>
          <w:i/>
          <w:iCs/>
          <w:noProof/>
          <w:szCs w:val="24"/>
        </w:rPr>
        <w:t>95</w:t>
      </w:r>
      <w:r w:rsidR="00F76A27" w:rsidRPr="00F76A27">
        <w:rPr>
          <w:rFonts w:cs="Times New Roman"/>
          <w:noProof/>
          <w:szCs w:val="24"/>
        </w:rPr>
        <w:t>, 104601. https://doi.org/10.1016/j.landusepol.2020.104601</w:t>
      </w:r>
    </w:p>
    <w:p w14:paraId="3BF150ED"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National Landscape Department. (2012). </w:t>
      </w:r>
      <w:r w:rsidRPr="00F76A27">
        <w:rPr>
          <w:rFonts w:cs="Times New Roman"/>
          <w:i/>
          <w:iCs/>
          <w:noProof/>
          <w:szCs w:val="24"/>
        </w:rPr>
        <w:t>Manual Penilaian Karakter Landskap Malaysia</w:t>
      </w:r>
      <w:r w:rsidRPr="00F76A27">
        <w:rPr>
          <w:rFonts w:cs="Times New Roman"/>
          <w:noProof/>
          <w:szCs w:val="24"/>
        </w:rPr>
        <w:t>.</w:t>
      </w:r>
    </w:p>
    <w:p w14:paraId="33BA65EC" w14:textId="77777777" w:rsidR="00F76A27" w:rsidRPr="00311BED"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311BED">
        <w:rPr>
          <w:rFonts w:cs="Times New Roman"/>
          <w:noProof/>
          <w:szCs w:val="24"/>
        </w:rPr>
        <w:t xml:space="preserve">NatureScot. (2023). </w:t>
      </w:r>
      <w:r w:rsidRPr="00311BED">
        <w:rPr>
          <w:rFonts w:cs="Times New Roman"/>
          <w:i/>
          <w:iCs/>
          <w:noProof/>
          <w:szCs w:val="24"/>
        </w:rPr>
        <w:t>What is Landscape Character Assessment? Find out how Landscape Character Assessment is carried out</w:t>
      </w:r>
      <w:r w:rsidRPr="00311BED">
        <w:rPr>
          <w:rFonts w:cs="Times New Roman"/>
          <w:noProof/>
          <w:szCs w:val="24"/>
        </w:rPr>
        <w:t>. https://www.nature.scot/professional-advice/landscape/landscape-character-assessment/what-landscape-character-assessment</w:t>
      </w:r>
    </w:p>
    <w:p w14:paraId="10E4CFB3" w14:textId="4261D55B"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462D25">
        <w:rPr>
          <w:rFonts w:cs="Times New Roman"/>
          <w:noProof/>
          <w:szCs w:val="24"/>
          <w:lang w:val="sv-SE"/>
        </w:rPr>
        <w:t xml:space="preserve">Sari, D. C., &amp; Munandar, A. (2020). </w:t>
      </w:r>
      <w:r w:rsidRPr="00311BED">
        <w:rPr>
          <w:rFonts w:cs="Times New Roman"/>
          <w:noProof/>
          <w:szCs w:val="24"/>
        </w:rPr>
        <w:t xml:space="preserve">Characteristic </w:t>
      </w:r>
      <w:r w:rsidR="0066218B" w:rsidRPr="00311BED">
        <w:rPr>
          <w:rFonts w:cs="Times New Roman"/>
          <w:noProof/>
          <w:szCs w:val="24"/>
        </w:rPr>
        <w:t xml:space="preserve">assessment and cultural landscape conservation of </w:t>
      </w:r>
      <w:r w:rsidRPr="00311BED">
        <w:rPr>
          <w:rFonts w:cs="Times New Roman"/>
          <w:noProof/>
          <w:szCs w:val="24"/>
        </w:rPr>
        <w:t xml:space="preserve">Urug </w:t>
      </w:r>
      <w:r w:rsidR="0066218B" w:rsidRPr="00311BED">
        <w:rPr>
          <w:rFonts w:cs="Times New Roman"/>
          <w:noProof/>
          <w:szCs w:val="24"/>
        </w:rPr>
        <w:t>indigenous villag</w:t>
      </w:r>
      <w:r w:rsidRPr="00311BED">
        <w:rPr>
          <w:rFonts w:cs="Times New Roman"/>
          <w:noProof/>
          <w:szCs w:val="24"/>
        </w:rPr>
        <w:t xml:space="preserve">e. </w:t>
      </w:r>
      <w:r w:rsidRPr="00311BED">
        <w:rPr>
          <w:rFonts w:cs="Times New Roman"/>
          <w:i/>
          <w:iCs/>
          <w:noProof/>
          <w:szCs w:val="24"/>
        </w:rPr>
        <w:t>IOP Conference Series: Earth and Environmental Science</w:t>
      </w:r>
      <w:r w:rsidRPr="00311BED">
        <w:rPr>
          <w:rFonts w:cs="Times New Roman"/>
          <w:noProof/>
          <w:szCs w:val="24"/>
        </w:rPr>
        <w:t xml:space="preserve">, </w:t>
      </w:r>
      <w:r w:rsidRPr="00311BED">
        <w:rPr>
          <w:rFonts w:cs="Times New Roman"/>
          <w:i/>
          <w:iCs/>
          <w:noProof/>
          <w:szCs w:val="24"/>
        </w:rPr>
        <w:t>501</w:t>
      </w:r>
      <w:r w:rsidRPr="00311BED">
        <w:rPr>
          <w:rFonts w:cs="Times New Roman"/>
          <w:noProof/>
          <w:szCs w:val="24"/>
        </w:rPr>
        <w:t>(1). https://doi.org/10.1088/1755-1315/501/1/012045</w:t>
      </w:r>
    </w:p>
    <w:p w14:paraId="3500CC03" w14:textId="5790FF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462D25">
        <w:rPr>
          <w:rFonts w:cs="Times New Roman"/>
          <w:noProof/>
          <w:szCs w:val="24"/>
          <w:lang w:val="sv-SE"/>
        </w:rPr>
        <w:t xml:space="preserve">Simensen, T., Halvorsen, R., &amp; Erikstad, L. (2018). </w:t>
      </w:r>
      <w:r w:rsidRPr="00F76A27">
        <w:rPr>
          <w:rFonts w:cs="Times New Roman"/>
          <w:noProof/>
          <w:szCs w:val="24"/>
        </w:rPr>
        <w:t xml:space="preserve">Methods for landscape characterisation and mapping: A systematic review. </w:t>
      </w:r>
      <w:r w:rsidRPr="00F76A27">
        <w:rPr>
          <w:rFonts w:cs="Times New Roman"/>
          <w:i/>
          <w:iCs/>
          <w:noProof/>
          <w:szCs w:val="24"/>
        </w:rPr>
        <w:t>Land Use Policy</w:t>
      </w:r>
      <w:r w:rsidRPr="00F76A27">
        <w:rPr>
          <w:rFonts w:cs="Times New Roman"/>
          <w:noProof/>
          <w:szCs w:val="24"/>
        </w:rPr>
        <w:t xml:space="preserve">, </w:t>
      </w:r>
      <w:r w:rsidRPr="00F76A27">
        <w:rPr>
          <w:rFonts w:cs="Times New Roman"/>
          <w:i/>
          <w:iCs/>
          <w:noProof/>
          <w:szCs w:val="24"/>
        </w:rPr>
        <w:t>75</w:t>
      </w:r>
      <w:r w:rsidRPr="00F76A27">
        <w:rPr>
          <w:rFonts w:cs="Times New Roman"/>
          <w:noProof/>
          <w:szCs w:val="24"/>
        </w:rPr>
        <w:t>, 557–569. https://doi.org/10.1016/j.landusepol.2018.04.022</w:t>
      </w:r>
    </w:p>
    <w:p w14:paraId="7A9F5B97" w14:textId="5C97B2AE"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311BED">
        <w:rPr>
          <w:rFonts w:cs="Times New Roman"/>
          <w:noProof/>
          <w:szCs w:val="24"/>
        </w:rPr>
        <w:t xml:space="preserve">Swanwick, C. (2002). </w:t>
      </w:r>
      <w:r w:rsidRPr="00311BED">
        <w:rPr>
          <w:rFonts w:cs="Times New Roman"/>
          <w:i/>
          <w:iCs/>
          <w:noProof/>
          <w:szCs w:val="24"/>
        </w:rPr>
        <w:t>Topic paper 1: Recent practice and the evolution of Landscape Character Assessment</w:t>
      </w:r>
      <w:r w:rsidRPr="00311BED">
        <w:rPr>
          <w:rFonts w:cs="Times New Roman"/>
          <w:noProof/>
          <w:szCs w:val="24"/>
        </w:rPr>
        <w:t>.</w:t>
      </w:r>
      <w:r w:rsidRPr="0066218B">
        <w:rPr>
          <w:rFonts w:cs="Times New Roman"/>
          <w:noProof/>
          <w:szCs w:val="24"/>
          <w:highlight w:val="green"/>
        </w:rPr>
        <w:t xml:space="preserve"> </w:t>
      </w:r>
    </w:p>
    <w:p w14:paraId="4E899B27" w14:textId="7DC188BE"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Teh, M. Z., Ghani, I., Abdullah, M., &amp; Ahmad Pugi, N. (2020). Landscape Character: Relationship between existing Acts, Policies and Guidelines in Malaysia. </w:t>
      </w:r>
      <w:r w:rsidRPr="00F76A27">
        <w:rPr>
          <w:rFonts w:cs="Times New Roman"/>
          <w:i/>
          <w:iCs/>
          <w:noProof/>
          <w:szCs w:val="24"/>
        </w:rPr>
        <w:t>Environment-Behaviour Proceedings Journal</w:t>
      </w:r>
      <w:r w:rsidRPr="00F76A27">
        <w:rPr>
          <w:rFonts w:cs="Times New Roman"/>
          <w:noProof/>
          <w:szCs w:val="24"/>
        </w:rPr>
        <w:t xml:space="preserve">, </w:t>
      </w:r>
      <w:r w:rsidRPr="00F76A27">
        <w:rPr>
          <w:rFonts w:cs="Times New Roman"/>
          <w:i/>
          <w:iCs/>
          <w:noProof/>
          <w:szCs w:val="24"/>
        </w:rPr>
        <w:t>5</w:t>
      </w:r>
      <w:r w:rsidRPr="00F76A27">
        <w:rPr>
          <w:rFonts w:cs="Times New Roman"/>
          <w:noProof/>
          <w:szCs w:val="24"/>
        </w:rPr>
        <w:t>(14), 165–170. https://doi.org/10.21834/ebpj.</w:t>
      </w:r>
      <w:r w:rsidR="00D9135D">
        <w:rPr>
          <w:rFonts w:cs="Times New Roman"/>
          <w:noProof/>
          <w:szCs w:val="24"/>
        </w:rPr>
        <w:t xml:space="preserve"> </w:t>
      </w:r>
      <w:r w:rsidRPr="00F76A27">
        <w:rPr>
          <w:rFonts w:cs="Times New Roman"/>
          <w:noProof/>
          <w:szCs w:val="24"/>
        </w:rPr>
        <w:t>v5i14.2259</w:t>
      </w:r>
    </w:p>
    <w:p w14:paraId="10120535"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Terkenli, T. S., Gkoltsiou, A., &amp; Kavroudakis, D. (2021). The interplay of objectivity and subjectivity in landscape character assessment: Qualitative and quantitative approaches and challenges. </w:t>
      </w:r>
      <w:r w:rsidRPr="00F76A27">
        <w:rPr>
          <w:rFonts w:cs="Times New Roman"/>
          <w:i/>
          <w:iCs/>
          <w:noProof/>
          <w:szCs w:val="24"/>
        </w:rPr>
        <w:t>Land</w:t>
      </w:r>
      <w:r w:rsidRPr="00F76A27">
        <w:rPr>
          <w:rFonts w:cs="Times New Roman"/>
          <w:noProof/>
          <w:szCs w:val="24"/>
        </w:rPr>
        <w:t xml:space="preserve">, </w:t>
      </w:r>
      <w:r w:rsidRPr="00F76A27">
        <w:rPr>
          <w:rFonts w:cs="Times New Roman"/>
          <w:i/>
          <w:iCs/>
          <w:noProof/>
          <w:szCs w:val="24"/>
        </w:rPr>
        <w:t>10</w:t>
      </w:r>
      <w:r w:rsidRPr="00F76A27">
        <w:rPr>
          <w:rFonts w:cs="Times New Roman"/>
          <w:noProof/>
          <w:szCs w:val="24"/>
        </w:rPr>
        <w:t>(1), 1–19. https://doi.org/10.3390/land10010053</w:t>
      </w:r>
    </w:p>
    <w:p w14:paraId="1E5E7429" w14:textId="0186E063"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311BED">
        <w:rPr>
          <w:rFonts w:cs="Times New Roman"/>
          <w:noProof/>
          <w:szCs w:val="24"/>
        </w:rPr>
        <w:t xml:space="preserve">Tudor, C. (2014). </w:t>
      </w:r>
      <w:r w:rsidRPr="00311BED">
        <w:rPr>
          <w:rFonts w:cs="Times New Roman"/>
          <w:i/>
          <w:iCs/>
          <w:noProof/>
          <w:szCs w:val="24"/>
        </w:rPr>
        <w:t>An Approach to Landscape Character Assessment</w:t>
      </w:r>
      <w:r w:rsidRPr="00311BED">
        <w:rPr>
          <w:rFonts w:cs="Times New Roman"/>
          <w:noProof/>
          <w:szCs w:val="24"/>
        </w:rPr>
        <w:t xml:space="preserve">. </w:t>
      </w:r>
      <w:r w:rsidR="00311BED" w:rsidRPr="00311BED">
        <w:rPr>
          <w:rFonts w:cs="Times New Roman"/>
          <w:noProof/>
          <w:szCs w:val="24"/>
        </w:rPr>
        <w:t>Natural England.</w:t>
      </w:r>
    </w:p>
    <w:p w14:paraId="289AFB53" w14:textId="241E8D72" w:rsidR="00F76A27" w:rsidRPr="00311BED"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311BED">
        <w:rPr>
          <w:rFonts w:cs="Times New Roman"/>
          <w:noProof/>
          <w:szCs w:val="24"/>
        </w:rPr>
        <w:t xml:space="preserve">Ujang, N. (2016). </w:t>
      </w:r>
      <w:r w:rsidRPr="00311BED">
        <w:rPr>
          <w:rFonts w:cs="Times New Roman"/>
          <w:i/>
          <w:iCs/>
          <w:noProof/>
          <w:szCs w:val="24"/>
        </w:rPr>
        <w:t xml:space="preserve">Transforming the Historical Urban Village of Kampong Bharu into a New Urban Centre in Kuala Lumpur. </w:t>
      </w:r>
      <w:r w:rsidR="00311BED" w:rsidRPr="00311BED">
        <w:rPr>
          <w:rFonts w:cs="Times New Roman"/>
          <w:noProof/>
          <w:szCs w:val="24"/>
        </w:rPr>
        <w:t>Malaysia Sustainable Cities Program, Working Paper Series.</w:t>
      </w:r>
    </w:p>
    <w:p w14:paraId="5CA85BFE" w14:textId="592D13F5"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311BED">
        <w:rPr>
          <w:rFonts w:cs="Times New Roman"/>
          <w:noProof/>
          <w:szCs w:val="24"/>
        </w:rPr>
        <w:t xml:space="preserve">Weith, T., Barkmann, T., Gaasch, N., Rogga, S., Strauß, C., &amp; Zscheischler, J. (2021). </w:t>
      </w:r>
      <w:r w:rsidRPr="00311BED">
        <w:rPr>
          <w:rFonts w:cs="Times New Roman"/>
          <w:i/>
          <w:iCs/>
          <w:noProof/>
          <w:szCs w:val="24"/>
        </w:rPr>
        <w:t>Sustainable Land Management in a European Context</w:t>
      </w:r>
      <w:r w:rsidRPr="00311BED">
        <w:rPr>
          <w:rFonts w:cs="Times New Roman"/>
          <w:noProof/>
          <w:szCs w:val="24"/>
        </w:rPr>
        <w:t>.</w:t>
      </w:r>
      <w:r w:rsidR="00311BED" w:rsidRPr="00311BED">
        <w:rPr>
          <w:rFonts w:cs="Times New Roman"/>
          <w:noProof/>
          <w:szCs w:val="24"/>
        </w:rPr>
        <w:t xml:space="preserve"> Springer.</w:t>
      </w:r>
    </w:p>
    <w:p w14:paraId="41DE0BFF"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Wilkosz-Mamcarczyk, M., Olczak, B., &amp; Prus, B. (2020). Urban features in rural landscape: A case study of the municipality of Skawina. </w:t>
      </w:r>
      <w:r w:rsidRPr="00F76A27">
        <w:rPr>
          <w:rFonts w:cs="Times New Roman"/>
          <w:i/>
          <w:iCs/>
          <w:noProof/>
          <w:szCs w:val="24"/>
        </w:rPr>
        <w:t>Sustainability (Switzerland)</w:t>
      </w:r>
      <w:r w:rsidRPr="00F76A27">
        <w:rPr>
          <w:rFonts w:cs="Times New Roman"/>
          <w:noProof/>
          <w:szCs w:val="24"/>
        </w:rPr>
        <w:t xml:space="preserve">, </w:t>
      </w:r>
      <w:r w:rsidRPr="00F76A27">
        <w:rPr>
          <w:rFonts w:cs="Times New Roman"/>
          <w:i/>
          <w:iCs/>
          <w:noProof/>
          <w:szCs w:val="24"/>
        </w:rPr>
        <w:t>12</w:t>
      </w:r>
      <w:r w:rsidRPr="00F76A27">
        <w:rPr>
          <w:rFonts w:cs="Times New Roman"/>
          <w:noProof/>
          <w:szCs w:val="24"/>
        </w:rPr>
        <w:t>(11), 1–24. https://doi.org/10.3390/su12114638</w:t>
      </w:r>
    </w:p>
    <w:p w14:paraId="7E7EFE9D" w14:textId="2FCA584C"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Wu, Y., Wang, H., &amp; Zhang, B. (2021). Landscape Character Diversity and Zoning Management: Case of Wuhan Metropolitan Area. </w:t>
      </w:r>
      <w:r w:rsidRPr="00F76A27">
        <w:rPr>
          <w:rFonts w:cs="Times New Roman"/>
          <w:i/>
          <w:iCs/>
          <w:noProof/>
          <w:szCs w:val="24"/>
        </w:rPr>
        <w:t>Journal of Urban Planning and Development</w:t>
      </w:r>
      <w:r w:rsidRPr="00F76A27">
        <w:rPr>
          <w:rFonts w:cs="Times New Roman"/>
          <w:noProof/>
          <w:szCs w:val="24"/>
        </w:rPr>
        <w:t xml:space="preserve">, </w:t>
      </w:r>
      <w:r w:rsidRPr="00F76A27">
        <w:rPr>
          <w:rFonts w:cs="Times New Roman"/>
          <w:i/>
          <w:iCs/>
          <w:noProof/>
          <w:szCs w:val="24"/>
        </w:rPr>
        <w:t>147</w:t>
      </w:r>
      <w:r w:rsidRPr="00F76A27">
        <w:rPr>
          <w:rFonts w:cs="Times New Roman"/>
          <w:noProof/>
          <w:szCs w:val="24"/>
        </w:rPr>
        <w:t>(1), 1–12. https://doi.org/10.1061/(</w:t>
      </w:r>
      <w:r w:rsidR="00921B17">
        <w:rPr>
          <w:rFonts w:cs="Times New Roman"/>
          <w:noProof/>
          <w:szCs w:val="24"/>
        </w:rPr>
        <w:t>ASCE</w:t>
      </w:r>
      <w:r w:rsidRPr="00F76A27">
        <w:rPr>
          <w:rFonts w:cs="Times New Roman"/>
          <w:noProof/>
          <w:szCs w:val="24"/>
        </w:rPr>
        <w:t>)up.1943-5444.0000655</w:t>
      </w:r>
    </w:p>
    <w:p w14:paraId="68FACA17"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Yaacob, M., So, W. W. M., &amp; Iizuka, N. (2022). Exploring Community Perceptions of Climate Change Issues in Peninsular Malaysia. </w:t>
      </w:r>
      <w:r w:rsidRPr="00F76A27">
        <w:rPr>
          <w:rFonts w:cs="Times New Roman"/>
          <w:i/>
          <w:iCs/>
          <w:noProof/>
          <w:szCs w:val="24"/>
        </w:rPr>
        <w:t>Sustainability (Switzerland)</w:t>
      </w:r>
      <w:r w:rsidRPr="00F76A27">
        <w:rPr>
          <w:rFonts w:cs="Times New Roman"/>
          <w:noProof/>
          <w:szCs w:val="24"/>
        </w:rPr>
        <w:t xml:space="preserve">, </w:t>
      </w:r>
      <w:r w:rsidRPr="00F76A27">
        <w:rPr>
          <w:rFonts w:cs="Times New Roman"/>
          <w:i/>
          <w:iCs/>
          <w:noProof/>
          <w:szCs w:val="24"/>
        </w:rPr>
        <w:t>14</w:t>
      </w:r>
      <w:r w:rsidRPr="00F76A27">
        <w:rPr>
          <w:rFonts w:cs="Times New Roman"/>
          <w:noProof/>
          <w:szCs w:val="24"/>
        </w:rPr>
        <w:t>(13), 1–23. https://doi.org/10.3390/su14137756</w:t>
      </w:r>
    </w:p>
    <w:p w14:paraId="7827B456"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Yang, X., Zhou, Q., &amp; Tian, D. (2023). Improved landscape sampling method for landscape character assessment. </w:t>
      </w:r>
      <w:r w:rsidRPr="00F76A27">
        <w:rPr>
          <w:rFonts w:cs="Times New Roman"/>
          <w:i/>
          <w:iCs/>
          <w:noProof/>
          <w:szCs w:val="24"/>
        </w:rPr>
        <w:t>Frontiers of Architectural Research</w:t>
      </w:r>
      <w:r w:rsidRPr="00F76A27">
        <w:rPr>
          <w:rFonts w:cs="Times New Roman"/>
          <w:noProof/>
          <w:szCs w:val="24"/>
        </w:rPr>
        <w:t xml:space="preserve">, </w:t>
      </w:r>
      <w:r w:rsidRPr="00F76A27">
        <w:rPr>
          <w:rFonts w:cs="Times New Roman"/>
          <w:i/>
          <w:iCs/>
          <w:noProof/>
          <w:szCs w:val="24"/>
        </w:rPr>
        <w:t>12</w:t>
      </w:r>
      <w:r w:rsidRPr="00F76A27">
        <w:rPr>
          <w:rFonts w:cs="Times New Roman"/>
          <w:noProof/>
          <w:szCs w:val="24"/>
        </w:rPr>
        <w:t xml:space="preserve">(1), 118–128. </w:t>
      </w:r>
      <w:r w:rsidRPr="00F76A27">
        <w:rPr>
          <w:rFonts w:cs="Times New Roman"/>
          <w:noProof/>
          <w:szCs w:val="24"/>
        </w:rPr>
        <w:lastRenderedPageBreak/>
        <w:t>https://doi.org/10.1016/j.foar.2022.05.009</w:t>
      </w:r>
    </w:p>
    <w:p w14:paraId="263E3B3C"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szCs w:val="24"/>
        </w:rPr>
      </w:pPr>
      <w:r w:rsidRPr="00F76A27">
        <w:rPr>
          <w:rFonts w:cs="Times New Roman"/>
          <w:noProof/>
          <w:szCs w:val="24"/>
        </w:rPr>
        <w:t xml:space="preserve">Zakariya, K., Ibrahim, P. H., Amirah, N., &amp; Wahab, A. (2019). </w:t>
      </w:r>
      <w:r w:rsidRPr="00F76A27">
        <w:rPr>
          <w:rFonts w:cs="Times New Roman"/>
          <w:i/>
          <w:iCs/>
          <w:noProof/>
          <w:szCs w:val="24"/>
        </w:rPr>
        <w:t>Conceptual Framework of Rural Landscape Character Assessment to Guide Tourism Development in Rural Areas</w:t>
      </w:r>
      <w:r w:rsidRPr="00F76A27">
        <w:rPr>
          <w:rFonts w:cs="Times New Roman"/>
          <w:noProof/>
          <w:szCs w:val="24"/>
        </w:rPr>
        <w:t xml:space="preserve">. </w:t>
      </w:r>
      <w:r w:rsidRPr="00F76A27">
        <w:rPr>
          <w:rFonts w:cs="Times New Roman"/>
          <w:i/>
          <w:iCs/>
          <w:noProof/>
          <w:szCs w:val="24"/>
        </w:rPr>
        <w:t>24</w:t>
      </w:r>
      <w:r w:rsidRPr="00F76A27">
        <w:rPr>
          <w:rFonts w:cs="Times New Roman"/>
          <w:noProof/>
          <w:szCs w:val="24"/>
        </w:rPr>
        <w:t>(1), 85–99.</w:t>
      </w:r>
    </w:p>
    <w:p w14:paraId="3C73272B" w14:textId="77777777" w:rsidR="00F76A27" w:rsidRPr="00F76A27" w:rsidRDefault="00F76A27" w:rsidP="006A4266">
      <w:pPr>
        <w:widowControl w:val="0"/>
        <w:autoSpaceDE w:val="0"/>
        <w:autoSpaceDN w:val="0"/>
        <w:adjustRightInd w:val="0"/>
        <w:spacing w:before="0" w:after="0" w:line="240" w:lineRule="auto"/>
        <w:ind w:left="720" w:hanging="720"/>
        <w:jc w:val="both"/>
        <w:rPr>
          <w:rFonts w:cs="Times New Roman"/>
          <w:noProof/>
        </w:rPr>
      </w:pPr>
      <w:r w:rsidRPr="00F76A27">
        <w:rPr>
          <w:rFonts w:cs="Times New Roman"/>
          <w:noProof/>
          <w:szCs w:val="24"/>
        </w:rPr>
        <w:t xml:space="preserve">Zhao, S., Yang, D., &amp; Gao, C. (2023). Identifying Landscape Character for Large Linear Heritage: A Case Study of the Ming Great Wall in Ji-Town, China. </w:t>
      </w:r>
      <w:r w:rsidRPr="00F76A27">
        <w:rPr>
          <w:rFonts w:cs="Times New Roman"/>
          <w:i/>
          <w:iCs/>
          <w:noProof/>
          <w:szCs w:val="24"/>
        </w:rPr>
        <w:t>Sustainability (Switzerland)</w:t>
      </w:r>
      <w:r w:rsidRPr="00F76A27">
        <w:rPr>
          <w:rFonts w:cs="Times New Roman"/>
          <w:noProof/>
          <w:szCs w:val="24"/>
        </w:rPr>
        <w:t xml:space="preserve">, </w:t>
      </w:r>
      <w:r w:rsidRPr="00F76A27">
        <w:rPr>
          <w:rFonts w:cs="Times New Roman"/>
          <w:i/>
          <w:iCs/>
          <w:noProof/>
          <w:szCs w:val="24"/>
        </w:rPr>
        <w:t>15</w:t>
      </w:r>
      <w:r w:rsidRPr="00F76A27">
        <w:rPr>
          <w:rFonts w:cs="Times New Roman"/>
          <w:noProof/>
          <w:szCs w:val="24"/>
        </w:rPr>
        <w:t>(3), 1–21. https://doi.org/10.3390/su15032615</w:t>
      </w:r>
    </w:p>
    <w:p w14:paraId="027515E0" w14:textId="0D5B47AF" w:rsidR="005420FE" w:rsidRPr="00907515" w:rsidRDefault="00335D43" w:rsidP="00C40FA4">
      <w:pPr>
        <w:pStyle w:val="NoSpacing"/>
        <w:tabs>
          <w:tab w:val="left" w:pos="7110"/>
        </w:tabs>
        <w:ind w:left="720" w:hanging="720"/>
        <w:jc w:val="both"/>
        <w:rPr>
          <w:rFonts w:eastAsia="Calibri" w:cs="Times New Roman"/>
          <w:szCs w:val="24"/>
          <w:lang w:val="en-GB"/>
        </w:rPr>
      </w:pPr>
      <w:r w:rsidRPr="00907515">
        <w:rPr>
          <w:rFonts w:eastAsia="Calibri" w:cs="Times New Roman"/>
          <w:szCs w:val="24"/>
          <w:lang w:val="en-GB"/>
        </w:rPr>
        <w:fldChar w:fldCharType="end"/>
      </w:r>
      <w:r w:rsidR="00C40FA4">
        <w:rPr>
          <w:rFonts w:eastAsia="Calibri" w:cs="Times New Roman"/>
          <w:szCs w:val="24"/>
          <w:lang w:val="en-GB"/>
        </w:rPr>
        <w:tab/>
      </w:r>
      <w:r w:rsidR="00C40FA4">
        <w:rPr>
          <w:rFonts w:eastAsia="Calibri" w:cs="Times New Roman"/>
          <w:szCs w:val="24"/>
          <w:lang w:val="en-GB"/>
        </w:rPr>
        <w:tab/>
      </w:r>
    </w:p>
    <w:p w14:paraId="11E63A27" w14:textId="77777777" w:rsidR="005420FE" w:rsidRPr="00907515" w:rsidRDefault="005420FE" w:rsidP="005420FE"/>
    <w:p w14:paraId="12B9C17A" w14:textId="77777777" w:rsidR="00DB453B" w:rsidRPr="00907515" w:rsidRDefault="00DB453B" w:rsidP="00DB453B"/>
    <w:sectPr w:rsidR="00DB453B" w:rsidRPr="00907515" w:rsidSect="00A75E7E">
      <w:pgSz w:w="11900"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FB1002" w14:textId="77777777" w:rsidR="00F00237" w:rsidRDefault="00F00237" w:rsidP="000230F4">
      <w:pPr>
        <w:spacing w:before="0" w:after="0" w:line="240" w:lineRule="auto"/>
      </w:pPr>
      <w:r>
        <w:separator/>
      </w:r>
    </w:p>
  </w:endnote>
  <w:endnote w:type="continuationSeparator" w:id="0">
    <w:p w14:paraId="34FBBBAE" w14:textId="77777777" w:rsidR="00F00237" w:rsidRDefault="00F00237" w:rsidP="000230F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4FE51F" w14:textId="77777777" w:rsidR="00F00237" w:rsidRDefault="00F00237" w:rsidP="000230F4">
      <w:pPr>
        <w:spacing w:before="0" w:after="0" w:line="240" w:lineRule="auto"/>
      </w:pPr>
      <w:r>
        <w:separator/>
      </w:r>
    </w:p>
  </w:footnote>
  <w:footnote w:type="continuationSeparator" w:id="0">
    <w:p w14:paraId="29B5EDC5" w14:textId="77777777" w:rsidR="00F00237" w:rsidRDefault="00F00237" w:rsidP="000230F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BB3AD" w14:textId="2BCD2BE2" w:rsidR="00482794" w:rsidRPr="00482794" w:rsidRDefault="00482794" w:rsidP="00482794">
    <w:pPr>
      <w:tabs>
        <w:tab w:val="left" w:pos="720"/>
        <w:tab w:val="center" w:pos="4680"/>
        <w:tab w:val="right" w:pos="9360"/>
      </w:tabs>
      <w:spacing w:before="0" w:after="0" w:line="240" w:lineRule="auto"/>
      <w:ind w:left="2" w:hanging="2"/>
      <w:jc w:val="both"/>
      <w:rPr>
        <w:rFonts w:eastAsia="Times New Roman" w:cs="Times New Roman"/>
        <w:sz w:val="18"/>
        <w:szCs w:val="18"/>
        <w:lang w:val="en-US"/>
      </w:rPr>
    </w:pPr>
    <w:bookmarkStart w:id="2" w:name="_Hlk143544534"/>
    <w:proofErr w:type="spellStart"/>
    <w:r w:rsidRPr="00482794">
      <w:rPr>
        <w:rFonts w:eastAsia="Times New Roman" w:cs="Times New Roman"/>
        <w:sz w:val="18"/>
        <w:szCs w:val="18"/>
      </w:rPr>
      <w:t>Geografia</w:t>
    </w:r>
    <w:proofErr w:type="spellEnd"/>
    <w:r w:rsidRPr="00482794">
      <w:rPr>
        <w:rFonts w:eastAsia="Times New Roman" w:cs="Times New Roman"/>
        <w:sz w:val="18"/>
        <w:szCs w:val="18"/>
      </w:rPr>
      <w:t>-Malaysian Journal of Society and Space</w:t>
    </w:r>
    <w:r w:rsidRPr="00482794">
      <w:rPr>
        <w:rFonts w:eastAsia="Times New Roman" w:cs="Times New Roman"/>
        <w:b/>
        <w:sz w:val="18"/>
        <w:szCs w:val="18"/>
      </w:rPr>
      <w:t xml:space="preserve"> </w:t>
    </w:r>
    <w:r w:rsidRPr="00482794">
      <w:rPr>
        <w:rFonts w:eastAsia="Times New Roman" w:cs="Times New Roman"/>
        <w:sz w:val="18"/>
        <w:szCs w:val="18"/>
      </w:rPr>
      <w:t>19 issue</w:t>
    </w:r>
    <w:r w:rsidRPr="00482794">
      <w:rPr>
        <w:rFonts w:eastAsia="Times New Roman" w:cs="Times New Roman"/>
        <w:b/>
        <w:sz w:val="18"/>
        <w:szCs w:val="18"/>
      </w:rPr>
      <w:t xml:space="preserve"> </w:t>
    </w:r>
    <w:r w:rsidRPr="00482794">
      <w:rPr>
        <w:rFonts w:eastAsia="Times New Roman" w:cs="Times New Roman"/>
        <w:sz w:val="18"/>
        <w:szCs w:val="18"/>
      </w:rPr>
      <w:t>3</w:t>
    </w:r>
    <w:r w:rsidRPr="00482794">
      <w:rPr>
        <w:rFonts w:eastAsia="Times New Roman" w:cs="Times New Roman"/>
        <w:b/>
        <w:sz w:val="18"/>
        <w:szCs w:val="18"/>
      </w:rPr>
      <w:t xml:space="preserve"> </w:t>
    </w:r>
    <w:r w:rsidRPr="00482794">
      <w:rPr>
        <w:rFonts w:eastAsia="Times New Roman" w:cs="Times New Roman"/>
        <w:sz w:val="18"/>
        <w:szCs w:val="18"/>
      </w:rPr>
      <w:t>(</w:t>
    </w:r>
    <w:r w:rsidR="00543E0C">
      <w:rPr>
        <w:rFonts w:eastAsia="Times New Roman" w:cs="Times New Roman"/>
        <w:sz w:val="18"/>
        <w:szCs w:val="18"/>
      </w:rPr>
      <w:t>17-33</w:t>
    </w:r>
    <w:r w:rsidRPr="00482794">
      <w:rPr>
        <w:rFonts w:eastAsia="Times New Roman" w:cs="Times New Roman"/>
        <w:sz w:val="18"/>
        <w:szCs w:val="18"/>
      </w:rPr>
      <w:t>)</w:t>
    </w:r>
    <w:r w:rsidRPr="00482794">
      <w:rPr>
        <w:rFonts w:eastAsia="Times New Roman" w:cs="Times New Roman"/>
        <w:sz w:val="18"/>
        <w:szCs w:val="18"/>
      </w:rPr>
      <w:tab/>
    </w:r>
  </w:p>
  <w:p w14:paraId="6210B0F7" w14:textId="1A6016FC" w:rsidR="00482794" w:rsidRPr="00482794" w:rsidRDefault="00482794" w:rsidP="00482794">
    <w:pPr>
      <w:pStyle w:val="Header"/>
      <w:rPr>
        <w:sz w:val="18"/>
        <w:szCs w:val="18"/>
      </w:rPr>
    </w:pPr>
    <w:r w:rsidRPr="00482794">
      <w:rPr>
        <w:rFonts w:eastAsia="Times New Roman" w:cs="Times New Roman"/>
        <w:sz w:val="18"/>
        <w:szCs w:val="18"/>
      </w:rPr>
      <w:t xml:space="preserve">© 2023, e-ISSN 2682-7727  </w:t>
    </w:r>
    <w:hyperlink r:id="rId1" w:history="1">
      <w:r w:rsidRPr="00543E0C">
        <w:rPr>
          <w:rStyle w:val="Hyperlink"/>
          <w:rFonts w:cs="Times New Roman"/>
          <w:color w:val="auto"/>
          <w:position w:val="-1"/>
          <w:sz w:val="18"/>
          <w:szCs w:val="18"/>
          <w:u w:val="none"/>
        </w:rPr>
        <w:t>https://doi.org/10.17576/geo-2023-1903-0</w:t>
      </w:r>
      <w:bookmarkEnd w:id="2"/>
      <w:r w:rsidRPr="00543E0C">
        <w:rPr>
          <w:rStyle w:val="Hyperlink"/>
          <w:rFonts w:cs="Times New Roman"/>
          <w:color w:val="auto"/>
          <w:position w:val="-1"/>
          <w:sz w:val="18"/>
          <w:szCs w:val="18"/>
          <w:u w:val="none"/>
        </w:rPr>
        <w:t>2</w:t>
      </w:r>
    </w:hyperlink>
    <w:sdt>
      <w:sdtPr>
        <w:rPr>
          <w:sz w:val="18"/>
          <w:szCs w:val="18"/>
        </w:rPr>
        <w:id w:val="61080706"/>
        <w:docPartObj>
          <w:docPartGallery w:val="Page Numbers (Top of Page)"/>
          <w:docPartUnique/>
        </w:docPartObj>
      </w:sdtPr>
      <w:sdtEndPr>
        <w:rPr>
          <w:noProof/>
        </w:rPr>
      </w:sdtEndPr>
      <w:sdtContent>
        <w:r>
          <w:rPr>
            <w:sz w:val="18"/>
            <w:szCs w:val="18"/>
          </w:rPr>
          <w:tab/>
        </w:r>
        <w:r w:rsidRPr="00482794">
          <w:rPr>
            <w:sz w:val="18"/>
            <w:szCs w:val="18"/>
          </w:rPr>
          <w:fldChar w:fldCharType="begin"/>
        </w:r>
        <w:r w:rsidRPr="00482794">
          <w:rPr>
            <w:sz w:val="18"/>
            <w:szCs w:val="18"/>
          </w:rPr>
          <w:instrText xml:space="preserve"> PAGE   \* MERGEFORMAT </w:instrText>
        </w:r>
        <w:r w:rsidRPr="00482794">
          <w:rPr>
            <w:sz w:val="18"/>
            <w:szCs w:val="18"/>
          </w:rPr>
          <w:fldChar w:fldCharType="separate"/>
        </w:r>
        <w:r w:rsidR="00460B14">
          <w:rPr>
            <w:noProof/>
            <w:sz w:val="18"/>
            <w:szCs w:val="18"/>
          </w:rPr>
          <w:t>33</w:t>
        </w:r>
        <w:r w:rsidRPr="00482794">
          <w:rPr>
            <w:noProof/>
            <w:sz w:val="18"/>
            <w:szCs w:val="18"/>
          </w:rPr>
          <w:fldChar w:fldCharType="end"/>
        </w:r>
      </w:sdtContent>
    </w:sdt>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53A93"/>
    <w:multiLevelType w:val="hybridMultilevel"/>
    <w:tmpl w:val="8A28ABFA"/>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1" w15:restartNumberingAfterBreak="0">
    <w:nsid w:val="191162A9"/>
    <w:multiLevelType w:val="hybridMultilevel"/>
    <w:tmpl w:val="1D720046"/>
    <w:lvl w:ilvl="0" w:tplc="9280CC96">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15:restartNumberingAfterBreak="0">
    <w:nsid w:val="198A7329"/>
    <w:multiLevelType w:val="multilevel"/>
    <w:tmpl w:val="21B8D010"/>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4B73137"/>
    <w:multiLevelType w:val="multilevel"/>
    <w:tmpl w:val="82848934"/>
    <w:lvl w:ilvl="0">
      <w:start w:val="3"/>
      <w:numFmt w:val="decimal"/>
      <w:lvlText w:val="%1"/>
      <w:lvlJc w:val="left"/>
      <w:pPr>
        <w:ind w:left="480" w:hanging="480"/>
      </w:pPr>
      <w:rPr>
        <w:rFonts w:eastAsiaTheme="minorHAnsi" w:hint="default"/>
        <w:i/>
      </w:rPr>
    </w:lvl>
    <w:lvl w:ilvl="1">
      <w:start w:val="2"/>
      <w:numFmt w:val="decimal"/>
      <w:lvlText w:val="%1.%2"/>
      <w:lvlJc w:val="left"/>
      <w:pPr>
        <w:ind w:left="834" w:hanging="480"/>
      </w:pPr>
      <w:rPr>
        <w:rFonts w:eastAsiaTheme="minorHAnsi" w:hint="default"/>
        <w:i/>
      </w:rPr>
    </w:lvl>
    <w:lvl w:ilvl="2">
      <w:start w:val="1"/>
      <w:numFmt w:val="decimal"/>
      <w:lvlText w:val="%1.%2.%3"/>
      <w:lvlJc w:val="left"/>
      <w:pPr>
        <w:ind w:left="1428" w:hanging="720"/>
      </w:pPr>
      <w:rPr>
        <w:rFonts w:eastAsiaTheme="minorHAnsi" w:hint="default"/>
        <w:i/>
      </w:rPr>
    </w:lvl>
    <w:lvl w:ilvl="3">
      <w:start w:val="1"/>
      <w:numFmt w:val="decimal"/>
      <w:lvlText w:val="%1.%2.%3.%4"/>
      <w:lvlJc w:val="left"/>
      <w:pPr>
        <w:ind w:left="1782" w:hanging="720"/>
      </w:pPr>
      <w:rPr>
        <w:rFonts w:eastAsiaTheme="minorHAnsi" w:hint="default"/>
        <w:i/>
      </w:rPr>
    </w:lvl>
    <w:lvl w:ilvl="4">
      <w:start w:val="1"/>
      <w:numFmt w:val="decimal"/>
      <w:lvlText w:val="%1.%2.%3.%4.%5"/>
      <w:lvlJc w:val="left"/>
      <w:pPr>
        <w:ind w:left="2496" w:hanging="1080"/>
      </w:pPr>
      <w:rPr>
        <w:rFonts w:eastAsiaTheme="minorHAnsi" w:hint="default"/>
        <w:i/>
      </w:rPr>
    </w:lvl>
    <w:lvl w:ilvl="5">
      <w:start w:val="1"/>
      <w:numFmt w:val="decimal"/>
      <w:lvlText w:val="%1.%2.%3.%4.%5.%6"/>
      <w:lvlJc w:val="left"/>
      <w:pPr>
        <w:ind w:left="2850" w:hanging="1080"/>
      </w:pPr>
      <w:rPr>
        <w:rFonts w:eastAsiaTheme="minorHAnsi" w:hint="default"/>
        <w:i/>
      </w:rPr>
    </w:lvl>
    <w:lvl w:ilvl="6">
      <w:start w:val="1"/>
      <w:numFmt w:val="decimal"/>
      <w:lvlText w:val="%1.%2.%3.%4.%5.%6.%7"/>
      <w:lvlJc w:val="left"/>
      <w:pPr>
        <w:ind w:left="3564" w:hanging="1440"/>
      </w:pPr>
      <w:rPr>
        <w:rFonts w:eastAsiaTheme="minorHAnsi" w:hint="default"/>
        <w:i/>
      </w:rPr>
    </w:lvl>
    <w:lvl w:ilvl="7">
      <w:start w:val="1"/>
      <w:numFmt w:val="decimal"/>
      <w:lvlText w:val="%1.%2.%3.%4.%5.%6.%7.%8"/>
      <w:lvlJc w:val="left"/>
      <w:pPr>
        <w:ind w:left="3918" w:hanging="1440"/>
      </w:pPr>
      <w:rPr>
        <w:rFonts w:eastAsiaTheme="minorHAnsi" w:hint="default"/>
        <w:i/>
      </w:rPr>
    </w:lvl>
    <w:lvl w:ilvl="8">
      <w:start w:val="1"/>
      <w:numFmt w:val="decimal"/>
      <w:lvlText w:val="%1.%2.%3.%4.%5.%6.%7.%8.%9"/>
      <w:lvlJc w:val="left"/>
      <w:pPr>
        <w:ind w:left="4632" w:hanging="1800"/>
      </w:pPr>
      <w:rPr>
        <w:rFonts w:eastAsiaTheme="minorHAnsi" w:hint="default"/>
        <w:i/>
      </w:rPr>
    </w:lvl>
  </w:abstractNum>
  <w:abstractNum w:abstractNumId="4" w15:restartNumberingAfterBreak="0">
    <w:nsid w:val="35605998"/>
    <w:multiLevelType w:val="multilevel"/>
    <w:tmpl w:val="BC14C460"/>
    <w:lvl w:ilvl="0">
      <w:start w:val="2"/>
      <w:numFmt w:val="decimal"/>
      <w:lvlText w:val="%1"/>
      <w:lvlJc w:val="left"/>
      <w:pPr>
        <w:ind w:left="480" w:hanging="480"/>
      </w:pPr>
      <w:rPr>
        <w:rFonts w:hint="default"/>
        <w:sz w:val="24"/>
      </w:rPr>
    </w:lvl>
    <w:lvl w:ilvl="1">
      <w:start w:val="2"/>
      <w:numFmt w:val="decimal"/>
      <w:lvlText w:val="%1.%2"/>
      <w:lvlJc w:val="left"/>
      <w:pPr>
        <w:ind w:left="834" w:hanging="480"/>
      </w:pPr>
      <w:rPr>
        <w:rFonts w:hint="default"/>
        <w:sz w:val="24"/>
      </w:rPr>
    </w:lvl>
    <w:lvl w:ilvl="2">
      <w:start w:val="3"/>
      <w:numFmt w:val="decimal"/>
      <w:lvlText w:val="%1.%2.%3"/>
      <w:lvlJc w:val="left"/>
      <w:pPr>
        <w:ind w:left="1428" w:hanging="720"/>
      </w:pPr>
      <w:rPr>
        <w:rFonts w:hint="default"/>
        <w:sz w:val="24"/>
      </w:rPr>
    </w:lvl>
    <w:lvl w:ilvl="3">
      <w:start w:val="1"/>
      <w:numFmt w:val="decimal"/>
      <w:lvlText w:val="%1.%2.%3.%4"/>
      <w:lvlJc w:val="left"/>
      <w:pPr>
        <w:ind w:left="1782" w:hanging="720"/>
      </w:pPr>
      <w:rPr>
        <w:rFonts w:hint="default"/>
        <w:sz w:val="24"/>
      </w:rPr>
    </w:lvl>
    <w:lvl w:ilvl="4">
      <w:start w:val="1"/>
      <w:numFmt w:val="decimal"/>
      <w:lvlText w:val="%1.%2.%3.%4.%5"/>
      <w:lvlJc w:val="left"/>
      <w:pPr>
        <w:ind w:left="2496" w:hanging="1080"/>
      </w:pPr>
      <w:rPr>
        <w:rFonts w:hint="default"/>
        <w:sz w:val="24"/>
      </w:rPr>
    </w:lvl>
    <w:lvl w:ilvl="5">
      <w:start w:val="1"/>
      <w:numFmt w:val="decimal"/>
      <w:lvlText w:val="%1.%2.%3.%4.%5.%6"/>
      <w:lvlJc w:val="left"/>
      <w:pPr>
        <w:ind w:left="2850" w:hanging="1080"/>
      </w:pPr>
      <w:rPr>
        <w:rFonts w:hint="default"/>
        <w:sz w:val="24"/>
      </w:rPr>
    </w:lvl>
    <w:lvl w:ilvl="6">
      <w:start w:val="1"/>
      <w:numFmt w:val="decimal"/>
      <w:lvlText w:val="%1.%2.%3.%4.%5.%6.%7"/>
      <w:lvlJc w:val="left"/>
      <w:pPr>
        <w:ind w:left="3564" w:hanging="1440"/>
      </w:pPr>
      <w:rPr>
        <w:rFonts w:hint="default"/>
        <w:sz w:val="24"/>
      </w:rPr>
    </w:lvl>
    <w:lvl w:ilvl="7">
      <w:start w:val="1"/>
      <w:numFmt w:val="decimal"/>
      <w:lvlText w:val="%1.%2.%3.%4.%5.%6.%7.%8"/>
      <w:lvlJc w:val="left"/>
      <w:pPr>
        <w:ind w:left="3918" w:hanging="1440"/>
      </w:pPr>
      <w:rPr>
        <w:rFonts w:hint="default"/>
        <w:sz w:val="24"/>
      </w:rPr>
    </w:lvl>
    <w:lvl w:ilvl="8">
      <w:start w:val="1"/>
      <w:numFmt w:val="decimal"/>
      <w:lvlText w:val="%1.%2.%3.%4.%5.%6.%7.%8.%9"/>
      <w:lvlJc w:val="left"/>
      <w:pPr>
        <w:ind w:left="4272" w:hanging="1440"/>
      </w:pPr>
      <w:rPr>
        <w:rFonts w:hint="default"/>
        <w:sz w:val="24"/>
      </w:rPr>
    </w:lvl>
  </w:abstractNum>
  <w:abstractNum w:abstractNumId="5" w15:restartNumberingAfterBreak="0">
    <w:nsid w:val="3F107BEA"/>
    <w:multiLevelType w:val="multilevel"/>
    <w:tmpl w:val="3814BC3E"/>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6" w15:restartNumberingAfterBreak="0">
    <w:nsid w:val="4F5A7336"/>
    <w:multiLevelType w:val="multilevel"/>
    <w:tmpl w:val="77E8858E"/>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A750A48"/>
    <w:multiLevelType w:val="multilevel"/>
    <w:tmpl w:val="4C0E373E"/>
    <w:lvl w:ilvl="0">
      <w:start w:val="2"/>
      <w:numFmt w:val="decimal"/>
      <w:lvlText w:val="%1"/>
      <w:lvlJc w:val="left"/>
      <w:pPr>
        <w:ind w:left="480" w:hanging="480"/>
      </w:pPr>
      <w:rPr>
        <w:rFonts w:eastAsiaTheme="minorHAnsi" w:hint="default"/>
        <w:i/>
      </w:rPr>
    </w:lvl>
    <w:lvl w:ilvl="1">
      <w:start w:val="3"/>
      <w:numFmt w:val="decimal"/>
      <w:lvlText w:val="%1.%2"/>
      <w:lvlJc w:val="left"/>
      <w:pPr>
        <w:ind w:left="834" w:hanging="480"/>
      </w:pPr>
      <w:rPr>
        <w:rFonts w:eastAsiaTheme="minorHAnsi" w:hint="default"/>
        <w:i/>
      </w:rPr>
    </w:lvl>
    <w:lvl w:ilvl="2">
      <w:start w:val="1"/>
      <w:numFmt w:val="decimal"/>
      <w:lvlText w:val="%1.%2.%3"/>
      <w:lvlJc w:val="left"/>
      <w:pPr>
        <w:ind w:left="1428" w:hanging="720"/>
      </w:pPr>
      <w:rPr>
        <w:rFonts w:eastAsiaTheme="minorHAnsi" w:hint="default"/>
        <w:i/>
      </w:rPr>
    </w:lvl>
    <w:lvl w:ilvl="3">
      <w:start w:val="1"/>
      <w:numFmt w:val="decimal"/>
      <w:lvlText w:val="%1.%2.%3.%4"/>
      <w:lvlJc w:val="left"/>
      <w:pPr>
        <w:ind w:left="1782" w:hanging="720"/>
      </w:pPr>
      <w:rPr>
        <w:rFonts w:eastAsiaTheme="minorHAnsi" w:hint="default"/>
        <w:i/>
      </w:rPr>
    </w:lvl>
    <w:lvl w:ilvl="4">
      <w:start w:val="1"/>
      <w:numFmt w:val="decimal"/>
      <w:lvlText w:val="%1.%2.%3.%4.%5"/>
      <w:lvlJc w:val="left"/>
      <w:pPr>
        <w:ind w:left="2496" w:hanging="1080"/>
      </w:pPr>
      <w:rPr>
        <w:rFonts w:eastAsiaTheme="minorHAnsi" w:hint="default"/>
        <w:i/>
      </w:rPr>
    </w:lvl>
    <w:lvl w:ilvl="5">
      <w:start w:val="1"/>
      <w:numFmt w:val="decimal"/>
      <w:lvlText w:val="%1.%2.%3.%4.%5.%6"/>
      <w:lvlJc w:val="left"/>
      <w:pPr>
        <w:ind w:left="2850" w:hanging="1080"/>
      </w:pPr>
      <w:rPr>
        <w:rFonts w:eastAsiaTheme="minorHAnsi" w:hint="default"/>
        <w:i/>
      </w:rPr>
    </w:lvl>
    <w:lvl w:ilvl="6">
      <w:start w:val="1"/>
      <w:numFmt w:val="decimal"/>
      <w:lvlText w:val="%1.%2.%3.%4.%5.%6.%7"/>
      <w:lvlJc w:val="left"/>
      <w:pPr>
        <w:ind w:left="3564" w:hanging="1440"/>
      </w:pPr>
      <w:rPr>
        <w:rFonts w:eastAsiaTheme="minorHAnsi" w:hint="default"/>
        <w:i/>
      </w:rPr>
    </w:lvl>
    <w:lvl w:ilvl="7">
      <w:start w:val="1"/>
      <w:numFmt w:val="decimal"/>
      <w:lvlText w:val="%1.%2.%3.%4.%5.%6.%7.%8"/>
      <w:lvlJc w:val="left"/>
      <w:pPr>
        <w:ind w:left="3918" w:hanging="1440"/>
      </w:pPr>
      <w:rPr>
        <w:rFonts w:eastAsiaTheme="minorHAnsi" w:hint="default"/>
        <w:i/>
      </w:rPr>
    </w:lvl>
    <w:lvl w:ilvl="8">
      <w:start w:val="1"/>
      <w:numFmt w:val="decimal"/>
      <w:lvlText w:val="%1.%2.%3.%4.%5.%6.%7.%8.%9"/>
      <w:lvlJc w:val="left"/>
      <w:pPr>
        <w:ind w:left="4632" w:hanging="1800"/>
      </w:pPr>
      <w:rPr>
        <w:rFonts w:eastAsiaTheme="minorHAnsi" w:hint="default"/>
        <w:i/>
      </w:rPr>
    </w:lvl>
  </w:abstractNum>
  <w:abstractNum w:abstractNumId="8" w15:restartNumberingAfterBreak="0">
    <w:nsid w:val="647A57F2"/>
    <w:multiLevelType w:val="hybridMultilevel"/>
    <w:tmpl w:val="56FED24A"/>
    <w:lvl w:ilvl="0" w:tplc="4BDA7BAE">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66D42F8C"/>
    <w:multiLevelType w:val="hybridMultilevel"/>
    <w:tmpl w:val="84425256"/>
    <w:lvl w:ilvl="0" w:tplc="FD7C0484">
      <w:start w:val="1"/>
      <w:numFmt w:val="lowerRoman"/>
      <w:lvlText w:val="%1."/>
      <w:lvlJc w:val="left"/>
      <w:pPr>
        <w:ind w:left="1080" w:hanging="720"/>
      </w:pPr>
      <w:rPr>
        <w:rFonts w:eastAsiaTheme="minorHAnsi" w:hint="default"/>
        <w:i/>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193695F"/>
    <w:multiLevelType w:val="multilevel"/>
    <w:tmpl w:val="79B0F58C"/>
    <w:lvl w:ilvl="0">
      <w:start w:val="3"/>
      <w:numFmt w:val="decimal"/>
      <w:lvlText w:val="%1"/>
      <w:lvlJc w:val="left"/>
      <w:pPr>
        <w:ind w:left="480" w:hanging="480"/>
      </w:pPr>
      <w:rPr>
        <w:rFonts w:hint="default"/>
      </w:rPr>
    </w:lvl>
    <w:lvl w:ilvl="1">
      <w:start w:val="3"/>
      <w:numFmt w:val="decimal"/>
      <w:lvlText w:val="%1.%2"/>
      <w:lvlJc w:val="left"/>
      <w:pPr>
        <w:ind w:left="1194" w:hanging="48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1" w15:restartNumberingAfterBreak="0">
    <w:nsid w:val="73C34545"/>
    <w:multiLevelType w:val="hybridMultilevel"/>
    <w:tmpl w:val="3498FAFE"/>
    <w:lvl w:ilvl="0" w:tplc="80E094D0">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C5E0167"/>
    <w:multiLevelType w:val="hybridMultilevel"/>
    <w:tmpl w:val="EC0878F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num>
  <w:num w:numId="2">
    <w:abstractNumId w:val="0"/>
  </w:num>
  <w:num w:numId="3">
    <w:abstractNumId w:val="9"/>
  </w:num>
  <w:num w:numId="4">
    <w:abstractNumId w:val="5"/>
  </w:num>
  <w:num w:numId="5">
    <w:abstractNumId w:val="1"/>
  </w:num>
  <w:num w:numId="6">
    <w:abstractNumId w:val="7"/>
  </w:num>
  <w:num w:numId="7">
    <w:abstractNumId w:val="12"/>
  </w:num>
  <w:num w:numId="8">
    <w:abstractNumId w:val="4"/>
  </w:num>
  <w:num w:numId="9">
    <w:abstractNumId w:val="8"/>
  </w:num>
  <w:num w:numId="10">
    <w:abstractNumId w:val="3"/>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xMbM0tzQzNDY0NzZW0lEKTi0uzszPAykwtKgFAJhv5fQtAAAA"/>
  </w:docVars>
  <w:rsids>
    <w:rsidRoot w:val="00C1510D"/>
    <w:rsid w:val="00000709"/>
    <w:rsid w:val="0000219F"/>
    <w:rsid w:val="00002DBE"/>
    <w:rsid w:val="0000319C"/>
    <w:rsid w:val="0000349C"/>
    <w:rsid w:val="000052C5"/>
    <w:rsid w:val="00005D66"/>
    <w:rsid w:val="00010D03"/>
    <w:rsid w:val="00012A2F"/>
    <w:rsid w:val="00016259"/>
    <w:rsid w:val="00017006"/>
    <w:rsid w:val="00017363"/>
    <w:rsid w:val="00020B61"/>
    <w:rsid w:val="00021E1D"/>
    <w:rsid w:val="00022DCF"/>
    <w:rsid w:val="00023010"/>
    <w:rsid w:val="000230F4"/>
    <w:rsid w:val="0002340B"/>
    <w:rsid w:val="00023671"/>
    <w:rsid w:val="00023DC3"/>
    <w:rsid w:val="00024C80"/>
    <w:rsid w:val="00025AFC"/>
    <w:rsid w:val="00025C21"/>
    <w:rsid w:val="00030EFC"/>
    <w:rsid w:val="000347A4"/>
    <w:rsid w:val="00035815"/>
    <w:rsid w:val="00037CA1"/>
    <w:rsid w:val="00037F82"/>
    <w:rsid w:val="00040967"/>
    <w:rsid w:val="00041FE3"/>
    <w:rsid w:val="000429F7"/>
    <w:rsid w:val="0004319C"/>
    <w:rsid w:val="00046695"/>
    <w:rsid w:val="000472FD"/>
    <w:rsid w:val="000479A3"/>
    <w:rsid w:val="00050CCA"/>
    <w:rsid w:val="000522B2"/>
    <w:rsid w:val="00052B4D"/>
    <w:rsid w:val="00052DD1"/>
    <w:rsid w:val="00054709"/>
    <w:rsid w:val="00055AD5"/>
    <w:rsid w:val="00055D44"/>
    <w:rsid w:val="00055EE7"/>
    <w:rsid w:val="0005641D"/>
    <w:rsid w:val="00060E9B"/>
    <w:rsid w:val="00063191"/>
    <w:rsid w:val="000634B4"/>
    <w:rsid w:val="00064871"/>
    <w:rsid w:val="000650E2"/>
    <w:rsid w:val="000656C8"/>
    <w:rsid w:val="00065943"/>
    <w:rsid w:val="000660C1"/>
    <w:rsid w:val="0006687E"/>
    <w:rsid w:val="00066BDB"/>
    <w:rsid w:val="0007016D"/>
    <w:rsid w:val="0007037A"/>
    <w:rsid w:val="0007370E"/>
    <w:rsid w:val="000740BB"/>
    <w:rsid w:val="00075BBB"/>
    <w:rsid w:val="00075BDF"/>
    <w:rsid w:val="000762BB"/>
    <w:rsid w:val="00076954"/>
    <w:rsid w:val="00076C4E"/>
    <w:rsid w:val="00076DEF"/>
    <w:rsid w:val="00076F9A"/>
    <w:rsid w:val="00077D71"/>
    <w:rsid w:val="00081574"/>
    <w:rsid w:val="00082B53"/>
    <w:rsid w:val="00083181"/>
    <w:rsid w:val="00086507"/>
    <w:rsid w:val="00091033"/>
    <w:rsid w:val="00091887"/>
    <w:rsid w:val="00091D9E"/>
    <w:rsid w:val="00091DFC"/>
    <w:rsid w:val="00094A71"/>
    <w:rsid w:val="000963D0"/>
    <w:rsid w:val="000969C6"/>
    <w:rsid w:val="00097C4E"/>
    <w:rsid w:val="00097D9F"/>
    <w:rsid w:val="000A07CE"/>
    <w:rsid w:val="000A2072"/>
    <w:rsid w:val="000A2EDB"/>
    <w:rsid w:val="000A372A"/>
    <w:rsid w:val="000A4BC5"/>
    <w:rsid w:val="000A515E"/>
    <w:rsid w:val="000A6A38"/>
    <w:rsid w:val="000A7924"/>
    <w:rsid w:val="000B0720"/>
    <w:rsid w:val="000B2768"/>
    <w:rsid w:val="000B2784"/>
    <w:rsid w:val="000B27A9"/>
    <w:rsid w:val="000B2F85"/>
    <w:rsid w:val="000B4B53"/>
    <w:rsid w:val="000B6E72"/>
    <w:rsid w:val="000B7876"/>
    <w:rsid w:val="000B7F6D"/>
    <w:rsid w:val="000C2200"/>
    <w:rsid w:val="000C383F"/>
    <w:rsid w:val="000C7C5D"/>
    <w:rsid w:val="000D13E8"/>
    <w:rsid w:val="000D324B"/>
    <w:rsid w:val="000D38DE"/>
    <w:rsid w:val="000D5336"/>
    <w:rsid w:val="000D6685"/>
    <w:rsid w:val="000D6867"/>
    <w:rsid w:val="000D6C47"/>
    <w:rsid w:val="000D7E8E"/>
    <w:rsid w:val="000E2126"/>
    <w:rsid w:val="000E44FC"/>
    <w:rsid w:val="000E5710"/>
    <w:rsid w:val="000E5C23"/>
    <w:rsid w:val="000E6059"/>
    <w:rsid w:val="000E66BC"/>
    <w:rsid w:val="000E67D4"/>
    <w:rsid w:val="000E68A8"/>
    <w:rsid w:val="000E7931"/>
    <w:rsid w:val="000F0A38"/>
    <w:rsid w:val="000F15FE"/>
    <w:rsid w:val="000F2300"/>
    <w:rsid w:val="000F23DD"/>
    <w:rsid w:val="000F2603"/>
    <w:rsid w:val="000F2DF7"/>
    <w:rsid w:val="000F2E46"/>
    <w:rsid w:val="000F319C"/>
    <w:rsid w:val="000F3D33"/>
    <w:rsid w:val="000F40F5"/>
    <w:rsid w:val="000F49AD"/>
    <w:rsid w:val="000F5212"/>
    <w:rsid w:val="000F5A95"/>
    <w:rsid w:val="000F73C3"/>
    <w:rsid w:val="000F79FC"/>
    <w:rsid w:val="000F7ED2"/>
    <w:rsid w:val="001003FE"/>
    <w:rsid w:val="00101C9B"/>
    <w:rsid w:val="00101FB4"/>
    <w:rsid w:val="0010451C"/>
    <w:rsid w:val="001048BD"/>
    <w:rsid w:val="00105B8A"/>
    <w:rsid w:val="0011137E"/>
    <w:rsid w:val="0011142C"/>
    <w:rsid w:val="001126E2"/>
    <w:rsid w:val="0011271E"/>
    <w:rsid w:val="0011401A"/>
    <w:rsid w:val="00117260"/>
    <w:rsid w:val="00122306"/>
    <w:rsid w:val="0012479B"/>
    <w:rsid w:val="0012528D"/>
    <w:rsid w:val="0012598A"/>
    <w:rsid w:val="0013051B"/>
    <w:rsid w:val="0013235F"/>
    <w:rsid w:val="00132F8A"/>
    <w:rsid w:val="00134B43"/>
    <w:rsid w:val="00134BF5"/>
    <w:rsid w:val="00135A25"/>
    <w:rsid w:val="0013644E"/>
    <w:rsid w:val="001367B7"/>
    <w:rsid w:val="00137A4D"/>
    <w:rsid w:val="00140496"/>
    <w:rsid w:val="00141086"/>
    <w:rsid w:val="001414E2"/>
    <w:rsid w:val="001416C9"/>
    <w:rsid w:val="00142F78"/>
    <w:rsid w:val="00143C34"/>
    <w:rsid w:val="00143E08"/>
    <w:rsid w:val="001451FB"/>
    <w:rsid w:val="00146AC1"/>
    <w:rsid w:val="0015024B"/>
    <w:rsid w:val="0015351B"/>
    <w:rsid w:val="001543CD"/>
    <w:rsid w:val="00155189"/>
    <w:rsid w:val="001572F9"/>
    <w:rsid w:val="00160B35"/>
    <w:rsid w:val="0016117D"/>
    <w:rsid w:val="001619A8"/>
    <w:rsid w:val="001625C1"/>
    <w:rsid w:val="0016425E"/>
    <w:rsid w:val="00164B3E"/>
    <w:rsid w:val="00165908"/>
    <w:rsid w:val="001664D3"/>
    <w:rsid w:val="00170426"/>
    <w:rsid w:val="00171B2E"/>
    <w:rsid w:val="00172BE7"/>
    <w:rsid w:val="00175774"/>
    <w:rsid w:val="00177464"/>
    <w:rsid w:val="0017758F"/>
    <w:rsid w:val="00177BCD"/>
    <w:rsid w:val="00180263"/>
    <w:rsid w:val="00181650"/>
    <w:rsid w:val="00182327"/>
    <w:rsid w:val="0018235F"/>
    <w:rsid w:val="00184C9F"/>
    <w:rsid w:val="00185074"/>
    <w:rsid w:val="00190067"/>
    <w:rsid w:val="00191DC8"/>
    <w:rsid w:val="001927C4"/>
    <w:rsid w:val="00194D91"/>
    <w:rsid w:val="00195152"/>
    <w:rsid w:val="001966FA"/>
    <w:rsid w:val="00196C9E"/>
    <w:rsid w:val="00197B64"/>
    <w:rsid w:val="001A0491"/>
    <w:rsid w:val="001A1071"/>
    <w:rsid w:val="001A131E"/>
    <w:rsid w:val="001A4C06"/>
    <w:rsid w:val="001A4CD8"/>
    <w:rsid w:val="001A71C0"/>
    <w:rsid w:val="001A77CF"/>
    <w:rsid w:val="001B1D24"/>
    <w:rsid w:val="001B1E65"/>
    <w:rsid w:val="001B2201"/>
    <w:rsid w:val="001B67EF"/>
    <w:rsid w:val="001C0E0B"/>
    <w:rsid w:val="001C12CF"/>
    <w:rsid w:val="001C1E65"/>
    <w:rsid w:val="001C2C02"/>
    <w:rsid w:val="001C2EE2"/>
    <w:rsid w:val="001C531D"/>
    <w:rsid w:val="001C6464"/>
    <w:rsid w:val="001C75B9"/>
    <w:rsid w:val="001C7743"/>
    <w:rsid w:val="001D2669"/>
    <w:rsid w:val="001D3EE3"/>
    <w:rsid w:val="001D442D"/>
    <w:rsid w:val="001D4662"/>
    <w:rsid w:val="001D656C"/>
    <w:rsid w:val="001D7200"/>
    <w:rsid w:val="001D7801"/>
    <w:rsid w:val="001E05DF"/>
    <w:rsid w:val="001E0D6F"/>
    <w:rsid w:val="001E16BE"/>
    <w:rsid w:val="001E1AF9"/>
    <w:rsid w:val="001E38D0"/>
    <w:rsid w:val="001E6206"/>
    <w:rsid w:val="001F1CA2"/>
    <w:rsid w:val="001F1FC9"/>
    <w:rsid w:val="001F2858"/>
    <w:rsid w:val="001F29F3"/>
    <w:rsid w:val="001F5734"/>
    <w:rsid w:val="001F647D"/>
    <w:rsid w:val="001F6BAF"/>
    <w:rsid w:val="00200170"/>
    <w:rsid w:val="00200B53"/>
    <w:rsid w:val="002012EE"/>
    <w:rsid w:val="00201E19"/>
    <w:rsid w:val="00203454"/>
    <w:rsid w:val="00203A94"/>
    <w:rsid w:val="00204D8D"/>
    <w:rsid w:val="00205940"/>
    <w:rsid w:val="002063E0"/>
    <w:rsid w:val="002069A4"/>
    <w:rsid w:val="002136C4"/>
    <w:rsid w:val="00215B64"/>
    <w:rsid w:val="00216FF5"/>
    <w:rsid w:val="00222E75"/>
    <w:rsid w:val="002266AF"/>
    <w:rsid w:val="0022712E"/>
    <w:rsid w:val="00227EB2"/>
    <w:rsid w:val="002314A9"/>
    <w:rsid w:val="00232937"/>
    <w:rsid w:val="00234F28"/>
    <w:rsid w:val="00235309"/>
    <w:rsid w:val="00235B08"/>
    <w:rsid w:val="00236F3C"/>
    <w:rsid w:val="00241516"/>
    <w:rsid w:val="0024251B"/>
    <w:rsid w:val="002432EA"/>
    <w:rsid w:val="002432F6"/>
    <w:rsid w:val="0024350F"/>
    <w:rsid w:val="0024562C"/>
    <w:rsid w:val="0024576A"/>
    <w:rsid w:val="002463DE"/>
    <w:rsid w:val="00251025"/>
    <w:rsid w:val="00251327"/>
    <w:rsid w:val="002518ED"/>
    <w:rsid w:val="002550EB"/>
    <w:rsid w:val="0025609E"/>
    <w:rsid w:val="0025680E"/>
    <w:rsid w:val="002608BD"/>
    <w:rsid w:val="00260BF5"/>
    <w:rsid w:val="00261482"/>
    <w:rsid w:val="0026403F"/>
    <w:rsid w:val="00264369"/>
    <w:rsid w:val="00264612"/>
    <w:rsid w:val="00264C0A"/>
    <w:rsid w:val="002653BA"/>
    <w:rsid w:val="002654AB"/>
    <w:rsid w:val="0026703A"/>
    <w:rsid w:val="00267293"/>
    <w:rsid w:val="00270B1B"/>
    <w:rsid w:val="0027220A"/>
    <w:rsid w:val="002728DD"/>
    <w:rsid w:val="00272D5E"/>
    <w:rsid w:val="00273457"/>
    <w:rsid w:val="00273B33"/>
    <w:rsid w:val="002745A0"/>
    <w:rsid w:val="00274831"/>
    <w:rsid w:val="00274C8A"/>
    <w:rsid w:val="00275CBA"/>
    <w:rsid w:val="00275DAB"/>
    <w:rsid w:val="0027689B"/>
    <w:rsid w:val="00276E93"/>
    <w:rsid w:val="002805A6"/>
    <w:rsid w:val="00281254"/>
    <w:rsid w:val="00281DC6"/>
    <w:rsid w:val="002825DF"/>
    <w:rsid w:val="002844F5"/>
    <w:rsid w:val="00284AB9"/>
    <w:rsid w:val="00284C69"/>
    <w:rsid w:val="0028571E"/>
    <w:rsid w:val="00286270"/>
    <w:rsid w:val="00290832"/>
    <w:rsid w:val="002912A4"/>
    <w:rsid w:val="00296239"/>
    <w:rsid w:val="002A0429"/>
    <w:rsid w:val="002A081A"/>
    <w:rsid w:val="002A08CF"/>
    <w:rsid w:val="002A1AFF"/>
    <w:rsid w:val="002A3838"/>
    <w:rsid w:val="002A3880"/>
    <w:rsid w:val="002A4182"/>
    <w:rsid w:val="002A4A0F"/>
    <w:rsid w:val="002A5904"/>
    <w:rsid w:val="002A5F70"/>
    <w:rsid w:val="002A61AF"/>
    <w:rsid w:val="002B06DE"/>
    <w:rsid w:val="002B0BD0"/>
    <w:rsid w:val="002B3FE2"/>
    <w:rsid w:val="002B582F"/>
    <w:rsid w:val="002B6336"/>
    <w:rsid w:val="002B6A84"/>
    <w:rsid w:val="002B72B7"/>
    <w:rsid w:val="002B757E"/>
    <w:rsid w:val="002C0E32"/>
    <w:rsid w:val="002C1E05"/>
    <w:rsid w:val="002C29EF"/>
    <w:rsid w:val="002C3F11"/>
    <w:rsid w:val="002C4DF2"/>
    <w:rsid w:val="002C5947"/>
    <w:rsid w:val="002C6743"/>
    <w:rsid w:val="002C7E3E"/>
    <w:rsid w:val="002D2897"/>
    <w:rsid w:val="002D4DBB"/>
    <w:rsid w:val="002D5A54"/>
    <w:rsid w:val="002D5F7C"/>
    <w:rsid w:val="002D684E"/>
    <w:rsid w:val="002E1F9B"/>
    <w:rsid w:val="002E217B"/>
    <w:rsid w:val="002E3B54"/>
    <w:rsid w:val="002E5239"/>
    <w:rsid w:val="002E6A40"/>
    <w:rsid w:val="002E76AD"/>
    <w:rsid w:val="002F00FA"/>
    <w:rsid w:val="002F1733"/>
    <w:rsid w:val="002F2B17"/>
    <w:rsid w:val="002F3C19"/>
    <w:rsid w:val="002F4D98"/>
    <w:rsid w:val="002F5CA2"/>
    <w:rsid w:val="0030131F"/>
    <w:rsid w:val="0030136E"/>
    <w:rsid w:val="003023E6"/>
    <w:rsid w:val="00302806"/>
    <w:rsid w:val="003038D7"/>
    <w:rsid w:val="00304102"/>
    <w:rsid w:val="00304A61"/>
    <w:rsid w:val="003062F7"/>
    <w:rsid w:val="0030742A"/>
    <w:rsid w:val="003119F0"/>
    <w:rsid w:val="00311BED"/>
    <w:rsid w:val="00311EBF"/>
    <w:rsid w:val="0031223C"/>
    <w:rsid w:val="00312AB0"/>
    <w:rsid w:val="00315640"/>
    <w:rsid w:val="00315CFA"/>
    <w:rsid w:val="003207D6"/>
    <w:rsid w:val="0032306B"/>
    <w:rsid w:val="003239DD"/>
    <w:rsid w:val="003243BC"/>
    <w:rsid w:val="0032579B"/>
    <w:rsid w:val="0032669A"/>
    <w:rsid w:val="00331DEF"/>
    <w:rsid w:val="003328EE"/>
    <w:rsid w:val="00333023"/>
    <w:rsid w:val="00335314"/>
    <w:rsid w:val="00335934"/>
    <w:rsid w:val="00335D43"/>
    <w:rsid w:val="00337175"/>
    <w:rsid w:val="003419DA"/>
    <w:rsid w:val="00341CAD"/>
    <w:rsid w:val="00342949"/>
    <w:rsid w:val="003429FA"/>
    <w:rsid w:val="00344A95"/>
    <w:rsid w:val="0034525E"/>
    <w:rsid w:val="003472B0"/>
    <w:rsid w:val="00350B1F"/>
    <w:rsid w:val="00351E5A"/>
    <w:rsid w:val="00352326"/>
    <w:rsid w:val="003551FF"/>
    <w:rsid w:val="003552C6"/>
    <w:rsid w:val="00355E8D"/>
    <w:rsid w:val="00357AEF"/>
    <w:rsid w:val="00357D42"/>
    <w:rsid w:val="00360C8E"/>
    <w:rsid w:val="00360E1A"/>
    <w:rsid w:val="00360FD5"/>
    <w:rsid w:val="003612B1"/>
    <w:rsid w:val="00362BB5"/>
    <w:rsid w:val="0036344C"/>
    <w:rsid w:val="00363CC2"/>
    <w:rsid w:val="003641AF"/>
    <w:rsid w:val="00365077"/>
    <w:rsid w:val="00366123"/>
    <w:rsid w:val="0036649A"/>
    <w:rsid w:val="00366F11"/>
    <w:rsid w:val="00367B45"/>
    <w:rsid w:val="00370160"/>
    <w:rsid w:val="00370CB9"/>
    <w:rsid w:val="00372B10"/>
    <w:rsid w:val="00373A23"/>
    <w:rsid w:val="0037527A"/>
    <w:rsid w:val="00375C5F"/>
    <w:rsid w:val="00376A30"/>
    <w:rsid w:val="003814F8"/>
    <w:rsid w:val="00381B09"/>
    <w:rsid w:val="00383840"/>
    <w:rsid w:val="003844B9"/>
    <w:rsid w:val="00385407"/>
    <w:rsid w:val="003865EA"/>
    <w:rsid w:val="003873F9"/>
    <w:rsid w:val="003907CC"/>
    <w:rsid w:val="00390B46"/>
    <w:rsid w:val="003912C1"/>
    <w:rsid w:val="0039143D"/>
    <w:rsid w:val="003918E0"/>
    <w:rsid w:val="00393493"/>
    <w:rsid w:val="003949B1"/>
    <w:rsid w:val="0039500C"/>
    <w:rsid w:val="00395ED2"/>
    <w:rsid w:val="00397CE1"/>
    <w:rsid w:val="003A0C05"/>
    <w:rsid w:val="003A2517"/>
    <w:rsid w:val="003A4CDC"/>
    <w:rsid w:val="003A5E9A"/>
    <w:rsid w:val="003A6022"/>
    <w:rsid w:val="003B091F"/>
    <w:rsid w:val="003B0A1A"/>
    <w:rsid w:val="003B0BEE"/>
    <w:rsid w:val="003B19B6"/>
    <w:rsid w:val="003B28D1"/>
    <w:rsid w:val="003B2B5A"/>
    <w:rsid w:val="003B3074"/>
    <w:rsid w:val="003B6AA5"/>
    <w:rsid w:val="003B6BE9"/>
    <w:rsid w:val="003B6BF5"/>
    <w:rsid w:val="003B784C"/>
    <w:rsid w:val="003B7BD0"/>
    <w:rsid w:val="003C0023"/>
    <w:rsid w:val="003C0587"/>
    <w:rsid w:val="003C1E86"/>
    <w:rsid w:val="003C3346"/>
    <w:rsid w:val="003C4A77"/>
    <w:rsid w:val="003C4F3A"/>
    <w:rsid w:val="003C5A9F"/>
    <w:rsid w:val="003C7F49"/>
    <w:rsid w:val="003D1257"/>
    <w:rsid w:val="003D15D8"/>
    <w:rsid w:val="003D2AF5"/>
    <w:rsid w:val="003D3BE1"/>
    <w:rsid w:val="003D3C60"/>
    <w:rsid w:val="003D4F2E"/>
    <w:rsid w:val="003D50A0"/>
    <w:rsid w:val="003D5EC0"/>
    <w:rsid w:val="003D74B3"/>
    <w:rsid w:val="003E014A"/>
    <w:rsid w:val="003E0A18"/>
    <w:rsid w:val="003E1281"/>
    <w:rsid w:val="003E1C4E"/>
    <w:rsid w:val="003E1EAD"/>
    <w:rsid w:val="003E2278"/>
    <w:rsid w:val="003E3F56"/>
    <w:rsid w:val="003E61C0"/>
    <w:rsid w:val="003E6654"/>
    <w:rsid w:val="003F0899"/>
    <w:rsid w:val="003F1395"/>
    <w:rsid w:val="003F13D7"/>
    <w:rsid w:val="003F1C6A"/>
    <w:rsid w:val="003F22E5"/>
    <w:rsid w:val="003F27A2"/>
    <w:rsid w:val="003F3632"/>
    <w:rsid w:val="003F4214"/>
    <w:rsid w:val="003F4625"/>
    <w:rsid w:val="003F611B"/>
    <w:rsid w:val="003F64F1"/>
    <w:rsid w:val="003F7D86"/>
    <w:rsid w:val="0040090B"/>
    <w:rsid w:val="00400ED9"/>
    <w:rsid w:val="0040222E"/>
    <w:rsid w:val="004022BA"/>
    <w:rsid w:val="00402BFD"/>
    <w:rsid w:val="00402F58"/>
    <w:rsid w:val="00404582"/>
    <w:rsid w:val="00407D54"/>
    <w:rsid w:val="00407E31"/>
    <w:rsid w:val="00410F70"/>
    <w:rsid w:val="00412670"/>
    <w:rsid w:val="00412685"/>
    <w:rsid w:val="004141D4"/>
    <w:rsid w:val="00415D96"/>
    <w:rsid w:val="00416066"/>
    <w:rsid w:val="00416160"/>
    <w:rsid w:val="00416FC2"/>
    <w:rsid w:val="00417690"/>
    <w:rsid w:val="00422271"/>
    <w:rsid w:val="00422D49"/>
    <w:rsid w:val="004237CE"/>
    <w:rsid w:val="004241BC"/>
    <w:rsid w:val="00424DDC"/>
    <w:rsid w:val="004253F2"/>
    <w:rsid w:val="00425410"/>
    <w:rsid w:val="004261FC"/>
    <w:rsid w:val="0042718F"/>
    <w:rsid w:val="004279B0"/>
    <w:rsid w:val="004329D0"/>
    <w:rsid w:val="00433D13"/>
    <w:rsid w:val="00435B6E"/>
    <w:rsid w:val="004378CE"/>
    <w:rsid w:val="004379C3"/>
    <w:rsid w:val="00437BEE"/>
    <w:rsid w:val="00444528"/>
    <w:rsid w:val="004461DC"/>
    <w:rsid w:val="00447EDD"/>
    <w:rsid w:val="00451472"/>
    <w:rsid w:val="00451BE5"/>
    <w:rsid w:val="00454056"/>
    <w:rsid w:val="00454A5E"/>
    <w:rsid w:val="00455550"/>
    <w:rsid w:val="004561DC"/>
    <w:rsid w:val="00457C53"/>
    <w:rsid w:val="00460B14"/>
    <w:rsid w:val="00461737"/>
    <w:rsid w:val="004617A8"/>
    <w:rsid w:val="0046255B"/>
    <w:rsid w:val="00462D25"/>
    <w:rsid w:val="004630BA"/>
    <w:rsid w:val="0046721D"/>
    <w:rsid w:val="00467D20"/>
    <w:rsid w:val="0047052B"/>
    <w:rsid w:val="0047158C"/>
    <w:rsid w:val="004725AB"/>
    <w:rsid w:val="00473B0E"/>
    <w:rsid w:val="00480CEC"/>
    <w:rsid w:val="004823BB"/>
    <w:rsid w:val="00482794"/>
    <w:rsid w:val="00482C06"/>
    <w:rsid w:val="00485401"/>
    <w:rsid w:val="0048720B"/>
    <w:rsid w:val="004918CE"/>
    <w:rsid w:val="004921CA"/>
    <w:rsid w:val="00495F7C"/>
    <w:rsid w:val="00495F9A"/>
    <w:rsid w:val="004A07A1"/>
    <w:rsid w:val="004A2046"/>
    <w:rsid w:val="004A2302"/>
    <w:rsid w:val="004A297F"/>
    <w:rsid w:val="004A3C71"/>
    <w:rsid w:val="004A5738"/>
    <w:rsid w:val="004A5B6B"/>
    <w:rsid w:val="004A6294"/>
    <w:rsid w:val="004A7E4D"/>
    <w:rsid w:val="004B17CF"/>
    <w:rsid w:val="004B2AA7"/>
    <w:rsid w:val="004B300D"/>
    <w:rsid w:val="004B38B6"/>
    <w:rsid w:val="004B3B05"/>
    <w:rsid w:val="004B4ECF"/>
    <w:rsid w:val="004B576B"/>
    <w:rsid w:val="004B5E10"/>
    <w:rsid w:val="004B6487"/>
    <w:rsid w:val="004B731B"/>
    <w:rsid w:val="004C1860"/>
    <w:rsid w:val="004C55BA"/>
    <w:rsid w:val="004C7B10"/>
    <w:rsid w:val="004D0425"/>
    <w:rsid w:val="004D360E"/>
    <w:rsid w:val="004D3FCF"/>
    <w:rsid w:val="004D40AC"/>
    <w:rsid w:val="004D40DF"/>
    <w:rsid w:val="004D46F0"/>
    <w:rsid w:val="004D4A4D"/>
    <w:rsid w:val="004D5F14"/>
    <w:rsid w:val="004D6695"/>
    <w:rsid w:val="004D7BE8"/>
    <w:rsid w:val="004E1321"/>
    <w:rsid w:val="004E18CD"/>
    <w:rsid w:val="004E3027"/>
    <w:rsid w:val="004E4088"/>
    <w:rsid w:val="004E40DF"/>
    <w:rsid w:val="004F1414"/>
    <w:rsid w:val="004F3021"/>
    <w:rsid w:val="004F35B2"/>
    <w:rsid w:val="004F7933"/>
    <w:rsid w:val="00500ABE"/>
    <w:rsid w:val="0050162B"/>
    <w:rsid w:val="00502329"/>
    <w:rsid w:val="00502C74"/>
    <w:rsid w:val="0050475F"/>
    <w:rsid w:val="0050486C"/>
    <w:rsid w:val="00504DB2"/>
    <w:rsid w:val="00505D47"/>
    <w:rsid w:val="005064E0"/>
    <w:rsid w:val="00506C46"/>
    <w:rsid w:val="005076EF"/>
    <w:rsid w:val="00511097"/>
    <w:rsid w:val="00512F05"/>
    <w:rsid w:val="00513087"/>
    <w:rsid w:val="005132E7"/>
    <w:rsid w:val="00517E9B"/>
    <w:rsid w:val="00521A5F"/>
    <w:rsid w:val="00521F6E"/>
    <w:rsid w:val="0052303C"/>
    <w:rsid w:val="005238FE"/>
    <w:rsid w:val="00524BDD"/>
    <w:rsid w:val="00527CD1"/>
    <w:rsid w:val="00530B02"/>
    <w:rsid w:val="00530BF6"/>
    <w:rsid w:val="00531860"/>
    <w:rsid w:val="0053194C"/>
    <w:rsid w:val="00531F81"/>
    <w:rsid w:val="00533D74"/>
    <w:rsid w:val="005341BA"/>
    <w:rsid w:val="00534C3D"/>
    <w:rsid w:val="00535A36"/>
    <w:rsid w:val="0053683C"/>
    <w:rsid w:val="00537683"/>
    <w:rsid w:val="00540526"/>
    <w:rsid w:val="00540A5A"/>
    <w:rsid w:val="00541557"/>
    <w:rsid w:val="00541B9F"/>
    <w:rsid w:val="005420FE"/>
    <w:rsid w:val="00543466"/>
    <w:rsid w:val="005434D7"/>
    <w:rsid w:val="00543906"/>
    <w:rsid w:val="00543E0C"/>
    <w:rsid w:val="00543F07"/>
    <w:rsid w:val="0054407C"/>
    <w:rsid w:val="00544307"/>
    <w:rsid w:val="00544796"/>
    <w:rsid w:val="0054507E"/>
    <w:rsid w:val="0054631D"/>
    <w:rsid w:val="00546E00"/>
    <w:rsid w:val="00546F23"/>
    <w:rsid w:val="005519DD"/>
    <w:rsid w:val="00552DA1"/>
    <w:rsid w:val="0055324D"/>
    <w:rsid w:val="00553F32"/>
    <w:rsid w:val="00554BC7"/>
    <w:rsid w:val="00554F58"/>
    <w:rsid w:val="005551EB"/>
    <w:rsid w:val="00555E15"/>
    <w:rsid w:val="00557B0F"/>
    <w:rsid w:val="00560687"/>
    <w:rsid w:val="005610BA"/>
    <w:rsid w:val="00561ECC"/>
    <w:rsid w:val="0056338F"/>
    <w:rsid w:val="00565395"/>
    <w:rsid w:val="00566609"/>
    <w:rsid w:val="00567474"/>
    <w:rsid w:val="005707B6"/>
    <w:rsid w:val="005707BC"/>
    <w:rsid w:val="00570EF3"/>
    <w:rsid w:val="00570F56"/>
    <w:rsid w:val="00572C54"/>
    <w:rsid w:val="00574072"/>
    <w:rsid w:val="005760B3"/>
    <w:rsid w:val="00577E8A"/>
    <w:rsid w:val="0058119D"/>
    <w:rsid w:val="005811EA"/>
    <w:rsid w:val="00581DEB"/>
    <w:rsid w:val="0058571B"/>
    <w:rsid w:val="00590BF7"/>
    <w:rsid w:val="00590C5D"/>
    <w:rsid w:val="005919A7"/>
    <w:rsid w:val="00592764"/>
    <w:rsid w:val="00593509"/>
    <w:rsid w:val="0059481C"/>
    <w:rsid w:val="00594BA3"/>
    <w:rsid w:val="005957F2"/>
    <w:rsid w:val="005962F9"/>
    <w:rsid w:val="0059671A"/>
    <w:rsid w:val="005972B7"/>
    <w:rsid w:val="005A22D5"/>
    <w:rsid w:val="005A49DB"/>
    <w:rsid w:val="005B0EE6"/>
    <w:rsid w:val="005B2033"/>
    <w:rsid w:val="005B23C4"/>
    <w:rsid w:val="005B2695"/>
    <w:rsid w:val="005B2DEE"/>
    <w:rsid w:val="005B3232"/>
    <w:rsid w:val="005B4644"/>
    <w:rsid w:val="005B5A26"/>
    <w:rsid w:val="005B6077"/>
    <w:rsid w:val="005B7079"/>
    <w:rsid w:val="005C00B8"/>
    <w:rsid w:val="005C116C"/>
    <w:rsid w:val="005C3910"/>
    <w:rsid w:val="005C6215"/>
    <w:rsid w:val="005C6631"/>
    <w:rsid w:val="005D00A4"/>
    <w:rsid w:val="005D23C5"/>
    <w:rsid w:val="005D2B8B"/>
    <w:rsid w:val="005D3A77"/>
    <w:rsid w:val="005D3C34"/>
    <w:rsid w:val="005D4BE1"/>
    <w:rsid w:val="005D4D50"/>
    <w:rsid w:val="005D4F10"/>
    <w:rsid w:val="005D63FB"/>
    <w:rsid w:val="005D654A"/>
    <w:rsid w:val="005D6629"/>
    <w:rsid w:val="005D66B7"/>
    <w:rsid w:val="005D7247"/>
    <w:rsid w:val="005D735E"/>
    <w:rsid w:val="005D7B37"/>
    <w:rsid w:val="005D7DF2"/>
    <w:rsid w:val="005D7EEA"/>
    <w:rsid w:val="005E057B"/>
    <w:rsid w:val="005E138E"/>
    <w:rsid w:val="005E2B15"/>
    <w:rsid w:val="005E3B6E"/>
    <w:rsid w:val="005E654F"/>
    <w:rsid w:val="005E6C53"/>
    <w:rsid w:val="005E7933"/>
    <w:rsid w:val="005E7B32"/>
    <w:rsid w:val="005E7C10"/>
    <w:rsid w:val="005F031C"/>
    <w:rsid w:val="005F0B7F"/>
    <w:rsid w:val="005F1323"/>
    <w:rsid w:val="005F1589"/>
    <w:rsid w:val="005F1ECB"/>
    <w:rsid w:val="005F237F"/>
    <w:rsid w:val="005F250D"/>
    <w:rsid w:val="005F2FA3"/>
    <w:rsid w:val="005F3E4B"/>
    <w:rsid w:val="005F42E8"/>
    <w:rsid w:val="005F59BB"/>
    <w:rsid w:val="005F6748"/>
    <w:rsid w:val="005F6C0D"/>
    <w:rsid w:val="005F6C82"/>
    <w:rsid w:val="00601409"/>
    <w:rsid w:val="00601CBC"/>
    <w:rsid w:val="00602619"/>
    <w:rsid w:val="0060273D"/>
    <w:rsid w:val="00604621"/>
    <w:rsid w:val="006046ED"/>
    <w:rsid w:val="006048E8"/>
    <w:rsid w:val="00606433"/>
    <w:rsid w:val="00606942"/>
    <w:rsid w:val="0060707B"/>
    <w:rsid w:val="006077A9"/>
    <w:rsid w:val="0061067C"/>
    <w:rsid w:val="0061149D"/>
    <w:rsid w:val="006118EB"/>
    <w:rsid w:val="00611A57"/>
    <w:rsid w:val="00611C42"/>
    <w:rsid w:val="00613271"/>
    <w:rsid w:val="00616FC1"/>
    <w:rsid w:val="00617808"/>
    <w:rsid w:val="0062115B"/>
    <w:rsid w:val="00621D90"/>
    <w:rsid w:val="006222BF"/>
    <w:rsid w:val="006228A2"/>
    <w:rsid w:val="006259F8"/>
    <w:rsid w:val="00625F84"/>
    <w:rsid w:val="00627499"/>
    <w:rsid w:val="0062752E"/>
    <w:rsid w:val="006307DA"/>
    <w:rsid w:val="00630996"/>
    <w:rsid w:val="00630C80"/>
    <w:rsid w:val="00630F31"/>
    <w:rsid w:val="00631E5F"/>
    <w:rsid w:val="006337D1"/>
    <w:rsid w:val="006354CE"/>
    <w:rsid w:val="00635815"/>
    <w:rsid w:val="00637981"/>
    <w:rsid w:val="00640998"/>
    <w:rsid w:val="006451FA"/>
    <w:rsid w:val="0064604D"/>
    <w:rsid w:val="00646254"/>
    <w:rsid w:val="00647E69"/>
    <w:rsid w:val="00650815"/>
    <w:rsid w:val="00650C81"/>
    <w:rsid w:val="00651A3E"/>
    <w:rsid w:val="00653648"/>
    <w:rsid w:val="00655A42"/>
    <w:rsid w:val="006563D4"/>
    <w:rsid w:val="006567CA"/>
    <w:rsid w:val="00660340"/>
    <w:rsid w:val="006605E7"/>
    <w:rsid w:val="00660C9C"/>
    <w:rsid w:val="0066218B"/>
    <w:rsid w:val="00662C95"/>
    <w:rsid w:val="00663942"/>
    <w:rsid w:val="00666544"/>
    <w:rsid w:val="00670FE3"/>
    <w:rsid w:val="00674E19"/>
    <w:rsid w:val="00675F61"/>
    <w:rsid w:val="00676AA0"/>
    <w:rsid w:val="00677342"/>
    <w:rsid w:val="006832B1"/>
    <w:rsid w:val="006833BF"/>
    <w:rsid w:val="00683525"/>
    <w:rsid w:val="00683625"/>
    <w:rsid w:val="00683A91"/>
    <w:rsid w:val="006841C0"/>
    <w:rsid w:val="00684471"/>
    <w:rsid w:val="00684A66"/>
    <w:rsid w:val="00685C6C"/>
    <w:rsid w:val="00687700"/>
    <w:rsid w:val="00687861"/>
    <w:rsid w:val="00690BD8"/>
    <w:rsid w:val="0069181A"/>
    <w:rsid w:val="00691A2E"/>
    <w:rsid w:val="00692353"/>
    <w:rsid w:val="00693467"/>
    <w:rsid w:val="006950D6"/>
    <w:rsid w:val="00696E5C"/>
    <w:rsid w:val="00696F93"/>
    <w:rsid w:val="006971D5"/>
    <w:rsid w:val="006974E8"/>
    <w:rsid w:val="006A2F2A"/>
    <w:rsid w:val="006A4266"/>
    <w:rsid w:val="006A49A5"/>
    <w:rsid w:val="006A6D8F"/>
    <w:rsid w:val="006A76DA"/>
    <w:rsid w:val="006B29E6"/>
    <w:rsid w:val="006B65A7"/>
    <w:rsid w:val="006B6AAB"/>
    <w:rsid w:val="006B6ED6"/>
    <w:rsid w:val="006C1223"/>
    <w:rsid w:val="006C2197"/>
    <w:rsid w:val="006C2D8D"/>
    <w:rsid w:val="006C438E"/>
    <w:rsid w:val="006C4628"/>
    <w:rsid w:val="006C4B06"/>
    <w:rsid w:val="006C4FDA"/>
    <w:rsid w:val="006C571C"/>
    <w:rsid w:val="006C658B"/>
    <w:rsid w:val="006D0642"/>
    <w:rsid w:val="006D091D"/>
    <w:rsid w:val="006D123A"/>
    <w:rsid w:val="006D2B78"/>
    <w:rsid w:val="006D3116"/>
    <w:rsid w:val="006D5911"/>
    <w:rsid w:val="006D5F2B"/>
    <w:rsid w:val="006D6AD8"/>
    <w:rsid w:val="006E36A0"/>
    <w:rsid w:val="006E3D81"/>
    <w:rsid w:val="006E47F0"/>
    <w:rsid w:val="006E4AEF"/>
    <w:rsid w:val="006E56D6"/>
    <w:rsid w:val="006E6EEB"/>
    <w:rsid w:val="006F1D35"/>
    <w:rsid w:val="006F2092"/>
    <w:rsid w:val="006F20E2"/>
    <w:rsid w:val="006F313B"/>
    <w:rsid w:val="006F4D51"/>
    <w:rsid w:val="006F70C0"/>
    <w:rsid w:val="007016D1"/>
    <w:rsid w:val="00702FD3"/>
    <w:rsid w:val="00703AEE"/>
    <w:rsid w:val="00705B8C"/>
    <w:rsid w:val="00707B1A"/>
    <w:rsid w:val="00707D81"/>
    <w:rsid w:val="007105F5"/>
    <w:rsid w:val="00710782"/>
    <w:rsid w:val="00710E86"/>
    <w:rsid w:val="00710F91"/>
    <w:rsid w:val="0071147D"/>
    <w:rsid w:val="00711883"/>
    <w:rsid w:val="00712073"/>
    <w:rsid w:val="0071587F"/>
    <w:rsid w:val="007163EF"/>
    <w:rsid w:val="007172CE"/>
    <w:rsid w:val="00721900"/>
    <w:rsid w:val="0072243C"/>
    <w:rsid w:val="007234FD"/>
    <w:rsid w:val="007245FB"/>
    <w:rsid w:val="007258E7"/>
    <w:rsid w:val="00726185"/>
    <w:rsid w:val="007265E0"/>
    <w:rsid w:val="00730BE6"/>
    <w:rsid w:val="00730CED"/>
    <w:rsid w:val="00730DF9"/>
    <w:rsid w:val="007316F7"/>
    <w:rsid w:val="007318B5"/>
    <w:rsid w:val="0073251B"/>
    <w:rsid w:val="00733768"/>
    <w:rsid w:val="007340F8"/>
    <w:rsid w:val="00734558"/>
    <w:rsid w:val="00734D94"/>
    <w:rsid w:val="007359E1"/>
    <w:rsid w:val="007361FB"/>
    <w:rsid w:val="0074360B"/>
    <w:rsid w:val="00746FA9"/>
    <w:rsid w:val="00747F81"/>
    <w:rsid w:val="007508CA"/>
    <w:rsid w:val="007543AB"/>
    <w:rsid w:val="00754CDA"/>
    <w:rsid w:val="00755888"/>
    <w:rsid w:val="00756D4C"/>
    <w:rsid w:val="0076042C"/>
    <w:rsid w:val="00760ED6"/>
    <w:rsid w:val="00761450"/>
    <w:rsid w:val="00764008"/>
    <w:rsid w:val="007653C5"/>
    <w:rsid w:val="00765CD3"/>
    <w:rsid w:val="00766F5D"/>
    <w:rsid w:val="00770D34"/>
    <w:rsid w:val="0077110E"/>
    <w:rsid w:val="00771494"/>
    <w:rsid w:val="0077197A"/>
    <w:rsid w:val="007745CB"/>
    <w:rsid w:val="0077472E"/>
    <w:rsid w:val="007757B6"/>
    <w:rsid w:val="007776FC"/>
    <w:rsid w:val="00781609"/>
    <w:rsid w:val="0078244B"/>
    <w:rsid w:val="00787B31"/>
    <w:rsid w:val="0079124B"/>
    <w:rsid w:val="00792B99"/>
    <w:rsid w:val="00794478"/>
    <w:rsid w:val="00795AC8"/>
    <w:rsid w:val="00795B06"/>
    <w:rsid w:val="00796123"/>
    <w:rsid w:val="0079695B"/>
    <w:rsid w:val="007A0143"/>
    <w:rsid w:val="007A0367"/>
    <w:rsid w:val="007A0397"/>
    <w:rsid w:val="007A0E95"/>
    <w:rsid w:val="007A516E"/>
    <w:rsid w:val="007A59BB"/>
    <w:rsid w:val="007A63B2"/>
    <w:rsid w:val="007A7B09"/>
    <w:rsid w:val="007B04D4"/>
    <w:rsid w:val="007B121D"/>
    <w:rsid w:val="007B251A"/>
    <w:rsid w:val="007B37A1"/>
    <w:rsid w:val="007B7698"/>
    <w:rsid w:val="007C0125"/>
    <w:rsid w:val="007C03F9"/>
    <w:rsid w:val="007C28AC"/>
    <w:rsid w:val="007C3894"/>
    <w:rsid w:val="007C3A25"/>
    <w:rsid w:val="007C3BCB"/>
    <w:rsid w:val="007C63F7"/>
    <w:rsid w:val="007C763F"/>
    <w:rsid w:val="007C7DA5"/>
    <w:rsid w:val="007C7FF9"/>
    <w:rsid w:val="007D0942"/>
    <w:rsid w:val="007D179C"/>
    <w:rsid w:val="007D4E5A"/>
    <w:rsid w:val="007D6043"/>
    <w:rsid w:val="007D62DC"/>
    <w:rsid w:val="007D6831"/>
    <w:rsid w:val="007D6BD9"/>
    <w:rsid w:val="007D6E96"/>
    <w:rsid w:val="007D770E"/>
    <w:rsid w:val="007E0376"/>
    <w:rsid w:val="007E0452"/>
    <w:rsid w:val="007E0C49"/>
    <w:rsid w:val="007E1BE4"/>
    <w:rsid w:val="007E1C9E"/>
    <w:rsid w:val="007E1E2D"/>
    <w:rsid w:val="007E26FB"/>
    <w:rsid w:val="007E2A9C"/>
    <w:rsid w:val="007E2F79"/>
    <w:rsid w:val="007E3C42"/>
    <w:rsid w:val="007E5D63"/>
    <w:rsid w:val="007E617A"/>
    <w:rsid w:val="007E707E"/>
    <w:rsid w:val="007F2836"/>
    <w:rsid w:val="007F4935"/>
    <w:rsid w:val="007F6655"/>
    <w:rsid w:val="007F79A3"/>
    <w:rsid w:val="00802D15"/>
    <w:rsid w:val="00803FBB"/>
    <w:rsid w:val="0080518C"/>
    <w:rsid w:val="008054E1"/>
    <w:rsid w:val="008074DB"/>
    <w:rsid w:val="0081037C"/>
    <w:rsid w:val="00810686"/>
    <w:rsid w:val="008109FF"/>
    <w:rsid w:val="0081369D"/>
    <w:rsid w:val="008137B4"/>
    <w:rsid w:val="008140BF"/>
    <w:rsid w:val="008169C5"/>
    <w:rsid w:val="00816F54"/>
    <w:rsid w:val="00817B96"/>
    <w:rsid w:val="00820F24"/>
    <w:rsid w:val="008210C0"/>
    <w:rsid w:val="00821B9E"/>
    <w:rsid w:val="0082247B"/>
    <w:rsid w:val="00823B92"/>
    <w:rsid w:val="008277B3"/>
    <w:rsid w:val="00827C7A"/>
    <w:rsid w:val="0083309E"/>
    <w:rsid w:val="00835143"/>
    <w:rsid w:val="008355DE"/>
    <w:rsid w:val="00836025"/>
    <w:rsid w:val="00837051"/>
    <w:rsid w:val="00840007"/>
    <w:rsid w:val="00842D4F"/>
    <w:rsid w:val="00847856"/>
    <w:rsid w:val="00853200"/>
    <w:rsid w:val="008554A0"/>
    <w:rsid w:val="008558E7"/>
    <w:rsid w:val="008558EC"/>
    <w:rsid w:val="00856204"/>
    <w:rsid w:val="00856915"/>
    <w:rsid w:val="00856C2D"/>
    <w:rsid w:val="0085777C"/>
    <w:rsid w:val="008609CC"/>
    <w:rsid w:val="00860AA8"/>
    <w:rsid w:val="00861FA9"/>
    <w:rsid w:val="00864398"/>
    <w:rsid w:val="00866260"/>
    <w:rsid w:val="00866E60"/>
    <w:rsid w:val="00867C07"/>
    <w:rsid w:val="008700B8"/>
    <w:rsid w:val="0087035A"/>
    <w:rsid w:val="008724C8"/>
    <w:rsid w:val="0087496C"/>
    <w:rsid w:val="00875225"/>
    <w:rsid w:val="00876F1F"/>
    <w:rsid w:val="00880523"/>
    <w:rsid w:val="00880A9C"/>
    <w:rsid w:val="00881997"/>
    <w:rsid w:val="00882147"/>
    <w:rsid w:val="00882437"/>
    <w:rsid w:val="0088419A"/>
    <w:rsid w:val="008844D3"/>
    <w:rsid w:val="0088486A"/>
    <w:rsid w:val="00885496"/>
    <w:rsid w:val="00885881"/>
    <w:rsid w:val="008872F0"/>
    <w:rsid w:val="00890463"/>
    <w:rsid w:val="008921DD"/>
    <w:rsid w:val="0089289E"/>
    <w:rsid w:val="00893917"/>
    <w:rsid w:val="00893DF0"/>
    <w:rsid w:val="00896A3D"/>
    <w:rsid w:val="008A0F70"/>
    <w:rsid w:val="008A15DC"/>
    <w:rsid w:val="008A1C62"/>
    <w:rsid w:val="008A2014"/>
    <w:rsid w:val="008A2CF4"/>
    <w:rsid w:val="008A3168"/>
    <w:rsid w:val="008A7D12"/>
    <w:rsid w:val="008B09EA"/>
    <w:rsid w:val="008B0E1D"/>
    <w:rsid w:val="008B15C5"/>
    <w:rsid w:val="008B2B43"/>
    <w:rsid w:val="008B40CC"/>
    <w:rsid w:val="008B465B"/>
    <w:rsid w:val="008B52ED"/>
    <w:rsid w:val="008B5487"/>
    <w:rsid w:val="008B6E61"/>
    <w:rsid w:val="008B779A"/>
    <w:rsid w:val="008B7E8B"/>
    <w:rsid w:val="008C09EC"/>
    <w:rsid w:val="008C204F"/>
    <w:rsid w:val="008C21C2"/>
    <w:rsid w:val="008C4B09"/>
    <w:rsid w:val="008C5D81"/>
    <w:rsid w:val="008C7058"/>
    <w:rsid w:val="008C7F43"/>
    <w:rsid w:val="008D14B9"/>
    <w:rsid w:val="008D5B92"/>
    <w:rsid w:val="008D6101"/>
    <w:rsid w:val="008D62FF"/>
    <w:rsid w:val="008D64AE"/>
    <w:rsid w:val="008D73BD"/>
    <w:rsid w:val="008D7565"/>
    <w:rsid w:val="008E1B12"/>
    <w:rsid w:val="008E1DA4"/>
    <w:rsid w:val="008E2DB1"/>
    <w:rsid w:val="008E4A54"/>
    <w:rsid w:val="008E4C42"/>
    <w:rsid w:val="008E5564"/>
    <w:rsid w:val="008E599D"/>
    <w:rsid w:val="008E5AEA"/>
    <w:rsid w:val="008E72C0"/>
    <w:rsid w:val="008F0771"/>
    <w:rsid w:val="008F07B8"/>
    <w:rsid w:val="008F09D6"/>
    <w:rsid w:val="008F1BC2"/>
    <w:rsid w:val="008F1F56"/>
    <w:rsid w:val="008F3391"/>
    <w:rsid w:val="008F57A1"/>
    <w:rsid w:val="008F5EA3"/>
    <w:rsid w:val="008F6CBB"/>
    <w:rsid w:val="008F7990"/>
    <w:rsid w:val="008F7AA6"/>
    <w:rsid w:val="0090160C"/>
    <w:rsid w:val="009042AB"/>
    <w:rsid w:val="00904FB6"/>
    <w:rsid w:val="00905ADF"/>
    <w:rsid w:val="00907515"/>
    <w:rsid w:val="0090756F"/>
    <w:rsid w:val="00910A84"/>
    <w:rsid w:val="00913267"/>
    <w:rsid w:val="009132EF"/>
    <w:rsid w:val="009133B5"/>
    <w:rsid w:val="00915735"/>
    <w:rsid w:val="00915BCB"/>
    <w:rsid w:val="00915CFE"/>
    <w:rsid w:val="00916E90"/>
    <w:rsid w:val="009171F5"/>
    <w:rsid w:val="009209AA"/>
    <w:rsid w:val="00920E9F"/>
    <w:rsid w:val="00921214"/>
    <w:rsid w:val="00921B17"/>
    <w:rsid w:val="00925397"/>
    <w:rsid w:val="00926F84"/>
    <w:rsid w:val="0092779E"/>
    <w:rsid w:val="00930DB3"/>
    <w:rsid w:val="00931890"/>
    <w:rsid w:val="0093375E"/>
    <w:rsid w:val="00934E92"/>
    <w:rsid w:val="0093562E"/>
    <w:rsid w:val="0093638F"/>
    <w:rsid w:val="00936664"/>
    <w:rsid w:val="00940B1A"/>
    <w:rsid w:val="0094204A"/>
    <w:rsid w:val="00942655"/>
    <w:rsid w:val="00943788"/>
    <w:rsid w:val="0094429F"/>
    <w:rsid w:val="0094453C"/>
    <w:rsid w:val="00946E4F"/>
    <w:rsid w:val="00950A6C"/>
    <w:rsid w:val="009512E1"/>
    <w:rsid w:val="00952C72"/>
    <w:rsid w:val="009548DA"/>
    <w:rsid w:val="009552DD"/>
    <w:rsid w:val="0095656A"/>
    <w:rsid w:val="009605DD"/>
    <w:rsid w:val="009627A5"/>
    <w:rsid w:val="0096481A"/>
    <w:rsid w:val="00964AEB"/>
    <w:rsid w:val="00964B00"/>
    <w:rsid w:val="00964C67"/>
    <w:rsid w:val="009651EF"/>
    <w:rsid w:val="0096529C"/>
    <w:rsid w:val="00965926"/>
    <w:rsid w:val="00966546"/>
    <w:rsid w:val="00970598"/>
    <w:rsid w:val="00970712"/>
    <w:rsid w:val="009710D8"/>
    <w:rsid w:val="00971F9C"/>
    <w:rsid w:val="00973B6F"/>
    <w:rsid w:val="00973DFD"/>
    <w:rsid w:val="0097511C"/>
    <w:rsid w:val="009762D2"/>
    <w:rsid w:val="00976B8F"/>
    <w:rsid w:val="00976E37"/>
    <w:rsid w:val="0098050B"/>
    <w:rsid w:val="009813E1"/>
    <w:rsid w:val="00981F41"/>
    <w:rsid w:val="0098210F"/>
    <w:rsid w:val="009827AE"/>
    <w:rsid w:val="00983A4E"/>
    <w:rsid w:val="009847BF"/>
    <w:rsid w:val="009848A5"/>
    <w:rsid w:val="00986269"/>
    <w:rsid w:val="009868C9"/>
    <w:rsid w:val="00987D7D"/>
    <w:rsid w:val="00990923"/>
    <w:rsid w:val="0099125E"/>
    <w:rsid w:val="00991494"/>
    <w:rsid w:val="00993380"/>
    <w:rsid w:val="00993B0A"/>
    <w:rsid w:val="00995333"/>
    <w:rsid w:val="00995E94"/>
    <w:rsid w:val="009967CE"/>
    <w:rsid w:val="0099792E"/>
    <w:rsid w:val="009A2952"/>
    <w:rsid w:val="009A2DAF"/>
    <w:rsid w:val="009A38C3"/>
    <w:rsid w:val="009A463D"/>
    <w:rsid w:val="009A558B"/>
    <w:rsid w:val="009A5896"/>
    <w:rsid w:val="009A5DEC"/>
    <w:rsid w:val="009B27B2"/>
    <w:rsid w:val="009B3103"/>
    <w:rsid w:val="009B3E62"/>
    <w:rsid w:val="009B3F82"/>
    <w:rsid w:val="009B43F2"/>
    <w:rsid w:val="009B4541"/>
    <w:rsid w:val="009B4BD9"/>
    <w:rsid w:val="009C0406"/>
    <w:rsid w:val="009C07E9"/>
    <w:rsid w:val="009C0831"/>
    <w:rsid w:val="009C0B11"/>
    <w:rsid w:val="009C2148"/>
    <w:rsid w:val="009C23BC"/>
    <w:rsid w:val="009C3905"/>
    <w:rsid w:val="009C3CE2"/>
    <w:rsid w:val="009C4C7A"/>
    <w:rsid w:val="009C5E6F"/>
    <w:rsid w:val="009C69FB"/>
    <w:rsid w:val="009C716C"/>
    <w:rsid w:val="009C753D"/>
    <w:rsid w:val="009C77C1"/>
    <w:rsid w:val="009C7A31"/>
    <w:rsid w:val="009D055C"/>
    <w:rsid w:val="009D12D0"/>
    <w:rsid w:val="009D1DF1"/>
    <w:rsid w:val="009D3D1C"/>
    <w:rsid w:val="009D5278"/>
    <w:rsid w:val="009D5F23"/>
    <w:rsid w:val="009D6EF4"/>
    <w:rsid w:val="009E02A0"/>
    <w:rsid w:val="009E0DA8"/>
    <w:rsid w:val="009E23F3"/>
    <w:rsid w:val="009E2642"/>
    <w:rsid w:val="009E3615"/>
    <w:rsid w:val="009E3BC2"/>
    <w:rsid w:val="009E4181"/>
    <w:rsid w:val="009E41C7"/>
    <w:rsid w:val="009E4871"/>
    <w:rsid w:val="009E5C01"/>
    <w:rsid w:val="009E663F"/>
    <w:rsid w:val="009E696A"/>
    <w:rsid w:val="009E7F2D"/>
    <w:rsid w:val="009F0903"/>
    <w:rsid w:val="009F0F42"/>
    <w:rsid w:val="009F2B6C"/>
    <w:rsid w:val="009F3767"/>
    <w:rsid w:val="009F5855"/>
    <w:rsid w:val="009F64CF"/>
    <w:rsid w:val="009F754F"/>
    <w:rsid w:val="009F7B4A"/>
    <w:rsid w:val="00A00DFD"/>
    <w:rsid w:val="00A02E0A"/>
    <w:rsid w:val="00A02FE4"/>
    <w:rsid w:val="00A0396E"/>
    <w:rsid w:val="00A039C2"/>
    <w:rsid w:val="00A03BF4"/>
    <w:rsid w:val="00A04325"/>
    <w:rsid w:val="00A053AB"/>
    <w:rsid w:val="00A0684A"/>
    <w:rsid w:val="00A073ED"/>
    <w:rsid w:val="00A12CF2"/>
    <w:rsid w:val="00A1376F"/>
    <w:rsid w:val="00A13D79"/>
    <w:rsid w:val="00A1570C"/>
    <w:rsid w:val="00A16498"/>
    <w:rsid w:val="00A17614"/>
    <w:rsid w:val="00A17B00"/>
    <w:rsid w:val="00A2074B"/>
    <w:rsid w:val="00A20F1C"/>
    <w:rsid w:val="00A21324"/>
    <w:rsid w:val="00A22C4F"/>
    <w:rsid w:val="00A22E33"/>
    <w:rsid w:val="00A24054"/>
    <w:rsid w:val="00A255AE"/>
    <w:rsid w:val="00A26406"/>
    <w:rsid w:val="00A2645F"/>
    <w:rsid w:val="00A2683E"/>
    <w:rsid w:val="00A27AA7"/>
    <w:rsid w:val="00A27FBA"/>
    <w:rsid w:val="00A31BA2"/>
    <w:rsid w:val="00A33FE5"/>
    <w:rsid w:val="00A3444A"/>
    <w:rsid w:val="00A34524"/>
    <w:rsid w:val="00A345AE"/>
    <w:rsid w:val="00A34C95"/>
    <w:rsid w:val="00A35B32"/>
    <w:rsid w:val="00A36C53"/>
    <w:rsid w:val="00A37DCA"/>
    <w:rsid w:val="00A40865"/>
    <w:rsid w:val="00A41185"/>
    <w:rsid w:val="00A413AD"/>
    <w:rsid w:val="00A427CB"/>
    <w:rsid w:val="00A428C1"/>
    <w:rsid w:val="00A44282"/>
    <w:rsid w:val="00A45E91"/>
    <w:rsid w:val="00A50319"/>
    <w:rsid w:val="00A520D3"/>
    <w:rsid w:val="00A52961"/>
    <w:rsid w:val="00A52CBD"/>
    <w:rsid w:val="00A53893"/>
    <w:rsid w:val="00A54959"/>
    <w:rsid w:val="00A5552D"/>
    <w:rsid w:val="00A55542"/>
    <w:rsid w:val="00A561E1"/>
    <w:rsid w:val="00A5650D"/>
    <w:rsid w:val="00A56997"/>
    <w:rsid w:val="00A6115F"/>
    <w:rsid w:val="00A70483"/>
    <w:rsid w:val="00A714AE"/>
    <w:rsid w:val="00A714D5"/>
    <w:rsid w:val="00A71A90"/>
    <w:rsid w:val="00A74338"/>
    <w:rsid w:val="00A75E7E"/>
    <w:rsid w:val="00A771A1"/>
    <w:rsid w:val="00A8012B"/>
    <w:rsid w:val="00A8195E"/>
    <w:rsid w:val="00A868A2"/>
    <w:rsid w:val="00A91BE0"/>
    <w:rsid w:val="00A921EE"/>
    <w:rsid w:val="00A92251"/>
    <w:rsid w:val="00A9304A"/>
    <w:rsid w:val="00A97CFC"/>
    <w:rsid w:val="00AA49B6"/>
    <w:rsid w:val="00AA66BA"/>
    <w:rsid w:val="00AA7511"/>
    <w:rsid w:val="00AB0835"/>
    <w:rsid w:val="00AB190B"/>
    <w:rsid w:val="00AB1D71"/>
    <w:rsid w:val="00AB3652"/>
    <w:rsid w:val="00AB530D"/>
    <w:rsid w:val="00AC08E1"/>
    <w:rsid w:val="00AC133A"/>
    <w:rsid w:val="00AC2643"/>
    <w:rsid w:val="00AC320A"/>
    <w:rsid w:val="00AC4409"/>
    <w:rsid w:val="00AC651B"/>
    <w:rsid w:val="00AC762D"/>
    <w:rsid w:val="00AD0A3E"/>
    <w:rsid w:val="00AD2305"/>
    <w:rsid w:val="00AD2485"/>
    <w:rsid w:val="00AD3661"/>
    <w:rsid w:val="00AD47E9"/>
    <w:rsid w:val="00AD51C5"/>
    <w:rsid w:val="00AD5C07"/>
    <w:rsid w:val="00AD75C0"/>
    <w:rsid w:val="00AE022F"/>
    <w:rsid w:val="00AE046F"/>
    <w:rsid w:val="00AE0BBD"/>
    <w:rsid w:val="00AE5696"/>
    <w:rsid w:val="00AE6E82"/>
    <w:rsid w:val="00AE70C9"/>
    <w:rsid w:val="00AE7D1B"/>
    <w:rsid w:val="00AF1B81"/>
    <w:rsid w:val="00B00CD7"/>
    <w:rsid w:val="00B00CE2"/>
    <w:rsid w:val="00B00D7E"/>
    <w:rsid w:val="00B03EBA"/>
    <w:rsid w:val="00B048ED"/>
    <w:rsid w:val="00B05B10"/>
    <w:rsid w:val="00B10B2A"/>
    <w:rsid w:val="00B10BD3"/>
    <w:rsid w:val="00B12E1A"/>
    <w:rsid w:val="00B1521B"/>
    <w:rsid w:val="00B16262"/>
    <w:rsid w:val="00B17793"/>
    <w:rsid w:val="00B17906"/>
    <w:rsid w:val="00B202BD"/>
    <w:rsid w:val="00B20B85"/>
    <w:rsid w:val="00B20EE4"/>
    <w:rsid w:val="00B248E5"/>
    <w:rsid w:val="00B248FB"/>
    <w:rsid w:val="00B24D85"/>
    <w:rsid w:val="00B25936"/>
    <w:rsid w:val="00B26D6E"/>
    <w:rsid w:val="00B30358"/>
    <w:rsid w:val="00B305E7"/>
    <w:rsid w:val="00B30BDE"/>
    <w:rsid w:val="00B30E31"/>
    <w:rsid w:val="00B31536"/>
    <w:rsid w:val="00B32A1C"/>
    <w:rsid w:val="00B32BBA"/>
    <w:rsid w:val="00B32C11"/>
    <w:rsid w:val="00B41322"/>
    <w:rsid w:val="00B426C2"/>
    <w:rsid w:val="00B43DD3"/>
    <w:rsid w:val="00B45F0A"/>
    <w:rsid w:val="00B464FB"/>
    <w:rsid w:val="00B4746E"/>
    <w:rsid w:val="00B47957"/>
    <w:rsid w:val="00B50F28"/>
    <w:rsid w:val="00B51FEB"/>
    <w:rsid w:val="00B52C47"/>
    <w:rsid w:val="00B53724"/>
    <w:rsid w:val="00B53AEA"/>
    <w:rsid w:val="00B55316"/>
    <w:rsid w:val="00B57917"/>
    <w:rsid w:val="00B60B3A"/>
    <w:rsid w:val="00B62CF3"/>
    <w:rsid w:val="00B6323D"/>
    <w:rsid w:val="00B63676"/>
    <w:rsid w:val="00B6412A"/>
    <w:rsid w:val="00B64D07"/>
    <w:rsid w:val="00B657C2"/>
    <w:rsid w:val="00B65A30"/>
    <w:rsid w:val="00B668AF"/>
    <w:rsid w:val="00B67ED0"/>
    <w:rsid w:val="00B725DB"/>
    <w:rsid w:val="00B73D9C"/>
    <w:rsid w:val="00B74DEC"/>
    <w:rsid w:val="00B772F2"/>
    <w:rsid w:val="00B815DA"/>
    <w:rsid w:val="00B846C2"/>
    <w:rsid w:val="00B84719"/>
    <w:rsid w:val="00B85A8D"/>
    <w:rsid w:val="00B87575"/>
    <w:rsid w:val="00B902BC"/>
    <w:rsid w:val="00B907D0"/>
    <w:rsid w:val="00B90AF0"/>
    <w:rsid w:val="00B91BDA"/>
    <w:rsid w:val="00B937F3"/>
    <w:rsid w:val="00B93DF5"/>
    <w:rsid w:val="00B954D2"/>
    <w:rsid w:val="00B964AA"/>
    <w:rsid w:val="00B9683C"/>
    <w:rsid w:val="00BA07A0"/>
    <w:rsid w:val="00BA18B5"/>
    <w:rsid w:val="00BA1CC7"/>
    <w:rsid w:val="00BA2A50"/>
    <w:rsid w:val="00BA5882"/>
    <w:rsid w:val="00BA5959"/>
    <w:rsid w:val="00BA64CF"/>
    <w:rsid w:val="00BA6B50"/>
    <w:rsid w:val="00BA7D76"/>
    <w:rsid w:val="00BB00DD"/>
    <w:rsid w:val="00BB060D"/>
    <w:rsid w:val="00BB11D6"/>
    <w:rsid w:val="00BB13F3"/>
    <w:rsid w:val="00BB605C"/>
    <w:rsid w:val="00BB768A"/>
    <w:rsid w:val="00BC02D2"/>
    <w:rsid w:val="00BC08B3"/>
    <w:rsid w:val="00BC0E9F"/>
    <w:rsid w:val="00BC1054"/>
    <w:rsid w:val="00BC32A1"/>
    <w:rsid w:val="00BC34B2"/>
    <w:rsid w:val="00BC4512"/>
    <w:rsid w:val="00BC5002"/>
    <w:rsid w:val="00BC5D15"/>
    <w:rsid w:val="00BC6915"/>
    <w:rsid w:val="00BC6EFA"/>
    <w:rsid w:val="00BD1E5E"/>
    <w:rsid w:val="00BD20EA"/>
    <w:rsid w:val="00BD3E89"/>
    <w:rsid w:val="00BD4656"/>
    <w:rsid w:val="00BD4E73"/>
    <w:rsid w:val="00BD5C27"/>
    <w:rsid w:val="00BE0408"/>
    <w:rsid w:val="00BE0DBA"/>
    <w:rsid w:val="00BE292D"/>
    <w:rsid w:val="00BE2F57"/>
    <w:rsid w:val="00BE395F"/>
    <w:rsid w:val="00BE4986"/>
    <w:rsid w:val="00BE4DDE"/>
    <w:rsid w:val="00BE4EA3"/>
    <w:rsid w:val="00BE5167"/>
    <w:rsid w:val="00BE5C71"/>
    <w:rsid w:val="00BE76F4"/>
    <w:rsid w:val="00BF1436"/>
    <w:rsid w:val="00BF18CF"/>
    <w:rsid w:val="00BF194D"/>
    <w:rsid w:val="00BF2822"/>
    <w:rsid w:val="00BF296B"/>
    <w:rsid w:val="00BF29FD"/>
    <w:rsid w:val="00BF489D"/>
    <w:rsid w:val="00BF4B6C"/>
    <w:rsid w:val="00BF4D92"/>
    <w:rsid w:val="00BF5761"/>
    <w:rsid w:val="00C015F9"/>
    <w:rsid w:val="00C02A25"/>
    <w:rsid w:val="00C039CA"/>
    <w:rsid w:val="00C03AD2"/>
    <w:rsid w:val="00C03D59"/>
    <w:rsid w:val="00C069AC"/>
    <w:rsid w:val="00C07FC3"/>
    <w:rsid w:val="00C10731"/>
    <w:rsid w:val="00C10C18"/>
    <w:rsid w:val="00C12402"/>
    <w:rsid w:val="00C12BA3"/>
    <w:rsid w:val="00C13144"/>
    <w:rsid w:val="00C136D1"/>
    <w:rsid w:val="00C13D54"/>
    <w:rsid w:val="00C13E2D"/>
    <w:rsid w:val="00C1472B"/>
    <w:rsid w:val="00C1486A"/>
    <w:rsid w:val="00C1510D"/>
    <w:rsid w:val="00C15F4B"/>
    <w:rsid w:val="00C179ED"/>
    <w:rsid w:val="00C200A2"/>
    <w:rsid w:val="00C22359"/>
    <w:rsid w:val="00C24073"/>
    <w:rsid w:val="00C24597"/>
    <w:rsid w:val="00C27A0A"/>
    <w:rsid w:val="00C27BE3"/>
    <w:rsid w:val="00C32764"/>
    <w:rsid w:val="00C3421C"/>
    <w:rsid w:val="00C34508"/>
    <w:rsid w:val="00C34AAA"/>
    <w:rsid w:val="00C35135"/>
    <w:rsid w:val="00C3587A"/>
    <w:rsid w:val="00C35ED3"/>
    <w:rsid w:val="00C363C5"/>
    <w:rsid w:val="00C3648C"/>
    <w:rsid w:val="00C367A5"/>
    <w:rsid w:val="00C37BF9"/>
    <w:rsid w:val="00C40941"/>
    <w:rsid w:val="00C409BC"/>
    <w:rsid w:val="00C40FA4"/>
    <w:rsid w:val="00C469D5"/>
    <w:rsid w:val="00C46B79"/>
    <w:rsid w:val="00C47B2C"/>
    <w:rsid w:val="00C506D4"/>
    <w:rsid w:val="00C509E8"/>
    <w:rsid w:val="00C517B3"/>
    <w:rsid w:val="00C53175"/>
    <w:rsid w:val="00C53921"/>
    <w:rsid w:val="00C539BE"/>
    <w:rsid w:val="00C53E86"/>
    <w:rsid w:val="00C551EC"/>
    <w:rsid w:val="00C57BF6"/>
    <w:rsid w:val="00C600E6"/>
    <w:rsid w:val="00C63E6D"/>
    <w:rsid w:val="00C640D6"/>
    <w:rsid w:val="00C660E8"/>
    <w:rsid w:val="00C660EB"/>
    <w:rsid w:val="00C664BA"/>
    <w:rsid w:val="00C665ED"/>
    <w:rsid w:val="00C6673E"/>
    <w:rsid w:val="00C66A61"/>
    <w:rsid w:val="00C66B38"/>
    <w:rsid w:val="00C71475"/>
    <w:rsid w:val="00C74B11"/>
    <w:rsid w:val="00C74FB3"/>
    <w:rsid w:val="00C763F2"/>
    <w:rsid w:val="00C809CC"/>
    <w:rsid w:val="00C814A9"/>
    <w:rsid w:val="00C83C37"/>
    <w:rsid w:val="00C869ED"/>
    <w:rsid w:val="00C86DF2"/>
    <w:rsid w:val="00C9002F"/>
    <w:rsid w:val="00C907FD"/>
    <w:rsid w:val="00C90F72"/>
    <w:rsid w:val="00C90F95"/>
    <w:rsid w:val="00C92095"/>
    <w:rsid w:val="00C92A68"/>
    <w:rsid w:val="00C941EC"/>
    <w:rsid w:val="00C948CD"/>
    <w:rsid w:val="00C94FF1"/>
    <w:rsid w:val="00C95CD2"/>
    <w:rsid w:val="00C96BB4"/>
    <w:rsid w:val="00C9729E"/>
    <w:rsid w:val="00C97945"/>
    <w:rsid w:val="00CA00BE"/>
    <w:rsid w:val="00CA3F15"/>
    <w:rsid w:val="00CA4100"/>
    <w:rsid w:val="00CA4F17"/>
    <w:rsid w:val="00CA5623"/>
    <w:rsid w:val="00CA5C42"/>
    <w:rsid w:val="00CA5DBD"/>
    <w:rsid w:val="00CA6C56"/>
    <w:rsid w:val="00CA6D06"/>
    <w:rsid w:val="00CB1815"/>
    <w:rsid w:val="00CB4AFD"/>
    <w:rsid w:val="00CB4D78"/>
    <w:rsid w:val="00CB5510"/>
    <w:rsid w:val="00CB59A8"/>
    <w:rsid w:val="00CB71D8"/>
    <w:rsid w:val="00CB71F9"/>
    <w:rsid w:val="00CC0646"/>
    <w:rsid w:val="00CC0998"/>
    <w:rsid w:val="00CC1923"/>
    <w:rsid w:val="00CC2393"/>
    <w:rsid w:val="00CC25D3"/>
    <w:rsid w:val="00CC2BF5"/>
    <w:rsid w:val="00CC7C69"/>
    <w:rsid w:val="00CC7D58"/>
    <w:rsid w:val="00CD04F1"/>
    <w:rsid w:val="00CD0CAF"/>
    <w:rsid w:val="00CD0F3A"/>
    <w:rsid w:val="00CD4D24"/>
    <w:rsid w:val="00CD56D5"/>
    <w:rsid w:val="00CD6232"/>
    <w:rsid w:val="00CD757A"/>
    <w:rsid w:val="00CE2BE4"/>
    <w:rsid w:val="00CE3122"/>
    <w:rsid w:val="00CE591B"/>
    <w:rsid w:val="00CE5F65"/>
    <w:rsid w:val="00CF1016"/>
    <w:rsid w:val="00CF228A"/>
    <w:rsid w:val="00CF23BA"/>
    <w:rsid w:val="00CF31C1"/>
    <w:rsid w:val="00CF53EB"/>
    <w:rsid w:val="00CF6F74"/>
    <w:rsid w:val="00CF7547"/>
    <w:rsid w:val="00D0011C"/>
    <w:rsid w:val="00D03429"/>
    <w:rsid w:val="00D03718"/>
    <w:rsid w:val="00D03D4A"/>
    <w:rsid w:val="00D0455F"/>
    <w:rsid w:val="00D0558E"/>
    <w:rsid w:val="00D05B88"/>
    <w:rsid w:val="00D06802"/>
    <w:rsid w:val="00D105B5"/>
    <w:rsid w:val="00D11014"/>
    <w:rsid w:val="00D126D2"/>
    <w:rsid w:val="00D13774"/>
    <w:rsid w:val="00D15162"/>
    <w:rsid w:val="00D20EB3"/>
    <w:rsid w:val="00D216F4"/>
    <w:rsid w:val="00D2239D"/>
    <w:rsid w:val="00D24061"/>
    <w:rsid w:val="00D25ACE"/>
    <w:rsid w:val="00D25ACF"/>
    <w:rsid w:val="00D262D3"/>
    <w:rsid w:val="00D32F0E"/>
    <w:rsid w:val="00D34497"/>
    <w:rsid w:val="00D36B27"/>
    <w:rsid w:val="00D40278"/>
    <w:rsid w:val="00D40692"/>
    <w:rsid w:val="00D40E87"/>
    <w:rsid w:val="00D4157E"/>
    <w:rsid w:val="00D43995"/>
    <w:rsid w:val="00D4514B"/>
    <w:rsid w:val="00D45362"/>
    <w:rsid w:val="00D453F8"/>
    <w:rsid w:val="00D459A0"/>
    <w:rsid w:val="00D461D6"/>
    <w:rsid w:val="00D474E1"/>
    <w:rsid w:val="00D514FD"/>
    <w:rsid w:val="00D5201B"/>
    <w:rsid w:val="00D54E3F"/>
    <w:rsid w:val="00D54FD7"/>
    <w:rsid w:val="00D555E6"/>
    <w:rsid w:val="00D5670B"/>
    <w:rsid w:val="00D57002"/>
    <w:rsid w:val="00D6004D"/>
    <w:rsid w:val="00D607A2"/>
    <w:rsid w:val="00D613DC"/>
    <w:rsid w:val="00D622C0"/>
    <w:rsid w:val="00D63FFC"/>
    <w:rsid w:val="00D65266"/>
    <w:rsid w:val="00D6592C"/>
    <w:rsid w:val="00D66068"/>
    <w:rsid w:val="00D71300"/>
    <w:rsid w:val="00D7182A"/>
    <w:rsid w:val="00D76A28"/>
    <w:rsid w:val="00D80C96"/>
    <w:rsid w:val="00D80FFF"/>
    <w:rsid w:val="00D822A4"/>
    <w:rsid w:val="00D831CF"/>
    <w:rsid w:val="00D844E7"/>
    <w:rsid w:val="00D9131B"/>
    <w:rsid w:val="00D9135D"/>
    <w:rsid w:val="00D92AC4"/>
    <w:rsid w:val="00D92F73"/>
    <w:rsid w:val="00D931FA"/>
    <w:rsid w:val="00D95B1A"/>
    <w:rsid w:val="00D97F78"/>
    <w:rsid w:val="00DA0779"/>
    <w:rsid w:val="00DA20C1"/>
    <w:rsid w:val="00DA3F9A"/>
    <w:rsid w:val="00DA46BD"/>
    <w:rsid w:val="00DA4E2E"/>
    <w:rsid w:val="00DA6386"/>
    <w:rsid w:val="00DA64DB"/>
    <w:rsid w:val="00DA70A0"/>
    <w:rsid w:val="00DB00C9"/>
    <w:rsid w:val="00DB1901"/>
    <w:rsid w:val="00DB453B"/>
    <w:rsid w:val="00DB4665"/>
    <w:rsid w:val="00DB55E1"/>
    <w:rsid w:val="00DB5DEF"/>
    <w:rsid w:val="00DB631C"/>
    <w:rsid w:val="00DB7582"/>
    <w:rsid w:val="00DB7A32"/>
    <w:rsid w:val="00DC0CAD"/>
    <w:rsid w:val="00DC0DAD"/>
    <w:rsid w:val="00DC313C"/>
    <w:rsid w:val="00DC4877"/>
    <w:rsid w:val="00DC4D83"/>
    <w:rsid w:val="00DC5977"/>
    <w:rsid w:val="00DC5A94"/>
    <w:rsid w:val="00DC7215"/>
    <w:rsid w:val="00DD3707"/>
    <w:rsid w:val="00DD5FDC"/>
    <w:rsid w:val="00DE0ED8"/>
    <w:rsid w:val="00DE14A3"/>
    <w:rsid w:val="00DE3975"/>
    <w:rsid w:val="00DE39BF"/>
    <w:rsid w:val="00DE4CEF"/>
    <w:rsid w:val="00DE4F36"/>
    <w:rsid w:val="00DE5881"/>
    <w:rsid w:val="00DF1300"/>
    <w:rsid w:val="00DF2A63"/>
    <w:rsid w:val="00DF5173"/>
    <w:rsid w:val="00DF70B9"/>
    <w:rsid w:val="00E01BD8"/>
    <w:rsid w:val="00E01D42"/>
    <w:rsid w:val="00E0227D"/>
    <w:rsid w:val="00E027D3"/>
    <w:rsid w:val="00E049D2"/>
    <w:rsid w:val="00E06770"/>
    <w:rsid w:val="00E06EDB"/>
    <w:rsid w:val="00E07237"/>
    <w:rsid w:val="00E10223"/>
    <w:rsid w:val="00E1055C"/>
    <w:rsid w:val="00E13D1D"/>
    <w:rsid w:val="00E161E9"/>
    <w:rsid w:val="00E1673B"/>
    <w:rsid w:val="00E17270"/>
    <w:rsid w:val="00E17524"/>
    <w:rsid w:val="00E17E9A"/>
    <w:rsid w:val="00E22B6F"/>
    <w:rsid w:val="00E25756"/>
    <w:rsid w:val="00E26742"/>
    <w:rsid w:val="00E30F2B"/>
    <w:rsid w:val="00E327B7"/>
    <w:rsid w:val="00E32821"/>
    <w:rsid w:val="00E33751"/>
    <w:rsid w:val="00E34241"/>
    <w:rsid w:val="00E3510D"/>
    <w:rsid w:val="00E36422"/>
    <w:rsid w:val="00E40D54"/>
    <w:rsid w:val="00E41220"/>
    <w:rsid w:val="00E4190C"/>
    <w:rsid w:val="00E41B76"/>
    <w:rsid w:val="00E41D80"/>
    <w:rsid w:val="00E42475"/>
    <w:rsid w:val="00E425E6"/>
    <w:rsid w:val="00E43D66"/>
    <w:rsid w:val="00E44213"/>
    <w:rsid w:val="00E4518C"/>
    <w:rsid w:val="00E455B2"/>
    <w:rsid w:val="00E458D7"/>
    <w:rsid w:val="00E46964"/>
    <w:rsid w:val="00E508C1"/>
    <w:rsid w:val="00E52623"/>
    <w:rsid w:val="00E52B2A"/>
    <w:rsid w:val="00E55DD1"/>
    <w:rsid w:val="00E574F8"/>
    <w:rsid w:val="00E60CE3"/>
    <w:rsid w:val="00E61B7C"/>
    <w:rsid w:val="00E63823"/>
    <w:rsid w:val="00E657E6"/>
    <w:rsid w:val="00E6761A"/>
    <w:rsid w:val="00E71516"/>
    <w:rsid w:val="00E71C12"/>
    <w:rsid w:val="00E72124"/>
    <w:rsid w:val="00E744EB"/>
    <w:rsid w:val="00E74906"/>
    <w:rsid w:val="00E75756"/>
    <w:rsid w:val="00E75897"/>
    <w:rsid w:val="00E75EFC"/>
    <w:rsid w:val="00E77F8F"/>
    <w:rsid w:val="00E81453"/>
    <w:rsid w:val="00E820EB"/>
    <w:rsid w:val="00E82A26"/>
    <w:rsid w:val="00E82C03"/>
    <w:rsid w:val="00E82F70"/>
    <w:rsid w:val="00E84537"/>
    <w:rsid w:val="00E851E6"/>
    <w:rsid w:val="00E86505"/>
    <w:rsid w:val="00E86C54"/>
    <w:rsid w:val="00E86C70"/>
    <w:rsid w:val="00E8779B"/>
    <w:rsid w:val="00E9017E"/>
    <w:rsid w:val="00E93595"/>
    <w:rsid w:val="00E95C60"/>
    <w:rsid w:val="00EA05E8"/>
    <w:rsid w:val="00EA152F"/>
    <w:rsid w:val="00EA2D0B"/>
    <w:rsid w:val="00EA3552"/>
    <w:rsid w:val="00EB2F88"/>
    <w:rsid w:val="00EB383B"/>
    <w:rsid w:val="00EB5221"/>
    <w:rsid w:val="00EB616D"/>
    <w:rsid w:val="00EB6987"/>
    <w:rsid w:val="00EB7375"/>
    <w:rsid w:val="00EC0B23"/>
    <w:rsid w:val="00EC0B5A"/>
    <w:rsid w:val="00EC2526"/>
    <w:rsid w:val="00EC265E"/>
    <w:rsid w:val="00EC3922"/>
    <w:rsid w:val="00EC4729"/>
    <w:rsid w:val="00EC4CE4"/>
    <w:rsid w:val="00EC5462"/>
    <w:rsid w:val="00EC58CF"/>
    <w:rsid w:val="00EC5930"/>
    <w:rsid w:val="00EC5FA3"/>
    <w:rsid w:val="00EC6240"/>
    <w:rsid w:val="00EC6F84"/>
    <w:rsid w:val="00ED0A40"/>
    <w:rsid w:val="00ED0BC6"/>
    <w:rsid w:val="00ED1DC1"/>
    <w:rsid w:val="00ED49DA"/>
    <w:rsid w:val="00ED4B09"/>
    <w:rsid w:val="00ED71A6"/>
    <w:rsid w:val="00EE1250"/>
    <w:rsid w:val="00EE1B52"/>
    <w:rsid w:val="00EE1FDB"/>
    <w:rsid w:val="00EE4822"/>
    <w:rsid w:val="00EE499E"/>
    <w:rsid w:val="00EE6549"/>
    <w:rsid w:val="00EE69AE"/>
    <w:rsid w:val="00EE7990"/>
    <w:rsid w:val="00EF2387"/>
    <w:rsid w:val="00EF36FB"/>
    <w:rsid w:val="00EF3735"/>
    <w:rsid w:val="00EF54B5"/>
    <w:rsid w:val="00EF5F30"/>
    <w:rsid w:val="00EF62B1"/>
    <w:rsid w:val="00EF6374"/>
    <w:rsid w:val="00EF6909"/>
    <w:rsid w:val="00EF6AAE"/>
    <w:rsid w:val="00EF76F0"/>
    <w:rsid w:val="00F0013C"/>
    <w:rsid w:val="00F00237"/>
    <w:rsid w:val="00F01874"/>
    <w:rsid w:val="00F02118"/>
    <w:rsid w:val="00F02275"/>
    <w:rsid w:val="00F03470"/>
    <w:rsid w:val="00F039C5"/>
    <w:rsid w:val="00F03BFB"/>
    <w:rsid w:val="00F03F98"/>
    <w:rsid w:val="00F07817"/>
    <w:rsid w:val="00F07A23"/>
    <w:rsid w:val="00F10B2B"/>
    <w:rsid w:val="00F12E11"/>
    <w:rsid w:val="00F133F4"/>
    <w:rsid w:val="00F13480"/>
    <w:rsid w:val="00F13595"/>
    <w:rsid w:val="00F15444"/>
    <w:rsid w:val="00F16E81"/>
    <w:rsid w:val="00F17C40"/>
    <w:rsid w:val="00F20A03"/>
    <w:rsid w:val="00F21CB4"/>
    <w:rsid w:val="00F22C3F"/>
    <w:rsid w:val="00F231E6"/>
    <w:rsid w:val="00F238EA"/>
    <w:rsid w:val="00F26DD3"/>
    <w:rsid w:val="00F26EA5"/>
    <w:rsid w:val="00F27013"/>
    <w:rsid w:val="00F30E50"/>
    <w:rsid w:val="00F326B8"/>
    <w:rsid w:val="00F3419E"/>
    <w:rsid w:val="00F34273"/>
    <w:rsid w:val="00F34290"/>
    <w:rsid w:val="00F35A23"/>
    <w:rsid w:val="00F40214"/>
    <w:rsid w:val="00F4185F"/>
    <w:rsid w:val="00F42130"/>
    <w:rsid w:val="00F4213A"/>
    <w:rsid w:val="00F426DB"/>
    <w:rsid w:val="00F4655A"/>
    <w:rsid w:val="00F5073A"/>
    <w:rsid w:val="00F507F3"/>
    <w:rsid w:val="00F50F95"/>
    <w:rsid w:val="00F51000"/>
    <w:rsid w:val="00F513EF"/>
    <w:rsid w:val="00F53D67"/>
    <w:rsid w:val="00F53E0C"/>
    <w:rsid w:val="00F54595"/>
    <w:rsid w:val="00F566DC"/>
    <w:rsid w:val="00F60A79"/>
    <w:rsid w:val="00F60D0C"/>
    <w:rsid w:val="00F6128C"/>
    <w:rsid w:val="00F6360D"/>
    <w:rsid w:val="00F6375C"/>
    <w:rsid w:val="00F64DF8"/>
    <w:rsid w:val="00F65101"/>
    <w:rsid w:val="00F66905"/>
    <w:rsid w:val="00F679B9"/>
    <w:rsid w:val="00F7536C"/>
    <w:rsid w:val="00F76A27"/>
    <w:rsid w:val="00F7768D"/>
    <w:rsid w:val="00F77946"/>
    <w:rsid w:val="00F81F10"/>
    <w:rsid w:val="00F822ED"/>
    <w:rsid w:val="00F82C19"/>
    <w:rsid w:val="00F83C60"/>
    <w:rsid w:val="00F84015"/>
    <w:rsid w:val="00F84841"/>
    <w:rsid w:val="00F8521B"/>
    <w:rsid w:val="00F8532D"/>
    <w:rsid w:val="00F85B56"/>
    <w:rsid w:val="00F901AE"/>
    <w:rsid w:val="00F9141A"/>
    <w:rsid w:val="00F92160"/>
    <w:rsid w:val="00F92FC5"/>
    <w:rsid w:val="00F93D73"/>
    <w:rsid w:val="00F950B6"/>
    <w:rsid w:val="00F956FD"/>
    <w:rsid w:val="00F96D01"/>
    <w:rsid w:val="00F97763"/>
    <w:rsid w:val="00FA0342"/>
    <w:rsid w:val="00FA04E2"/>
    <w:rsid w:val="00FA12DE"/>
    <w:rsid w:val="00FA1C86"/>
    <w:rsid w:val="00FA4004"/>
    <w:rsid w:val="00FA5714"/>
    <w:rsid w:val="00FA5DC8"/>
    <w:rsid w:val="00FA5F30"/>
    <w:rsid w:val="00FA75C5"/>
    <w:rsid w:val="00FB0AAD"/>
    <w:rsid w:val="00FB0C60"/>
    <w:rsid w:val="00FB29DC"/>
    <w:rsid w:val="00FB2EB3"/>
    <w:rsid w:val="00FB2FF1"/>
    <w:rsid w:val="00FB5067"/>
    <w:rsid w:val="00FB5699"/>
    <w:rsid w:val="00FB62CA"/>
    <w:rsid w:val="00FB63E0"/>
    <w:rsid w:val="00FC0001"/>
    <w:rsid w:val="00FC2E9D"/>
    <w:rsid w:val="00FC4F07"/>
    <w:rsid w:val="00FD0076"/>
    <w:rsid w:val="00FD01D0"/>
    <w:rsid w:val="00FD1702"/>
    <w:rsid w:val="00FD1D61"/>
    <w:rsid w:val="00FD2178"/>
    <w:rsid w:val="00FD3428"/>
    <w:rsid w:val="00FD4420"/>
    <w:rsid w:val="00FD46EF"/>
    <w:rsid w:val="00FD4837"/>
    <w:rsid w:val="00FD52AD"/>
    <w:rsid w:val="00FD5892"/>
    <w:rsid w:val="00FE0227"/>
    <w:rsid w:val="00FE12A4"/>
    <w:rsid w:val="00FE1894"/>
    <w:rsid w:val="00FE1EB4"/>
    <w:rsid w:val="00FE5C13"/>
    <w:rsid w:val="00FE5E1F"/>
    <w:rsid w:val="00FF09E7"/>
    <w:rsid w:val="00FF114D"/>
    <w:rsid w:val="00FF1F73"/>
    <w:rsid w:val="00FF3551"/>
    <w:rsid w:val="00FF559C"/>
    <w:rsid w:val="00FF7938"/>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2A5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3E08"/>
    <w:pPr>
      <w:spacing w:before="480" w:after="480" w:line="360" w:lineRule="auto"/>
    </w:pPr>
    <w:rPr>
      <w:rFonts w:ascii="Times New Roman" w:hAnsi="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07B1A"/>
    <w:pPr>
      <w:spacing w:after="0" w:line="240" w:lineRule="auto"/>
    </w:pPr>
    <w:rPr>
      <w:rFonts w:ascii="Times New Roman" w:hAnsi="Times New Roman"/>
      <w:sz w:val="24"/>
      <w:lang w:val="en-US"/>
    </w:rPr>
  </w:style>
  <w:style w:type="character" w:styleId="CommentReference">
    <w:name w:val="annotation reference"/>
    <w:basedOn w:val="DefaultParagraphFont"/>
    <w:uiPriority w:val="99"/>
    <w:semiHidden/>
    <w:unhideWhenUsed/>
    <w:rsid w:val="00707B1A"/>
    <w:rPr>
      <w:sz w:val="18"/>
      <w:szCs w:val="18"/>
    </w:rPr>
  </w:style>
  <w:style w:type="paragraph" w:styleId="CommentText">
    <w:name w:val="annotation text"/>
    <w:basedOn w:val="Normal"/>
    <w:link w:val="CommentTextChar"/>
    <w:uiPriority w:val="99"/>
    <w:semiHidden/>
    <w:unhideWhenUsed/>
    <w:rsid w:val="00707B1A"/>
    <w:pPr>
      <w:spacing w:line="240" w:lineRule="auto"/>
    </w:pPr>
    <w:rPr>
      <w:szCs w:val="24"/>
    </w:rPr>
  </w:style>
  <w:style w:type="character" w:customStyle="1" w:styleId="CommentTextChar">
    <w:name w:val="Comment Text Char"/>
    <w:basedOn w:val="DefaultParagraphFont"/>
    <w:link w:val="CommentText"/>
    <w:uiPriority w:val="99"/>
    <w:semiHidden/>
    <w:rsid w:val="00707B1A"/>
    <w:rPr>
      <w:rFonts w:ascii="Times New Roman" w:hAnsi="Times New Roman"/>
      <w:sz w:val="24"/>
      <w:szCs w:val="24"/>
      <w:lang w:val="en-US"/>
    </w:rPr>
  </w:style>
  <w:style w:type="paragraph" w:styleId="ListParagraph">
    <w:name w:val="List Paragraph"/>
    <w:basedOn w:val="Normal"/>
    <w:uiPriority w:val="34"/>
    <w:qFormat/>
    <w:rsid w:val="00707B1A"/>
    <w:pPr>
      <w:spacing w:before="0" w:after="200" w:line="276" w:lineRule="auto"/>
      <w:ind w:left="720"/>
      <w:contextualSpacing/>
    </w:pPr>
    <w:rPr>
      <w:rFonts w:asciiTheme="minorHAnsi" w:hAnsiTheme="minorHAnsi"/>
      <w:sz w:val="22"/>
      <w:lang w:val="en-MY"/>
    </w:rPr>
  </w:style>
  <w:style w:type="table" w:styleId="TableGrid">
    <w:name w:val="Table Grid"/>
    <w:basedOn w:val="TableNormal"/>
    <w:uiPriority w:val="39"/>
    <w:rsid w:val="00707B1A"/>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07B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07B1A"/>
    <w:rPr>
      <w:rFonts w:ascii="Courier New" w:hAnsi="Courier New" w:cs="Courier New"/>
      <w:sz w:val="20"/>
      <w:szCs w:val="20"/>
      <w:lang w:val="en-US"/>
    </w:rPr>
  </w:style>
  <w:style w:type="character" w:customStyle="1" w:styleId="A5">
    <w:name w:val="A5"/>
    <w:uiPriority w:val="99"/>
    <w:rsid w:val="00707B1A"/>
    <w:rPr>
      <w:rFonts w:cs="Times"/>
      <w:b/>
      <w:bCs/>
      <w:color w:val="000000"/>
      <w:sz w:val="22"/>
      <w:szCs w:val="22"/>
    </w:rPr>
  </w:style>
  <w:style w:type="table" w:styleId="PlainTable2">
    <w:name w:val="Plain Table 2"/>
    <w:basedOn w:val="TableNormal"/>
    <w:uiPriority w:val="42"/>
    <w:rsid w:val="00707B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0230F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0230F4"/>
    <w:rPr>
      <w:rFonts w:ascii="Times New Roman" w:hAnsi="Times New Roman"/>
      <w:sz w:val="24"/>
      <w:lang w:val="en-US"/>
    </w:rPr>
  </w:style>
  <w:style w:type="paragraph" w:styleId="Footer">
    <w:name w:val="footer"/>
    <w:basedOn w:val="Normal"/>
    <w:link w:val="FooterChar"/>
    <w:uiPriority w:val="99"/>
    <w:unhideWhenUsed/>
    <w:rsid w:val="000230F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230F4"/>
    <w:rPr>
      <w:rFonts w:ascii="Times New Roman" w:hAnsi="Times New Roman"/>
      <w:sz w:val="24"/>
      <w:lang w:val="en-US"/>
    </w:rPr>
  </w:style>
  <w:style w:type="character" w:styleId="Hyperlink">
    <w:name w:val="Hyperlink"/>
    <w:basedOn w:val="DefaultParagraphFont"/>
    <w:uiPriority w:val="99"/>
    <w:unhideWhenUsed/>
    <w:rsid w:val="00CD757A"/>
    <w:rPr>
      <w:color w:val="0000FF"/>
      <w:u w:val="single"/>
    </w:rPr>
  </w:style>
  <w:style w:type="character" w:customStyle="1" w:styleId="jss3578">
    <w:name w:val="jss3578"/>
    <w:basedOn w:val="DefaultParagraphFont"/>
    <w:rsid w:val="00134BF5"/>
  </w:style>
  <w:style w:type="character" w:customStyle="1" w:styleId="UnresolvedMention1">
    <w:name w:val="Unresolved Mention1"/>
    <w:basedOn w:val="DefaultParagraphFont"/>
    <w:uiPriority w:val="99"/>
    <w:semiHidden/>
    <w:unhideWhenUsed/>
    <w:rsid w:val="0017758F"/>
    <w:rPr>
      <w:color w:val="605E5C"/>
      <w:shd w:val="clear" w:color="auto" w:fill="E1DFDD"/>
    </w:rPr>
  </w:style>
  <w:style w:type="paragraph" w:styleId="BalloonText">
    <w:name w:val="Balloon Text"/>
    <w:basedOn w:val="Normal"/>
    <w:link w:val="BalloonTextChar"/>
    <w:uiPriority w:val="99"/>
    <w:semiHidden/>
    <w:unhideWhenUsed/>
    <w:rsid w:val="0066034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0340"/>
    <w:rPr>
      <w:rFonts w:ascii="Segoe UI" w:hAnsi="Segoe UI" w:cs="Segoe UI"/>
      <w:sz w:val="18"/>
      <w:szCs w:val="18"/>
      <w:lang w:val="en-GB"/>
    </w:rPr>
  </w:style>
  <w:style w:type="paragraph" w:styleId="Revision">
    <w:name w:val="Revision"/>
    <w:hidden/>
    <w:uiPriority w:val="99"/>
    <w:semiHidden/>
    <w:rsid w:val="00606433"/>
    <w:pPr>
      <w:spacing w:after="0" w:line="240" w:lineRule="auto"/>
    </w:pPr>
    <w:rPr>
      <w:rFonts w:ascii="Times New Roman" w:hAnsi="Times New Roman"/>
      <w:sz w:val="24"/>
      <w:lang w:val="en-GB"/>
    </w:rPr>
  </w:style>
  <w:style w:type="character" w:styleId="LineNumber">
    <w:name w:val="line number"/>
    <w:basedOn w:val="DefaultParagraphFont"/>
    <w:uiPriority w:val="99"/>
    <w:semiHidden/>
    <w:unhideWhenUsed/>
    <w:rsid w:val="003E1281"/>
  </w:style>
  <w:style w:type="character" w:styleId="EndnoteReference">
    <w:name w:val="endnote reference"/>
    <w:qFormat/>
    <w:rsid w:val="001F5734"/>
    <w:rPr>
      <w:w w:val="100"/>
      <w:position w:val="-1"/>
      <w:effect w:val="none"/>
      <w:vertAlign w:val="superscript"/>
      <w:cs w:val="0"/>
      <w:em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631889">
      <w:bodyDiv w:val="1"/>
      <w:marLeft w:val="0"/>
      <w:marRight w:val="0"/>
      <w:marTop w:val="0"/>
      <w:marBottom w:val="0"/>
      <w:divBdr>
        <w:top w:val="none" w:sz="0" w:space="0" w:color="auto"/>
        <w:left w:val="none" w:sz="0" w:space="0" w:color="auto"/>
        <w:bottom w:val="none" w:sz="0" w:space="0" w:color="auto"/>
        <w:right w:val="none" w:sz="0" w:space="0" w:color="auto"/>
      </w:divBdr>
    </w:div>
    <w:div w:id="103890681">
      <w:bodyDiv w:val="1"/>
      <w:marLeft w:val="0"/>
      <w:marRight w:val="0"/>
      <w:marTop w:val="0"/>
      <w:marBottom w:val="0"/>
      <w:divBdr>
        <w:top w:val="none" w:sz="0" w:space="0" w:color="auto"/>
        <w:left w:val="none" w:sz="0" w:space="0" w:color="auto"/>
        <w:bottom w:val="none" w:sz="0" w:space="0" w:color="auto"/>
        <w:right w:val="none" w:sz="0" w:space="0" w:color="auto"/>
      </w:divBdr>
    </w:div>
    <w:div w:id="104230253">
      <w:bodyDiv w:val="1"/>
      <w:marLeft w:val="0"/>
      <w:marRight w:val="0"/>
      <w:marTop w:val="0"/>
      <w:marBottom w:val="0"/>
      <w:divBdr>
        <w:top w:val="none" w:sz="0" w:space="0" w:color="auto"/>
        <w:left w:val="none" w:sz="0" w:space="0" w:color="auto"/>
        <w:bottom w:val="none" w:sz="0" w:space="0" w:color="auto"/>
        <w:right w:val="none" w:sz="0" w:space="0" w:color="auto"/>
      </w:divBdr>
    </w:div>
    <w:div w:id="116804648">
      <w:bodyDiv w:val="1"/>
      <w:marLeft w:val="0"/>
      <w:marRight w:val="0"/>
      <w:marTop w:val="0"/>
      <w:marBottom w:val="0"/>
      <w:divBdr>
        <w:top w:val="none" w:sz="0" w:space="0" w:color="auto"/>
        <w:left w:val="none" w:sz="0" w:space="0" w:color="auto"/>
        <w:bottom w:val="none" w:sz="0" w:space="0" w:color="auto"/>
        <w:right w:val="none" w:sz="0" w:space="0" w:color="auto"/>
      </w:divBdr>
      <w:divsChild>
        <w:div w:id="1128667154">
          <w:marLeft w:val="0"/>
          <w:marRight w:val="0"/>
          <w:marTop w:val="0"/>
          <w:marBottom w:val="0"/>
          <w:divBdr>
            <w:top w:val="none" w:sz="0" w:space="0" w:color="auto"/>
            <w:left w:val="none" w:sz="0" w:space="0" w:color="auto"/>
            <w:bottom w:val="none" w:sz="0" w:space="0" w:color="auto"/>
            <w:right w:val="none" w:sz="0" w:space="0" w:color="auto"/>
          </w:divBdr>
          <w:divsChild>
            <w:div w:id="608318412">
              <w:marLeft w:val="0"/>
              <w:marRight w:val="0"/>
              <w:marTop w:val="0"/>
              <w:marBottom w:val="0"/>
              <w:divBdr>
                <w:top w:val="none" w:sz="0" w:space="0" w:color="auto"/>
                <w:left w:val="none" w:sz="0" w:space="0" w:color="auto"/>
                <w:bottom w:val="none" w:sz="0" w:space="0" w:color="auto"/>
                <w:right w:val="none" w:sz="0" w:space="0" w:color="auto"/>
              </w:divBdr>
              <w:divsChild>
                <w:div w:id="1501388524">
                  <w:marLeft w:val="0"/>
                  <w:marRight w:val="0"/>
                  <w:marTop w:val="0"/>
                  <w:marBottom w:val="0"/>
                  <w:divBdr>
                    <w:top w:val="none" w:sz="0" w:space="0" w:color="auto"/>
                    <w:left w:val="none" w:sz="0" w:space="0" w:color="auto"/>
                    <w:bottom w:val="none" w:sz="0" w:space="0" w:color="auto"/>
                    <w:right w:val="none" w:sz="0" w:space="0" w:color="auto"/>
                  </w:divBdr>
                  <w:divsChild>
                    <w:div w:id="775321557">
                      <w:marLeft w:val="0"/>
                      <w:marRight w:val="0"/>
                      <w:marTop w:val="0"/>
                      <w:marBottom w:val="0"/>
                      <w:divBdr>
                        <w:top w:val="none" w:sz="0" w:space="0" w:color="auto"/>
                        <w:left w:val="none" w:sz="0" w:space="0" w:color="auto"/>
                        <w:bottom w:val="none" w:sz="0" w:space="0" w:color="auto"/>
                        <w:right w:val="none" w:sz="0" w:space="0" w:color="auto"/>
                      </w:divBdr>
                      <w:divsChild>
                        <w:div w:id="788007254">
                          <w:marLeft w:val="0"/>
                          <w:marRight w:val="0"/>
                          <w:marTop w:val="0"/>
                          <w:marBottom w:val="0"/>
                          <w:divBdr>
                            <w:top w:val="none" w:sz="0" w:space="0" w:color="auto"/>
                            <w:left w:val="none" w:sz="0" w:space="0" w:color="auto"/>
                            <w:bottom w:val="none" w:sz="0" w:space="0" w:color="auto"/>
                            <w:right w:val="none" w:sz="0" w:space="0" w:color="auto"/>
                          </w:divBdr>
                          <w:divsChild>
                            <w:div w:id="1212109421">
                              <w:marLeft w:val="0"/>
                              <w:marRight w:val="0"/>
                              <w:marTop w:val="0"/>
                              <w:marBottom w:val="0"/>
                              <w:divBdr>
                                <w:top w:val="none" w:sz="0" w:space="0" w:color="auto"/>
                                <w:left w:val="none" w:sz="0" w:space="0" w:color="auto"/>
                                <w:bottom w:val="none" w:sz="0" w:space="0" w:color="auto"/>
                                <w:right w:val="none" w:sz="0" w:space="0" w:color="auto"/>
                              </w:divBdr>
                              <w:divsChild>
                                <w:div w:id="1800294597">
                                  <w:marLeft w:val="0"/>
                                  <w:marRight w:val="0"/>
                                  <w:marTop w:val="0"/>
                                  <w:marBottom w:val="0"/>
                                  <w:divBdr>
                                    <w:top w:val="none" w:sz="0" w:space="0" w:color="auto"/>
                                    <w:left w:val="none" w:sz="0" w:space="0" w:color="auto"/>
                                    <w:bottom w:val="none" w:sz="0" w:space="0" w:color="auto"/>
                                    <w:right w:val="none" w:sz="0" w:space="0" w:color="auto"/>
                                  </w:divBdr>
                                  <w:divsChild>
                                    <w:div w:id="1648313895">
                                      <w:marLeft w:val="0"/>
                                      <w:marRight w:val="0"/>
                                      <w:marTop w:val="0"/>
                                      <w:marBottom w:val="0"/>
                                      <w:divBdr>
                                        <w:top w:val="none" w:sz="0" w:space="0" w:color="auto"/>
                                        <w:left w:val="none" w:sz="0" w:space="0" w:color="auto"/>
                                        <w:bottom w:val="none" w:sz="0" w:space="0" w:color="auto"/>
                                        <w:right w:val="none" w:sz="0" w:space="0" w:color="auto"/>
                                      </w:divBdr>
                                      <w:divsChild>
                                        <w:div w:id="1095829023">
                                          <w:marLeft w:val="0"/>
                                          <w:marRight w:val="0"/>
                                          <w:marTop w:val="0"/>
                                          <w:marBottom w:val="0"/>
                                          <w:divBdr>
                                            <w:top w:val="none" w:sz="0" w:space="0" w:color="auto"/>
                                            <w:left w:val="none" w:sz="0" w:space="0" w:color="auto"/>
                                            <w:bottom w:val="none" w:sz="0" w:space="0" w:color="auto"/>
                                            <w:right w:val="none" w:sz="0" w:space="0" w:color="auto"/>
                                          </w:divBdr>
                                          <w:divsChild>
                                            <w:div w:id="1640573193">
                                              <w:marLeft w:val="0"/>
                                              <w:marRight w:val="0"/>
                                              <w:marTop w:val="0"/>
                                              <w:marBottom w:val="0"/>
                                              <w:divBdr>
                                                <w:top w:val="none" w:sz="0" w:space="0" w:color="auto"/>
                                                <w:left w:val="none" w:sz="0" w:space="0" w:color="auto"/>
                                                <w:bottom w:val="none" w:sz="0" w:space="0" w:color="auto"/>
                                                <w:right w:val="none" w:sz="0" w:space="0" w:color="auto"/>
                                              </w:divBdr>
                                              <w:divsChild>
                                                <w:div w:id="423377973">
                                                  <w:marLeft w:val="0"/>
                                                  <w:marRight w:val="0"/>
                                                  <w:marTop w:val="0"/>
                                                  <w:marBottom w:val="0"/>
                                                  <w:divBdr>
                                                    <w:top w:val="none" w:sz="0" w:space="0" w:color="auto"/>
                                                    <w:left w:val="none" w:sz="0" w:space="0" w:color="auto"/>
                                                    <w:bottom w:val="none" w:sz="0" w:space="0" w:color="auto"/>
                                                    <w:right w:val="none" w:sz="0" w:space="0" w:color="auto"/>
                                                  </w:divBdr>
                                                  <w:divsChild>
                                                    <w:div w:id="1617758403">
                                                      <w:marLeft w:val="0"/>
                                                      <w:marRight w:val="0"/>
                                                      <w:marTop w:val="0"/>
                                                      <w:marBottom w:val="0"/>
                                                      <w:divBdr>
                                                        <w:top w:val="none" w:sz="0" w:space="0" w:color="auto"/>
                                                        <w:left w:val="none" w:sz="0" w:space="0" w:color="auto"/>
                                                        <w:bottom w:val="none" w:sz="0" w:space="0" w:color="auto"/>
                                                        <w:right w:val="none" w:sz="0" w:space="0" w:color="auto"/>
                                                      </w:divBdr>
                                                      <w:divsChild>
                                                        <w:div w:id="1616716551">
                                                          <w:marLeft w:val="0"/>
                                                          <w:marRight w:val="0"/>
                                                          <w:marTop w:val="0"/>
                                                          <w:marBottom w:val="0"/>
                                                          <w:divBdr>
                                                            <w:top w:val="none" w:sz="0" w:space="0" w:color="auto"/>
                                                            <w:left w:val="none" w:sz="0" w:space="0" w:color="auto"/>
                                                            <w:bottom w:val="none" w:sz="0" w:space="0" w:color="auto"/>
                                                            <w:right w:val="none" w:sz="0" w:space="0" w:color="auto"/>
                                                          </w:divBdr>
                                                          <w:divsChild>
                                                            <w:div w:id="627780910">
                                                              <w:marLeft w:val="0"/>
                                                              <w:marRight w:val="0"/>
                                                              <w:marTop w:val="0"/>
                                                              <w:marBottom w:val="0"/>
                                                              <w:divBdr>
                                                                <w:top w:val="none" w:sz="0" w:space="0" w:color="auto"/>
                                                                <w:left w:val="none" w:sz="0" w:space="0" w:color="auto"/>
                                                                <w:bottom w:val="none" w:sz="0" w:space="0" w:color="auto"/>
                                                                <w:right w:val="none" w:sz="0" w:space="0" w:color="auto"/>
                                                              </w:divBdr>
                                                              <w:divsChild>
                                                                <w:div w:id="385490733">
                                                                  <w:marLeft w:val="0"/>
                                                                  <w:marRight w:val="0"/>
                                                                  <w:marTop w:val="0"/>
                                                                  <w:marBottom w:val="0"/>
                                                                  <w:divBdr>
                                                                    <w:top w:val="none" w:sz="0" w:space="0" w:color="auto"/>
                                                                    <w:left w:val="none" w:sz="0" w:space="0" w:color="auto"/>
                                                                    <w:bottom w:val="none" w:sz="0" w:space="0" w:color="auto"/>
                                                                    <w:right w:val="none" w:sz="0" w:space="0" w:color="auto"/>
                                                                  </w:divBdr>
                                                                  <w:divsChild>
                                                                    <w:div w:id="2121878133">
                                                                      <w:marLeft w:val="0"/>
                                                                      <w:marRight w:val="0"/>
                                                                      <w:marTop w:val="0"/>
                                                                      <w:marBottom w:val="0"/>
                                                                      <w:divBdr>
                                                                        <w:top w:val="none" w:sz="0" w:space="0" w:color="auto"/>
                                                                        <w:left w:val="none" w:sz="0" w:space="0" w:color="auto"/>
                                                                        <w:bottom w:val="none" w:sz="0" w:space="0" w:color="auto"/>
                                                                        <w:right w:val="none" w:sz="0" w:space="0" w:color="auto"/>
                                                                      </w:divBdr>
                                                                      <w:divsChild>
                                                                        <w:div w:id="122699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7336974">
      <w:bodyDiv w:val="1"/>
      <w:marLeft w:val="0"/>
      <w:marRight w:val="0"/>
      <w:marTop w:val="0"/>
      <w:marBottom w:val="0"/>
      <w:divBdr>
        <w:top w:val="none" w:sz="0" w:space="0" w:color="auto"/>
        <w:left w:val="none" w:sz="0" w:space="0" w:color="auto"/>
        <w:bottom w:val="none" w:sz="0" w:space="0" w:color="auto"/>
        <w:right w:val="none" w:sz="0" w:space="0" w:color="auto"/>
      </w:divBdr>
    </w:div>
    <w:div w:id="452096043">
      <w:bodyDiv w:val="1"/>
      <w:marLeft w:val="0"/>
      <w:marRight w:val="0"/>
      <w:marTop w:val="0"/>
      <w:marBottom w:val="0"/>
      <w:divBdr>
        <w:top w:val="none" w:sz="0" w:space="0" w:color="auto"/>
        <w:left w:val="none" w:sz="0" w:space="0" w:color="auto"/>
        <w:bottom w:val="none" w:sz="0" w:space="0" w:color="auto"/>
        <w:right w:val="none" w:sz="0" w:space="0" w:color="auto"/>
      </w:divBdr>
    </w:div>
    <w:div w:id="565263329">
      <w:bodyDiv w:val="1"/>
      <w:marLeft w:val="0"/>
      <w:marRight w:val="0"/>
      <w:marTop w:val="0"/>
      <w:marBottom w:val="0"/>
      <w:divBdr>
        <w:top w:val="none" w:sz="0" w:space="0" w:color="auto"/>
        <w:left w:val="none" w:sz="0" w:space="0" w:color="auto"/>
        <w:bottom w:val="none" w:sz="0" w:space="0" w:color="auto"/>
        <w:right w:val="none" w:sz="0" w:space="0" w:color="auto"/>
      </w:divBdr>
    </w:div>
    <w:div w:id="682165491">
      <w:bodyDiv w:val="1"/>
      <w:marLeft w:val="0"/>
      <w:marRight w:val="0"/>
      <w:marTop w:val="0"/>
      <w:marBottom w:val="0"/>
      <w:divBdr>
        <w:top w:val="none" w:sz="0" w:space="0" w:color="auto"/>
        <w:left w:val="none" w:sz="0" w:space="0" w:color="auto"/>
        <w:bottom w:val="none" w:sz="0" w:space="0" w:color="auto"/>
        <w:right w:val="none" w:sz="0" w:space="0" w:color="auto"/>
      </w:divBdr>
      <w:divsChild>
        <w:div w:id="630747872">
          <w:marLeft w:val="0"/>
          <w:marRight w:val="0"/>
          <w:marTop w:val="0"/>
          <w:marBottom w:val="0"/>
          <w:divBdr>
            <w:top w:val="none" w:sz="0" w:space="0" w:color="auto"/>
            <w:left w:val="none" w:sz="0" w:space="0" w:color="auto"/>
            <w:bottom w:val="none" w:sz="0" w:space="0" w:color="auto"/>
            <w:right w:val="none" w:sz="0" w:space="0" w:color="auto"/>
          </w:divBdr>
        </w:div>
      </w:divsChild>
    </w:div>
    <w:div w:id="733818313">
      <w:bodyDiv w:val="1"/>
      <w:marLeft w:val="0"/>
      <w:marRight w:val="0"/>
      <w:marTop w:val="0"/>
      <w:marBottom w:val="0"/>
      <w:divBdr>
        <w:top w:val="none" w:sz="0" w:space="0" w:color="auto"/>
        <w:left w:val="none" w:sz="0" w:space="0" w:color="auto"/>
        <w:bottom w:val="none" w:sz="0" w:space="0" w:color="auto"/>
        <w:right w:val="none" w:sz="0" w:space="0" w:color="auto"/>
      </w:divBdr>
    </w:div>
    <w:div w:id="985889923">
      <w:bodyDiv w:val="1"/>
      <w:marLeft w:val="0"/>
      <w:marRight w:val="0"/>
      <w:marTop w:val="0"/>
      <w:marBottom w:val="0"/>
      <w:divBdr>
        <w:top w:val="none" w:sz="0" w:space="0" w:color="auto"/>
        <w:left w:val="none" w:sz="0" w:space="0" w:color="auto"/>
        <w:bottom w:val="none" w:sz="0" w:space="0" w:color="auto"/>
        <w:right w:val="none" w:sz="0" w:space="0" w:color="auto"/>
      </w:divBdr>
    </w:div>
    <w:div w:id="1172571421">
      <w:bodyDiv w:val="1"/>
      <w:marLeft w:val="0"/>
      <w:marRight w:val="0"/>
      <w:marTop w:val="0"/>
      <w:marBottom w:val="0"/>
      <w:divBdr>
        <w:top w:val="none" w:sz="0" w:space="0" w:color="auto"/>
        <w:left w:val="none" w:sz="0" w:space="0" w:color="auto"/>
        <w:bottom w:val="none" w:sz="0" w:space="0" w:color="auto"/>
        <w:right w:val="none" w:sz="0" w:space="0" w:color="auto"/>
      </w:divBdr>
    </w:div>
    <w:div w:id="1251235776">
      <w:bodyDiv w:val="1"/>
      <w:marLeft w:val="0"/>
      <w:marRight w:val="0"/>
      <w:marTop w:val="0"/>
      <w:marBottom w:val="0"/>
      <w:divBdr>
        <w:top w:val="none" w:sz="0" w:space="0" w:color="auto"/>
        <w:left w:val="none" w:sz="0" w:space="0" w:color="auto"/>
        <w:bottom w:val="none" w:sz="0" w:space="0" w:color="auto"/>
        <w:right w:val="none" w:sz="0" w:space="0" w:color="auto"/>
      </w:divBdr>
    </w:div>
    <w:div w:id="1397514051">
      <w:bodyDiv w:val="1"/>
      <w:marLeft w:val="0"/>
      <w:marRight w:val="0"/>
      <w:marTop w:val="0"/>
      <w:marBottom w:val="0"/>
      <w:divBdr>
        <w:top w:val="none" w:sz="0" w:space="0" w:color="auto"/>
        <w:left w:val="none" w:sz="0" w:space="0" w:color="auto"/>
        <w:bottom w:val="none" w:sz="0" w:space="0" w:color="auto"/>
        <w:right w:val="none" w:sz="0" w:space="0" w:color="auto"/>
      </w:divBdr>
    </w:div>
    <w:div w:id="1545556667">
      <w:bodyDiv w:val="1"/>
      <w:marLeft w:val="0"/>
      <w:marRight w:val="0"/>
      <w:marTop w:val="0"/>
      <w:marBottom w:val="0"/>
      <w:divBdr>
        <w:top w:val="none" w:sz="0" w:space="0" w:color="auto"/>
        <w:left w:val="none" w:sz="0" w:space="0" w:color="auto"/>
        <w:bottom w:val="none" w:sz="0" w:space="0" w:color="auto"/>
        <w:right w:val="none" w:sz="0" w:space="0" w:color="auto"/>
      </w:divBdr>
    </w:div>
    <w:div w:id="1897735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40.png"/><Relationship Id="rId63" Type="http://schemas.openxmlformats.org/officeDocument/2006/relationships/header" Target="header1.xml"/><Relationship Id="rId68"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7.tiff"/><Relationship Id="rId58" Type="http://schemas.openxmlformats.org/officeDocument/2006/relationships/image" Target="media/image46.jpe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29.tiff"/><Relationship Id="rId48" Type="http://schemas.openxmlformats.org/officeDocument/2006/relationships/image" Target="media/image41.png"/><Relationship Id="rId56" Type="http://schemas.openxmlformats.org/officeDocument/2006/relationships/image" Target="media/image44.png"/><Relationship Id="rId64" Type="http://schemas.openxmlformats.org/officeDocument/2006/relationships/image" Target="media/image51.tiff"/><Relationship Id="rId69" Type="http://schemas.openxmlformats.org/officeDocument/2006/relationships/image" Target="media/image61.png"/><Relationship Id="rId8" Type="http://schemas.openxmlformats.org/officeDocument/2006/relationships/image" Target="media/image1.tiff"/><Relationship Id="rId51" Type="http://schemas.openxmlformats.org/officeDocument/2006/relationships/image" Target="media/image35.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38.tiff"/><Relationship Id="rId62" Type="http://schemas.openxmlformats.org/officeDocument/2006/relationships/image" Target="media/image50.png"/><Relationship Id="rId70"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3.jpeg"/><Relationship Id="rId28" Type="http://schemas.openxmlformats.org/officeDocument/2006/relationships/image" Target="media/image21.png"/><Relationship Id="rId36" Type="http://schemas.openxmlformats.org/officeDocument/2006/relationships/image" Target="media/image26.png"/><Relationship Id="rId49" Type="http://schemas.openxmlformats.org/officeDocument/2006/relationships/image" Target="media/image42.png"/><Relationship Id="rId57" Type="http://schemas.openxmlformats.org/officeDocument/2006/relationships/image" Target="media/image45.jpe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0.png"/><Relationship Id="rId52" Type="http://schemas.openxmlformats.org/officeDocument/2006/relationships/image" Target="media/image36.jpe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27.tiff"/><Relationship Id="rId34" Type="http://schemas.openxmlformats.org/officeDocument/2006/relationships/image" Target="media/image25.png"/><Relationship Id="rId50" Type="http://schemas.openxmlformats.org/officeDocument/2006/relationships/image" Target="media/image43.png"/><Relationship Id="rId55" Type="http://schemas.openxmlformats.org/officeDocument/2006/relationships/image" Target="media/image39.tiff"/><Relationship Id="rId7" Type="http://schemas.openxmlformats.org/officeDocument/2006/relationships/endnotes" Target="endnotes.xml"/><Relationship Id="rId71" Type="http://schemas.openxmlformats.org/officeDocument/2006/relationships/image" Target="media/image63.png"/></Relationships>
</file>

<file path=word/_rels/header1.xml.rels><?xml version="1.0" encoding="UTF-8" standalone="yes"?>
<Relationships xmlns="http://schemas.openxmlformats.org/package/2006/relationships"><Relationship Id="rId1" Type="http://schemas.openxmlformats.org/officeDocument/2006/relationships/hyperlink" Target="https://doi.org/10.17576/geo-2023-1903-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AEFD25E-8B5A-4652-A0D1-B71E16A2C2CE}">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96E1C-26C6-419D-A0E1-949A60FC4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2591</Words>
  <Characters>128770</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8-30T06:00:00Z</dcterms:created>
  <dcterms:modified xsi:type="dcterms:W3CDTF">2023-08-30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ae53ff-8218-3096-aa10-8e26ea5d56ad</vt:lpwstr>
  </property>
  <property fmtid="{D5CDD505-2E9C-101B-9397-08002B2CF9AE}" pid="24" name="Mendeley Citation Style_1">
    <vt:lpwstr>http://www.zotero.org/styles/apa</vt:lpwstr>
  </property>
  <property fmtid="{D5CDD505-2E9C-101B-9397-08002B2CF9AE}" pid="25" name="GrammarlyDocumentId">
    <vt:lpwstr>dd2c2a188fa1473fbad8aa54337a8122243738540f5dece09a13493fce7d0742</vt:lpwstr>
  </property>
</Properties>
</file>